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3DEF8" w14:textId="77777777" w:rsidR="001B7911" w:rsidRDefault="009825B6" w:rsidP="000F68D9">
      <w:pPr>
        <w:pStyle w:val="Title"/>
        <w:ind w:firstLine="0"/>
        <w:jc w:val="left"/>
      </w:pPr>
      <w:r>
        <w:t>Conservation contracts</w:t>
      </w:r>
      <w:r w:rsidR="007C769D">
        <w:t xml:space="preserve"> for</w:t>
      </w:r>
      <w:r w:rsidR="001B7911" w:rsidRPr="001B7911">
        <w:t xml:space="preserve"> supplying Farm Animal Genetic Resources (FAnGR) conservation services</w:t>
      </w:r>
      <w:r w:rsidR="003F6614">
        <w:t xml:space="preserve"> in Romania </w:t>
      </w:r>
    </w:p>
    <w:p w14:paraId="496D90D5" w14:textId="77777777" w:rsidR="001B7911" w:rsidRPr="001B7911" w:rsidRDefault="001B7911" w:rsidP="001B7911"/>
    <w:p w14:paraId="0B5A12D3" w14:textId="4F0DEDBF" w:rsidR="001B7911" w:rsidRDefault="001B7911" w:rsidP="001B7911">
      <w:r w:rsidRPr="001B7911">
        <w:rPr>
          <w:vertAlign w:val="superscript"/>
        </w:rPr>
        <w:t>1,2</w:t>
      </w:r>
      <w:r w:rsidR="009825B6">
        <w:t xml:space="preserve">WARWICK </w:t>
      </w:r>
      <w:r w:rsidRPr="001B7911">
        <w:t xml:space="preserve">WAINWRIGHT, </w:t>
      </w:r>
      <w:r w:rsidRPr="001B7911">
        <w:rPr>
          <w:vertAlign w:val="superscript"/>
        </w:rPr>
        <w:t>2</w:t>
      </w:r>
      <w:r w:rsidRPr="001B7911">
        <w:t xml:space="preserve">KLAUS GLENK, </w:t>
      </w:r>
      <w:r w:rsidRPr="001B7911">
        <w:rPr>
          <w:vertAlign w:val="superscript"/>
        </w:rPr>
        <w:t>2</w:t>
      </w:r>
      <w:r w:rsidRPr="001B7911">
        <w:t xml:space="preserve">FAICAL AKAICHI AND </w:t>
      </w:r>
      <w:r w:rsidR="00E13E1D">
        <w:rPr>
          <w:vertAlign w:val="superscript"/>
        </w:rPr>
        <w:t>3</w:t>
      </w:r>
      <w:r w:rsidRPr="001B7911">
        <w:t>DOMINIC MORAN</w:t>
      </w:r>
    </w:p>
    <w:p w14:paraId="1990DB28" w14:textId="77777777" w:rsidR="001B7911" w:rsidRPr="001B7911" w:rsidRDefault="001B7911" w:rsidP="001B7911"/>
    <w:p w14:paraId="65345157" w14:textId="77777777" w:rsidR="001B7911" w:rsidRDefault="001B7911" w:rsidP="001B7911">
      <w:r w:rsidRPr="001B7911">
        <w:rPr>
          <w:vertAlign w:val="superscript"/>
        </w:rPr>
        <w:t>1</w:t>
      </w:r>
      <w:r w:rsidRPr="001B7911">
        <w:t xml:space="preserve"> Grant Institute, School of Geosciences, University of Edinburgh, Kings Buildings, West Mains Road, Edinburgh, EH9 3JW</w:t>
      </w:r>
    </w:p>
    <w:p w14:paraId="23215F35" w14:textId="77777777" w:rsidR="001B7911" w:rsidRPr="001B7911" w:rsidRDefault="001B7911" w:rsidP="001B7911"/>
    <w:p w14:paraId="524E3D9C" w14:textId="6254A0B1" w:rsidR="001B7911" w:rsidRDefault="001B7911" w:rsidP="001B7911">
      <w:r w:rsidRPr="001B7911">
        <w:rPr>
          <w:vertAlign w:val="superscript"/>
        </w:rPr>
        <w:t>2</w:t>
      </w:r>
      <w:r w:rsidRPr="001B7911">
        <w:t xml:space="preserve"> Land Economy, Environment and Society Group, SRUC, Kings Buildings, West Mains Road, Edinburgh, EH9 3JG</w:t>
      </w:r>
    </w:p>
    <w:p w14:paraId="63A58276" w14:textId="52AC100B" w:rsidR="00E13E1D" w:rsidRDefault="00E13E1D" w:rsidP="001B7911"/>
    <w:p w14:paraId="264831A0" w14:textId="276F839A" w:rsidR="00E13E1D" w:rsidRPr="00E13E1D" w:rsidRDefault="00E13E1D" w:rsidP="00E13E1D">
      <w:r>
        <w:t xml:space="preserve">3 Global Academy of Agriculture and Food Security, </w:t>
      </w:r>
      <w:proofErr w:type="gramStart"/>
      <w:r w:rsidRPr="00E13E1D">
        <w:t>The</w:t>
      </w:r>
      <w:proofErr w:type="gramEnd"/>
      <w:r w:rsidRPr="00E13E1D">
        <w:t xml:space="preserve"> Royal (Dick) </w:t>
      </w:r>
      <w:r>
        <w:t>School of Veterinary Studies,</w:t>
      </w:r>
      <w:r w:rsidRPr="00E13E1D">
        <w:t xml:space="preserve"> The </w:t>
      </w:r>
      <w:proofErr w:type="spellStart"/>
      <w:r w:rsidRPr="00E13E1D">
        <w:t>Roslin</w:t>
      </w:r>
      <w:proofErr w:type="spellEnd"/>
      <w:r w:rsidRPr="00E13E1D">
        <w:t xml:space="preserve"> Institute</w:t>
      </w:r>
      <w:r>
        <w:t xml:space="preserve"> </w:t>
      </w:r>
      <w:r w:rsidRPr="00E13E1D">
        <w:t>Easter Bush Campus, Midlothian, EH25 9RG</w:t>
      </w:r>
    </w:p>
    <w:p w14:paraId="2DF04D24" w14:textId="1F491519" w:rsidR="00E13E1D" w:rsidRPr="001B7911" w:rsidRDefault="00E13E1D" w:rsidP="001B7911"/>
    <w:p w14:paraId="1E9E5CD8" w14:textId="77777777" w:rsidR="001B7911" w:rsidRPr="001B7911" w:rsidRDefault="001B7911" w:rsidP="001B7911">
      <w:pPr>
        <w:rPr>
          <w:vertAlign w:val="superscript"/>
        </w:rPr>
      </w:pPr>
    </w:p>
    <w:p w14:paraId="3C5C95C6" w14:textId="77777777" w:rsidR="001B7911" w:rsidRPr="001B7911" w:rsidRDefault="001B7911" w:rsidP="001B7911">
      <w:r w:rsidRPr="001B7911">
        <w:t>Correspondence: Warwick Wainwright</w:t>
      </w:r>
      <w:r w:rsidRPr="001B7911">
        <w:rPr>
          <w:b/>
        </w:rPr>
        <w:t xml:space="preserve">, </w:t>
      </w:r>
      <w:r w:rsidRPr="001B7911">
        <w:t xml:space="preserve">Land Economy, Environment and Society Group, SRUC, Kings Buildings, West Mains Road, Edinburgh EH9 3JG </w:t>
      </w:r>
    </w:p>
    <w:p w14:paraId="46EA9576" w14:textId="77777777" w:rsidR="001B7911" w:rsidRPr="001B7911" w:rsidRDefault="001B7911" w:rsidP="001B7911"/>
    <w:p w14:paraId="3074A31D" w14:textId="77777777" w:rsidR="001B7911" w:rsidRDefault="001B7911" w:rsidP="001B7911">
      <w:r w:rsidRPr="001B7911">
        <w:t xml:space="preserve">Email: </w:t>
      </w:r>
      <w:hyperlink r:id="rId9" w:history="1">
        <w:r w:rsidRPr="001B7911">
          <w:rPr>
            <w:rStyle w:val="Hyperlink"/>
          </w:rPr>
          <w:t>warwick.wainwright@sruc.ac.uk</w:t>
        </w:r>
      </w:hyperlink>
    </w:p>
    <w:p w14:paraId="05A261CF" w14:textId="77777777" w:rsidR="006947D5" w:rsidRDefault="006947D5" w:rsidP="001B7911">
      <w:pPr>
        <w:spacing w:after="200"/>
        <w:rPr>
          <w:b/>
          <w:szCs w:val="22"/>
        </w:rPr>
      </w:pPr>
    </w:p>
    <w:p w14:paraId="418F069C" w14:textId="19003C72" w:rsidR="001B7911" w:rsidRDefault="001B7911" w:rsidP="001B7911">
      <w:pPr>
        <w:spacing w:after="200"/>
        <w:rPr>
          <w:szCs w:val="22"/>
        </w:rPr>
      </w:pPr>
      <w:r w:rsidRPr="00961A71">
        <w:rPr>
          <w:b/>
          <w:szCs w:val="22"/>
        </w:rPr>
        <w:t>Keywords:</w:t>
      </w:r>
      <w:r>
        <w:rPr>
          <w:szCs w:val="22"/>
        </w:rPr>
        <w:t xml:space="preserve"> conservation contracts; choice experiment; farm animal genetic r</w:t>
      </w:r>
      <w:r w:rsidRPr="00961A71">
        <w:rPr>
          <w:szCs w:val="22"/>
        </w:rPr>
        <w:t>esourc</w:t>
      </w:r>
      <w:r w:rsidR="00D95E6C">
        <w:rPr>
          <w:szCs w:val="22"/>
        </w:rPr>
        <w:t xml:space="preserve">es; </w:t>
      </w:r>
      <w:proofErr w:type="spellStart"/>
      <w:r w:rsidR="00D95E6C">
        <w:rPr>
          <w:szCs w:val="22"/>
        </w:rPr>
        <w:t>a</w:t>
      </w:r>
      <w:r w:rsidR="00825106">
        <w:rPr>
          <w:szCs w:val="22"/>
        </w:rPr>
        <w:t>gri</w:t>
      </w:r>
      <w:proofErr w:type="spellEnd"/>
      <w:r w:rsidR="00825106">
        <w:rPr>
          <w:szCs w:val="22"/>
        </w:rPr>
        <w:t>-environmental schemes</w:t>
      </w:r>
    </w:p>
    <w:p w14:paraId="7B1641C5" w14:textId="77777777" w:rsidR="004704A2" w:rsidRDefault="004704A2" w:rsidP="001B7911">
      <w:pPr>
        <w:spacing w:after="200"/>
        <w:rPr>
          <w:szCs w:val="22"/>
        </w:rPr>
      </w:pPr>
    </w:p>
    <w:p w14:paraId="0BF4BB51" w14:textId="77777777" w:rsidR="001258DC" w:rsidRDefault="001258DC" w:rsidP="001B7911">
      <w:pPr>
        <w:spacing w:after="200"/>
        <w:rPr>
          <w:szCs w:val="22"/>
        </w:rPr>
      </w:pPr>
    </w:p>
    <w:p w14:paraId="0715590F" w14:textId="77777777" w:rsidR="001258DC" w:rsidRDefault="001258DC" w:rsidP="001B7911">
      <w:pPr>
        <w:spacing w:after="200"/>
        <w:rPr>
          <w:szCs w:val="22"/>
        </w:rPr>
      </w:pPr>
    </w:p>
    <w:p w14:paraId="1DF195B4" w14:textId="77777777" w:rsidR="001258DC" w:rsidRDefault="001258DC" w:rsidP="001B7911">
      <w:pPr>
        <w:spacing w:after="200"/>
        <w:rPr>
          <w:szCs w:val="22"/>
        </w:rPr>
      </w:pPr>
    </w:p>
    <w:p w14:paraId="1D603E66" w14:textId="77777777" w:rsidR="001258DC" w:rsidRDefault="001258DC" w:rsidP="001B7911">
      <w:pPr>
        <w:spacing w:after="200"/>
        <w:rPr>
          <w:szCs w:val="22"/>
        </w:rPr>
      </w:pPr>
    </w:p>
    <w:p w14:paraId="7DAEEE76" w14:textId="77777777" w:rsidR="001258DC" w:rsidRPr="00961A71" w:rsidRDefault="001258DC" w:rsidP="001B7911">
      <w:pPr>
        <w:spacing w:after="200"/>
        <w:rPr>
          <w:szCs w:val="22"/>
        </w:rPr>
      </w:pPr>
    </w:p>
    <w:p w14:paraId="26FD624B" w14:textId="77777777" w:rsidR="001B7911" w:rsidRDefault="001B7911" w:rsidP="00EC0956">
      <w:pPr>
        <w:pStyle w:val="Heading1"/>
        <w:numPr>
          <w:ilvl w:val="0"/>
          <w:numId w:val="0"/>
        </w:numPr>
      </w:pPr>
      <w:r>
        <w:lastRenderedPageBreak/>
        <w:t xml:space="preserve">Abstract </w:t>
      </w:r>
    </w:p>
    <w:p w14:paraId="61B0A5FE" w14:textId="227E19D2" w:rsidR="001B7911" w:rsidRDefault="005521D0" w:rsidP="00E47018">
      <w:pPr>
        <w:rPr>
          <w:bCs/>
        </w:rPr>
      </w:pPr>
      <w:r>
        <w:rPr>
          <w:bCs/>
          <w:szCs w:val="22"/>
        </w:rPr>
        <w:t xml:space="preserve">This paper describes </w:t>
      </w:r>
      <w:r w:rsidR="00B51B63">
        <w:rPr>
          <w:bCs/>
          <w:szCs w:val="22"/>
        </w:rPr>
        <w:t xml:space="preserve">a </w:t>
      </w:r>
      <w:r w:rsidR="00A3268C">
        <w:rPr>
          <w:szCs w:val="22"/>
        </w:rPr>
        <w:t>choice e</w:t>
      </w:r>
      <w:r w:rsidR="001B7911" w:rsidRPr="00961A71">
        <w:rPr>
          <w:szCs w:val="22"/>
        </w:rPr>
        <w:t>xperiment (CE)</w:t>
      </w:r>
      <w:r>
        <w:rPr>
          <w:szCs w:val="22"/>
        </w:rPr>
        <w:t xml:space="preserve"> administered</w:t>
      </w:r>
      <w:r w:rsidR="001B7911" w:rsidRPr="00961A71">
        <w:rPr>
          <w:szCs w:val="22"/>
        </w:rPr>
        <w:t xml:space="preserve"> to explore farmer preferences for conser</w:t>
      </w:r>
      <w:r w:rsidR="001B7911">
        <w:rPr>
          <w:szCs w:val="22"/>
        </w:rPr>
        <w:t>vation agreements to conserve rare breeds</w:t>
      </w:r>
      <w:r w:rsidR="001B7911" w:rsidRPr="00961A71">
        <w:rPr>
          <w:szCs w:val="22"/>
        </w:rPr>
        <w:t xml:space="preserve"> among a sample of 174 respondents</w:t>
      </w:r>
      <w:r w:rsidR="00546806">
        <w:rPr>
          <w:szCs w:val="22"/>
        </w:rPr>
        <w:t xml:space="preserve"> </w:t>
      </w:r>
      <w:r w:rsidR="00B51B63">
        <w:rPr>
          <w:szCs w:val="22"/>
        </w:rPr>
        <w:t xml:space="preserve">in Transylvania (Romania). The study site was chosen due to the prevalence of small-scale </w:t>
      </w:r>
      <w:r w:rsidR="009825B6">
        <w:rPr>
          <w:szCs w:val="22"/>
        </w:rPr>
        <w:t xml:space="preserve">and extensive </w:t>
      </w:r>
      <w:r w:rsidR="00B51B63">
        <w:rPr>
          <w:szCs w:val="22"/>
        </w:rPr>
        <w:t xml:space="preserve">farm </w:t>
      </w:r>
      <w:r w:rsidR="00F3706F">
        <w:rPr>
          <w:szCs w:val="22"/>
        </w:rPr>
        <w:t>systems threatened</w:t>
      </w:r>
      <w:r w:rsidR="00B51B63">
        <w:rPr>
          <w:szCs w:val="22"/>
        </w:rPr>
        <w:t xml:space="preserve"> </w:t>
      </w:r>
      <w:r w:rsidR="001B2B17">
        <w:rPr>
          <w:szCs w:val="22"/>
        </w:rPr>
        <w:t>by a changing policy environment that is increasing the scale and intensity of production units</w:t>
      </w:r>
      <w:r w:rsidR="00B51B63">
        <w:rPr>
          <w:szCs w:val="22"/>
        </w:rPr>
        <w:t>.</w:t>
      </w:r>
      <w:r w:rsidR="00CA0F5C">
        <w:rPr>
          <w:szCs w:val="22"/>
        </w:rPr>
        <w:t xml:space="preserve"> Agreement</w:t>
      </w:r>
      <w:r w:rsidR="001B7911" w:rsidRPr="00961A71">
        <w:rPr>
          <w:szCs w:val="22"/>
        </w:rPr>
        <w:t xml:space="preserve"> </w:t>
      </w:r>
      <w:r w:rsidR="00546806">
        <w:rPr>
          <w:szCs w:val="22"/>
        </w:rPr>
        <w:t xml:space="preserve">attributes </w:t>
      </w:r>
      <w:r>
        <w:rPr>
          <w:szCs w:val="22"/>
        </w:rPr>
        <w:t>included</w:t>
      </w:r>
      <w:r w:rsidR="001B7911" w:rsidRPr="00961A71">
        <w:rPr>
          <w:szCs w:val="22"/>
        </w:rPr>
        <w:t xml:space="preserve"> </w:t>
      </w:r>
      <w:r w:rsidR="001B7911" w:rsidRPr="00961A71">
        <w:rPr>
          <w:color w:val="000000"/>
          <w:szCs w:val="22"/>
        </w:rPr>
        <w:t>length of conservation contract (5 or 10 years); scheme structure (community or individual</w:t>
      </w:r>
      <w:r w:rsidR="00D902AC">
        <w:rPr>
          <w:color w:val="000000"/>
          <w:szCs w:val="22"/>
        </w:rPr>
        <w:t xml:space="preserve"> managed conservation programme</w:t>
      </w:r>
      <w:r w:rsidR="001B7911" w:rsidRPr="00961A71">
        <w:rPr>
          <w:color w:val="000000"/>
          <w:szCs w:val="22"/>
        </w:rPr>
        <w:t>)</w:t>
      </w:r>
      <w:r w:rsidR="00546806">
        <w:rPr>
          <w:color w:val="000000"/>
          <w:szCs w:val="22"/>
        </w:rPr>
        <w:t>,</w:t>
      </w:r>
      <w:r w:rsidR="001B7911" w:rsidRPr="00961A71">
        <w:rPr>
          <w:szCs w:val="22"/>
        </w:rPr>
        <w:t xml:space="preserve"> and </w:t>
      </w:r>
      <w:r w:rsidR="001B7911" w:rsidRPr="00961A71">
        <w:rPr>
          <w:color w:val="000000"/>
          <w:szCs w:val="22"/>
        </w:rPr>
        <w:t>scheme support (application</w:t>
      </w:r>
      <w:r w:rsidR="00B51B63">
        <w:rPr>
          <w:color w:val="000000"/>
          <w:szCs w:val="22"/>
        </w:rPr>
        <w:t xml:space="preserve"> assistance</w:t>
      </w:r>
      <w:r w:rsidR="001B7911" w:rsidRPr="00961A71">
        <w:rPr>
          <w:color w:val="000000"/>
          <w:szCs w:val="22"/>
        </w:rPr>
        <w:t xml:space="preserve"> or </w:t>
      </w:r>
      <w:r w:rsidR="00B51B63">
        <w:rPr>
          <w:color w:val="000000"/>
          <w:szCs w:val="22"/>
        </w:rPr>
        <w:t xml:space="preserve">farm advisory support).  A </w:t>
      </w:r>
      <w:r w:rsidR="001B7911" w:rsidRPr="00961A71">
        <w:rPr>
          <w:color w:val="000000"/>
          <w:szCs w:val="22"/>
        </w:rPr>
        <w:t>monetary attribute that reflects compensation</w:t>
      </w:r>
      <w:r w:rsidR="00685C13">
        <w:rPr>
          <w:color w:val="000000"/>
          <w:szCs w:val="22"/>
        </w:rPr>
        <w:t xml:space="preserve"> for</w:t>
      </w:r>
      <w:r w:rsidR="001B7911" w:rsidRPr="00961A71">
        <w:rPr>
          <w:color w:val="000000"/>
          <w:szCs w:val="22"/>
        </w:rPr>
        <w:t xml:space="preserve"> </w:t>
      </w:r>
      <w:r w:rsidR="00685C13">
        <w:rPr>
          <w:color w:val="000000"/>
          <w:szCs w:val="22"/>
        </w:rPr>
        <w:t xml:space="preserve">scheme </w:t>
      </w:r>
      <w:r w:rsidR="00B51B63" w:rsidRPr="00961A71">
        <w:rPr>
          <w:color w:val="000000"/>
          <w:szCs w:val="22"/>
        </w:rPr>
        <w:t>partici</w:t>
      </w:r>
      <w:r w:rsidR="00B51B63">
        <w:rPr>
          <w:color w:val="000000"/>
          <w:szCs w:val="22"/>
        </w:rPr>
        <w:t>pation allows</w:t>
      </w:r>
      <w:r w:rsidR="005D4BF4">
        <w:rPr>
          <w:color w:val="000000"/>
          <w:szCs w:val="22"/>
        </w:rPr>
        <w:t xml:space="preserve"> </w:t>
      </w:r>
      <w:r w:rsidR="00546806">
        <w:rPr>
          <w:color w:val="000000"/>
          <w:szCs w:val="22"/>
        </w:rPr>
        <w:t xml:space="preserve">the </w:t>
      </w:r>
      <w:r w:rsidR="005D4BF4">
        <w:rPr>
          <w:color w:val="000000"/>
          <w:szCs w:val="22"/>
        </w:rPr>
        <w:t>assess</w:t>
      </w:r>
      <w:r w:rsidR="00546806">
        <w:rPr>
          <w:color w:val="000000"/>
          <w:szCs w:val="22"/>
        </w:rPr>
        <w:t>ment of</w:t>
      </w:r>
      <w:r w:rsidR="005D4BF4">
        <w:rPr>
          <w:color w:val="000000"/>
          <w:szCs w:val="22"/>
        </w:rPr>
        <w:t xml:space="preserve"> farmers</w:t>
      </w:r>
      <w:r w:rsidR="00546806">
        <w:rPr>
          <w:color w:val="000000"/>
          <w:szCs w:val="22"/>
        </w:rPr>
        <w:t>’</w:t>
      </w:r>
      <w:r w:rsidR="001B7911" w:rsidRPr="00961A71">
        <w:rPr>
          <w:color w:val="000000"/>
          <w:szCs w:val="22"/>
        </w:rPr>
        <w:t xml:space="preserve"> willingness to accept (WTA)</w:t>
      </w:r>
      <w:r w:rsidR="00CA0F5C">
        <w:rPr>
          <w:color w:val="000000"/>
          <w:szCs w:val="22"/>
        </w:rPr>
        <w:t xml:space="preserve"> for different contracts. </w:t>
      </w:r>
      <w:r>
        <w:rPr>
          <w:color w:val="000000"/>
          <w:szCs w:val="22"/>
        </w:rPr>
        <w:t xml:space="preserve">Results suggest </w:t>
      </w:r>
      <w:r w:rsidR="001B7911" w:rsidRPr="00961A71">
        <w:rPr>
          <w:bCs/>
          <w:szCs w:val="22"/>
        </w:rPr>
        <w:t xml:space="preserve">89% of </w:t>
      </w:r>
      <w:r w:rsidR="00B51B63">
        <w:rPr>
          <w:bCs/>
          <w:szCs w:val="22"/>
        </w:rPr>
        <w:t>respondents</w:t>
      </w:r>
      <w:r w:rsidR="001B7911" w:rsidRPr="00961A71">
        <w:rPr>
          <w:bCs/>
          <w:szCs w:val="22"/>
        </w:rPr>
        <w:t xml:space="preserve"> would </w:t>
      </w:r>
      <w:r w:rsidR="001B7911">
        <w:rPr>
          <w:bCs/>
          <w:szCs w:val="22"/>
        </w:rPr>
        <w:t xml:space="preserve">be </w:t>
      </w:r>
      <w:r>
        <w:rPr>
          <w:bCs/>
          <w:szCs w:val="22"/>
        </w:rPr>
        <w:t xml:space="preserve">willing to </w:t>
      </w:r>
      <w:r w:rsidR="001B7911">
        <w:rPr>
          <w:bCs/>
          <w:szCs w:val="22"/>
        </w:rPr>
        <w:t>farm with rare breeds</w:t>
      </w:r>
      <w:r>
        <w:rPr>
          <w:bCs/>
          <w:szCs w:val="22"/>
        </w:rPr>
        <w:t>;</w:t>
      </w:r>
      <w:r w:rsidR="001B7911" w:rsidRPr="00961A71">
        <w:rPr>
          <w:bCs/>
          <w:szCs w:val="22"/>
        </w:rPr>
        <w:t xml:space="preserve"> cattle and sheep </w:t>
      </w:r>
      <w:r w:rsidR="00546806">
        <w:rPr>
          <w:bCs/>
          <w:szCs w:val="22"/>
        </w:rPr>
        <w:t>being</w:t>
      </w:r>
      <w:r w:rsidR="001B7911" w:rsidRPr="00961A71">
        <w:rPr>
          <w:bCs/>
          <w:szCs w:val="22"/>
        </w:rPr>
        <w:t xml:space="preserve"> the most popular livestock option</w:t>
      </w:r>
      <w:r w:rsidR="00CA0F5C">
        <w:rPr>
          <w:bCs/>
          <w:szCs w:val="22"/>
        </w:rPr>
        <w:t>;</w:t>
      </w:r>
      <w:r w:rsidR="001B7911" w:rsidRPr="00961A71">
        <w:rPr>
          <w:bCs/>
          <w:szCs w:val="22"/>
        </w:rPr>
        <w:t xml:space="preserve"> 40% of farmers were </w:t>
      </w:r>
      <w:r w:rsidR="001B7911">
        <w:rPr>
          <w:bCs/>
          <w:szCs w:val="22"/>
        </w:rPr>
        <w:t xml:space="preserve">reportedly </w:t>
      </w:r>
      <w:r w:rsidR="001B7911" w:rsidRPr="00961A71">
        <w:rPr>
          <w:bCs/>
          <w:szCs w:val="22"/>
        </w:rPr>
        <w:t>farming with endangered breeds</w:t>
      </w:r>
      <w:r w:rsidR="00CA0F5C">
        <w:rPr>
          <w:bCs/>
          <w:szCs w:val="22"/>
        </w:rPr>
        <w:t>.  However,</w:t>
      </w:r>
      <w:r w:rsidR="006C3F0C">
        <w:rPr>
          <w:bCs/>
          <w:szCs w:val="22"/>
        </w:rPr>
        <w:t xml:space="preserve"> </w:t>
      </w:r>
      <w:r w:rsidR="001B7911" w:rsidRPr="00961A71">
        <w:rPr>
          <w:bCs/>
          <w:szCs w:val="22"/>
        </w:rPr>
        <w:t>only 8% were likely to qualify for funding support</w:t>
      </w:r>
      <w:r w:rsidR="006C3F0C">
        <w:rPr>
          <w:bCs/>
          <w:szCs w:val="22"/>
        </w:rPr>
        <w:t xml:space="preserve"> under current requirements</w:t>
      </w:r>
      <w:r w:rsidR="00B51B63">
        <w:rPr>
          <w:bCs/>
          <w:szCs w:val="22"/>
        </w:rPr>
        <w:t xml:space="preserve">. </w:t>
      </w:r>
      <w:r w:rsidR="001B7911" w:rsidRPr="00961A71">
        <w:rPr>
          <w:bCs/>
          <w:szCs w:val="22"/>
        </w:rPr>
        <w:t>WTA estimates</w:t>
      </w:r>
      <w:r w:rsidR="001B7911">
        <w:rPr>
          <w:bCs/>
          <w:szCs w:val="22"/>
        </w:rPr>
        <w:t xml:space="preserve"> reveal </w:t>
      </w:r>
      <w:r w:rsidR="00D95E6C">
        <w:rPr>
          <w:bCs/>
          <w:szCs w:val="22"/>
        </w:rPr>
        <w:t xml:space="preserve">minimum </w:t>
      </w:r>
      <w:r>
        <w:rPr>
          <w:bCs/>
          <w:szCs w:val="22"/>
        </w:rPr>
        <w:t xml:space="preserve">annual compensation </w:t>
      </w:r>
      <w:r w:rsidR="00D95E6C">
        <w:rPr>
          <w:bCs/>
          <w:szCs w:val="22"/>
        </w:rPr>
        <w:t xml:space="preserve">values of </w:t>
      </w:r>
      <w:r w:rsidR="00B51B63">
        <w:rPr>
          <w:color w:val="222222"/>
          <w:shd w:val="clear" w:color="auto" w:fill="FFFFFF"/>
        </w:rPr>
        <w:t>€</w:t>
      </w:r>
      <w:r w:rsidR="00327145">
        <w:t>167</w:t>
      </w:r>
      <w:r w:rsidR="00D95E6C" w:rsidRPr="00070992">
        <w:t xml:space="preserve"> and €</w:t>
      </w:r>
      <w:r w:rsidR="00D95E6C" w:rsidRPr="00070992">
        <w:rPr>
          <w:color w:val="222222"/>
          <w:shd w:val="clear" w:color="auto" w:fill="FFFFFF"/>
        </w:rPr>
        <w:t xml:space="preserve"> </w:t>
      </w:r>
      <w:r w:rsidR="00327145">
        <w:t>7</w:t>
      </w:r>
      <w:r w:rsidR="006C3F0C">
        <w:rPr>
          <w:vertAlign w:val="superscript"/>
        </w:rPr>
        <w:t xml:space="preserve"> </w:t>
      </w:r>
      <w:r w:rsidR="006C3F0C">
        <w:t>per year</w:t>
      </w:r>
      <w:r w:rsidR="00191149">
        <w:rPr>
          <w:vertAlign w:val="superscript"/>
        </w:rPr>
        <w:t xml:space="preserve"> </w:t>
      </w:r>
      <w:r w:rsidR="00D95E6C" w:rsidRPr="00070992">
        <w:t>respectively</w:t>
      </w:r>
      <w:r w:rsidR="00685C13">
        <w:t>,</w:t>
      </w:r>
      <w:r w:rsidR="00191149">
        <w:t xml:space="preserve"> for bovine</w:t>
      </w:r>
      <w:r w:rsidR="00D95E6C">
        <w:t xml:space="preserve"> and ovine farmers to </w:t>
      </w:r>
      <w:r w:rsidR="00D55FDC">
        <w:t>consider enrolling in a</w:t>
      </w:r>
      <w:r w:rsidR="00B51B63">
        <w:t xml:space="preserve"> contract. </w:t>
      </w:r>
      <w:r w:rsidR="00D55FDC">
        <w:t>T</w:t>
      </w:r>
      <w:r w:rsidR="00CA0F5C">
        <w:t xml:space="preserve">hese values are comparable </w:t>
      </w:r>
      <w:r w:rsidR="004B1959">
        <w:t>to Romanian</w:t>
      </w:r>
      <w:r w:rsidR="006C3F0C">
        <w:t xml:space="preserve"> </w:t>
      </w:r>
      <w:r w:rsidR="00B51B63">
        <w:t>Rural Development Programme</w:t>
      </w:r>
      <w:r w:rsidR="00D95E6C">
        <w:t xml:space="preserve"> </w:t>
      </w:r>
      <w:r w:rsidR="00B51B63">
        <w:t>(</w:t>
      </w:r>
      <w:r w:rsidR="00D95E6C">
        <w:t>RDP</w:t>
      </w:r>
      <w:r w:rsidR="00B51B63">
        <w:t>)</w:t>
      </w:r>
      <w:r w:rsidR="00D95E6C">
        <w:t xml:space="preserve"> support offered to farmers keeping rare breeds of </w:t>
      </w:r>
      <w:r w:rsidR="00D95E6C" w:rsidRPr="00070992">
        <w:t>€</w:t>
      </w:r>
      <w:r w:rsidR="00D95E6C" w:rsidRPr="00070992">
        <w:rPr>
          <w:color w:val="222222"/>
          <w:shd w:val="clear" w:color="auto" w:fill="FFFFFF"/>
        </w:rPr>
        <w:t xml:space="preserve"> </w:t>
      </w:r>
      <w:r w:rsidR="00D95E6C" w:rsidRPr="00070992">
        <w:t>200</w:t>
      </w:r>
      <w:r w:rsidR="00D95E6C" w:rsidRPr="00DC3485">
        <w:rPr>
          <w:vertAlign w:val="superscript"/>
        </w:rPr>
        <w:t xml:space="preserve"> </w:t>
      </w:r>
      <w:r w:rsidR="00D95E6C" w:rsidRPr="00070992">
        <w:t>and €</w:t>
      </w:r>
      <w:r w:rsidR="00D95E6C" w:rsidRPr="00070992">
        <w:rPr>
          <w:color w:val="222222"/>
          <w:shd w:val="clear" w:color="auto" w:fill="FFFFFF"/>
        </w:rPr>
        <w:t xml:space="preserve"> </w:t>
      </w:r>
      <w:r w:rsidR="00D95E6C" w:rsidRPr="00070992">
        <w:t>10</w:t>
      </w:r>
      <w:r w:rsidR="00D95E6C">
        <w:t xml:space="preserve"> </w:t>
      </w:r>
      <w:r w:rsidR="006C3F0C">
        <w:t xml:space="preserve">per year </w:t>
      </w:r>
      <w:r w:rsidR="00D95E6C" w:rsidRPr="00070992">
        <w:t>for bovine a</w:t>
      </w:r>
      <w:r w:rsidR="00D95E6C">
        <w:t>nd ovine farmers respe</w:t>
      </w:r>
      <w:r w:rsidR="002B31F1">
        <w:t xml:space="preserve">ctively. </w:t>
      </w:r>
      <w:r w:rsidR="006C3F0C">
        <w:rPr>
          <w:bCs/>
          <w:szCs w:val="22"/>
        </w:rPr>
        <w:t xml:space="preserve">Our </w:t>
      </w:r>
      <w:r w:rsidR="006C3F0C">
        <w:t>estimates of scheme uptake, calculated with coefficient values derived from the CE,</w:t>
      </w:r>
      <w:r w:rsidR="007C769D" w:rsidRPr="007C769D">
        <w:rPr>
          <w:bCs/>
          <w:szCs w:val="22"/>
        </w:rPr>
        <w:t xml:space="preserve"> </w:t>
      </w:r>
      <w:r w:rsidR="002B31F1">
        <w:rPr>
          <w:bCs/>
          <w:szCs w:val="22"/>
        </w:rPr>
        <w:t>suggest</w:t>
      </w:r>
      <w:r w:rsidR="001B2B17">
        <w:rPr>
          <w:bCs/>
          <w:szCs w:val="22"/>
        </w:rPr>
        <w:t xml:space="preserve"> rare breed conservation contracts</w:t>
      </w:r>
      <w:r w:rsidR="002B31F1">
        <w:rPr>
          <w:bCs/>
          <w:szCs w:val="22"/>
        </w:rPr>
        <w:t xml:space="preserve"> </w:t>
      </w:r>
      <w:r w:rsidR="001B2B17">
        <w:rPr>
          <w:bCs/>
          <w:szCs w:val="22"/>
        </w:rPr>
        <w:t>are</w:t>
      </w:r>
      <w:r w:rsidR="002B31F1">
        <w:rPr>
          <w:bCs/>
        </w:rPr>
        <w:t xml:space="preserve"> considered attractive by </w:t>
      </w:r>
      <w:r w:rsidR="006C3F0C">
        <w:rPr>
          <w:bCs/>
        </w:rPr>
        <w:t xml:space="preserve">Romanian </w:t>
      </w:r>
      <w:r w:rsidR="002B31F1">
        <w:rPr>
          <w:bCs/>
        </w:rPr>
        <w:t xml:space="preserve">farmers. Analysis suggests meeting farmer preferences for non-monetary contractual factors </w:t>
      </w:r>
      <w:r w:rsidR="00CA0F5C">
        <w:rPr>
          <w:bCs/>
        </w:rPr>
        <w:t>will</w:t>
      </w:r>
      <w:r w:rsidR="001B2B17">
        <w:rPr>
          <w:bCs/>
        </w:rPr>
        <w:t xml:space="preserve"> </w:t>
      </w:r>
      <w:r w:rsidR="002B31F1">
        <w:rPr>
          <w:bCs/>
        </w:rPr>
        <w:t xml:space="preserve">increase participation. </w:t>
      </w:r>
    </w:p>
    <w:p w14:paraId="23F2320B" w14:textId="77777777" w:rsidR="004704A2" w:rsidRDefault="004704A2" w:rsidP="00D95E6C">
      <w:pPr>
        <w:rPr>
          <w:bCs/>
        </w:rPr>
      </w:pPr>
    </w:p>
    <w:p w14:paraId="201853AF" w14:textId="77777777" w:rsidR="004704A2" w:rsidRDefault="004704A2" w:rsidP="00D95E6C">
      <w:pPr>
        <w:rPr>
          <w:bCs/>
        </w:rPr>
      </w:pPr>
    </w:p>
    <w:p w14:paraId="690915E8" w14:textId="77777777" w:rsidR="004704A2" w:rsidRDefault="004704A2" w:rsidP="00D95E6C">
      <w:pPr>
        <w:rPr>
          <w:bCs/>
        </w:rPr>
      </w:pPr>
    </w:p>
    <w:p w14:paraId="7E512362" w14:textId="77777777" w:rsidR="004704A2" w:rsidRDefault="004704A2" w:rsidP="00D95E6C">
      <w:pPr>
        <w:rPr>
          <w:bCs/>
        </w:rPr>
      </w:pPr>
    </w:p>
    <w:p w14:paraId="0AC66162" w14:textId="77777777" w:rsidR="004704A2" w:rsidRDefault="004704A2" w:rsidP="00D95E6C">
      <w:pPr>
        <w:rPr>
          <w:bCs/>
        </w:rPr>
      </w:pPr>
    </w:p>
    <w:p w14:paraId="668C1354" w14:textId="77777777" w:rsidR="004704A2" w:rsidRDefault="004704A2" w:rsidP="00D95E6C">
      <w:pPr>
        <w:rPr>
          <w:bCs/>
        </w:rPr>
      </w:pPr>
    </w:p>
    <w:p w14:paraId="2207D08C" w14:textId="77777777" w:rsidR="004704A2" w:rsidRDefault="004704A2" w:rsidP="00D95E6C">
      <w:pPr>
        <w:rPr>
          <w:bCs/>
          <w:szCs w:val="22"/>
        </w:rPr>
      </w:pPr>
    </w:p>
    <w:p w14:paraId="29E72EA4" w14:textId="77777777" w:rsidR="001258DC" w:rsidRDefault="001258DC" w:rsidP="00D95E6C">
      <w:pPr>
        <w:rPr>
          <w:bCs/>
          <w:szCs w:val="22"/>
        </w:rPr>
      </w:pPr>
    </w:p>
    <w:p w14:paraId="532EE430" w14:textId="77777777" w:rsidR="001258DC" w:rsidRPr="007C769D" w:rsidRDefault="001258DC" w:rsidP="00D95E6C">
      <w:pPr>
        <w:rPr>
          <w:bCs/>
          <w:szCs w:val="22"/>
        </w:rPr>
      </w:pPr>
    </w:p>
    <w:p w14:paraId="50DCFDCE" w14:textId="77777777" w:rsidR="001B7911" w:rsidRDefault="005D4BF4" w:rsidP="005D4BF4">
      <w:pPr>
        <w:pStyle w:val="Heading1"/>
      </w:pPr>
      <w:r>
        <w:lastRenderedPageBreak/>
        <w:t xml:space="preserve">Introduction </w:t>
      </w:r>
    </w:p>
    <w:p w14:paraId="49019D54" w14:textId="25CB13C4" w:rsidR="000C0D80" w:rsidRDefault="005D4BF4" w:rsidP="00EC0956">
      <w:r w:rsidRPr="00961A71">
        <w:t>Farm Animal Genetic Resources (FAnGR)</w:t>
      </w:r>
      <w:r w:rsidR="005521D0">
        <w:t xml:space="preserve"> diversity</w:t>
      </w:r>
      <w:r w:rsidRPr="00961A71">
        <w:t xml:space="preserve"> underpins resilient agricultural systems and  </w:t>
      </w:r>
      <w:r w:rsidR="00263BB0">
        <w:t xml:space="preserve">need to be part of any </w:t>
      </w:r>
      <w:r w:rsidRPr="00961A71">
        <w:t xml:space="preserve">sustainable intensification (SI) </w:t>
      </w:r>
      <w:r w:rsidR="00DB142C">
        <w:t>strategy</w:t>
      </w:r>
      <w:r w:rsidR="00DB142C" w:rsidRPr="00961A71">
        <w:t xml:space="preserve"> </w:t>
      </w:r>
      <w:r w:rsidRPr="00961A71">
        <w:t>to meet rising demand for livestock products</w:t>
      </w:r>
      <w:r w:rsidR="000147B6">
        <w:t xml:space="preserve"> </w:t>
      </w:r>
      <w:r w:rsidR="000147B6">
        <w:fldChar w:fldCharType="begin" w:fldLock="1"/>
      </w:r>
      <w:r w:rsidR="00B50373">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Eisler et al., 2014)", "plainTextFormattedCitation" : "(Eisler et al., 2014)", "previouslyFormattedCitation" : "(Eisler et al., 2014)" }, "properties" : { "noteIndex" : 0 }, "schema" : "https://github.com/citation-style-language/schema/raw/master/csl-citation.json" }</w:instrText>
      </w:r>
      <w:r w:rsidR="000147B6">
        <w:fldChar w:fldCharType="separate"/>
      </w:r>
      <w:r w:rsidR="00B50373" w:rsidRPr="00B50373">
        <w:rPr>
          <w:noProof/>
        </w:rPr>
        <w:t>(Eisler et al., 2014)</w:t>
      </w:r>
      <w:r w:rsidR="000147B6">
        <w:fldChar w:fldCharType="end"/>
      </w:r>
      <w:r w:rsidR="00EB230B">
        <w:t xml:space="preserve">. </w:t>
      </w:r>
      <w:r w:rsidRPr="00961A71">
        <w:t xml:space="preserve">However, concentration on elite breeding lines has </w:t>
      </w:r>
      <w:r>
        <w:t xml:space="preserve">reduced genetic variation in many commercial breeds whilst marginalising traditional </w:t>
      </w:r>
      <w:r w:rsidRPr="00961A71">
        <w:t>breeds whose</w:t>
      </w:r>
      <w:r w:rsidR="00DB0A24">
        <w:t xml:space="preserve"> </w:t>
      </w:r>
      <w:r w:rsidRPr="00961A71">
        <w:t xml:space="preserve">value is often poorly understood </w:t>
      </w:r>
      <w:r w:rsidRPr="00961A71">
        <w:fldChar w:fldCharType="begin" w:fldLock="1"/>
      </w:r>
      <w:r w:rsidR="00B50373">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Ahtiainen and Pouta, 2011; FAO, 2015)", "plainTextFormattedCitation" : "(Ahtiainen and Pouta, 2011; FAO, 2015)", "previouslyFormattedCitation" : "(Ahtiainen and Pouta, 2011; FAO, 2015)" }, "properties" : { "noteIndex" : 0 }, "schema" : "https://github.com/citation-style-language/schema/raw/master/csl-citation.json" }</w:instrText>
      </w:r>
      <w:r w:rsidRPr="00961A71">
        <w:fldChar w:fldCharType="separate"/>
      </w:r>
      <w:r w:rsidR="00B50373" w:rsidRPr="00B50373">
        <w:rPr>
          <w:noProof/>
        </w:rPr>
        <w:t>(Ahtiainen and Pouta, 2011; FAO, 2015)</w:t>
      </w:r>
      <w:r w:rsidRPr="00961A71">
        <w:fldChar w:fldCharType="end"/>
      </w:r>
      <w:r w:rsidRPr="00961A71">
        <w:t xml:space="preserve">. </w:t>
      </w:r>
    </w:p>
    <w:p w14:paraId="5DFD8305" w14:textId="77777777" w:rsidR="00A82218" w:rsidRDefault="00A82218" w:rsidP="00EC0956"/>
    <w:p w14:paraId="6198390C" w14:textId="5289BF08" w:rsidR="003B1FBD" w:rsidRDefault="005D4BF4" w:rsidP="00EC0956">
      <w:r w:rsidRPr="00961A71">
        <w:t xml:space="preserve">SI strategies should </w:t>
      </w:r>
      <w:r w:rsidR="005521D0">
        <w:t>include</w:t>
      </w:r>
      <w:r w:rsidRPr="00961A71">
        <w:t xml:space="preserve"> investments </w:t>
      </w:r>
      <w:r w:rsidR="005521D0">
        <w:t>to</w:t>
      </w:r>
      <w:r w:rsidRPr="00961A71">
        <w:t xml:space="preserve"> maintain genetic variation across </w:t>
      </w:r>
      <w:r w:rsidR="00D46792" w:rsidRPr="00961A71">
        <w:t>a range</w:t>
      </w:r>
      <w:r w:rsidR="005C09B6">
        <w:t xml:space="preserve"> of breeds</w:t>
      </w:r>
      <w:r w:rsidRPr="00961A71">
        <w:t xml:space="preserve"> </w:t>
      </w:r>
      <w:r w:rsidR="005C09B6">
        <w:t>(</w:t>
      </w:r>
      <w:r w:rsidRPr="00961A71">
        <w:t>including rare breeds</w:t>
      </w:r>
      <w:r w:rsidR="005C09B6">
        <w:t>) to ensure adaptive capacity in livestock systems</w:t>
      </w:r>
      <w:r w:rsidR="00A82218">
        <w:t>.</w:t>
      </w:r>
      <w:r w:rsidR="00E90CF4">
        <w:t xml:space="preserve"> </w:t>
      </w:r>
      <w:r w:rsidR="005C09B6">
        <w:t>This</w:t>
      </w:r>
      <w:r w:rsidR="00A82218">
        <w:t xml:space="preserve"> </w:t>
      </w:r>
      <w:r w:rsidR="00E90CF4">
        <w:t xml:space="preserve">is </w:t>
      </w:r>
      <w:r w:rsidR="006A0EB7">
        <w:t>particularly</w:t>
      </w:r>
      <w:r w:rsidR="00E90CF4">
        <w:t xml:space="preserve"> important when considering profound demographic and environmental changes </w:t>
      </w:r>
      <w:r w:rsidR="0089007F">
        <w:t xml:space="preserve">facing </w:t>
      </w:r>
      <w:r w:rsidR="00F771A5">
        <w:t xml:space="preserve">the </w:t>
      </w:r>
      <w:proofErr w:type="spellStart"/>
      <w:r w:rsidR="0089007F">
        <w:t>agri</w:t>
      </w:r>
      <w:proofErr w:type="spellEnd"/>
      <w:r w:rsidR="00D95E6C">
        <w:t>-</w:t>
      </w:r>
      <w:r w:rsidR="0089007F">
        <w:t xml:space="preserve">food </w:t>
      </w:r>
      <w:r w:rsidR="00F771A5">
        <w:t>sector</w:t>
      </w:r>
      <w:r w:rsidR="0089007F">
        <w:t xml:space="preserve"> including </w:t>
      </w:r>
      <w:r w:rsidR="00E90CF4" w:rsidRPr="00961A71">
        <w:rPr>
          <w:bCs/>
        </w:rPr>
        <w:t>population</w:t>
      </w:r>
      <w:r w:rsidR="002E4BC2">
        <w:rPr>
          <w:bCs/>
        </w:rPr>
        <w:t xml:space="preserve"> growth</w:t>
      </w:r>
      <w:r w:rsidR="00E90CF4" w:rsidRPr="00961A71">
        <w:rPr>
          <w:bCs/>
        </w:rPr>
        <w:t xml:space="preserve">, land scarcity and climate change </w:t>
      </w:r>
      <w:r w:rsidR="00E90CF4" w:rsidRPr="00961A71">
        <w:rPr>
          <w:bCs/>
        </w:rPr>
        <w:fldChar w:fldCharType="begin" w:fldLock="1"/>
      </w:r>
      <w:r w:rsidR="00B50373">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FAO, 2017)", "plainTextFormattedCitation" : "(FAO, 2017)", "previouslyFormattedCitation" : "(FAO, 2017)" }, "properties" : { "noteIndex" : 0 }, "schema" : "https://github.com/citation-style-language/schema/raw/master/csl-citation.json" }</w:instrText>
      </w:r>
      <w:r w:rsidR="00E90CF4" w:rsidRPr="00961A71">
        <w:rPr>
          <w:bCs/>
        </w:rPr>
        <w:fldChar w:fldCharType="separate"/>
      </w:r>
      <w:r w:rsidR="00B50373" w:rsidRPr="00B50373">
        <w:rPr>
          <w:bCs/>
          <w:noProof/>
        </w:rPr>
        <w:t>(FAO, 2017)</w:t>
      </w:r>
      <w:r w:rsidR="00E90CF4" w:rsidRPr="00961A71">
        <w:rPr>
          <w:bCs/>
        </w:rPr>
        <w:fldChar w:fldCharType="end"/>
      </w:r>
      <w:r w:rsidR="00E90CF4" w:rsidRPr="00961A71">
        <w:rPr>
          <w:bCs/>
        </w:rPr>
        <w:t>.</w:t>
      </w:r>
      <w:r w:rsidR="00591DBD">
        <w:rPr>
          <w:bCs/>
        </w:rPr>
        <w:t xml:space="preserve"> </w:t>
      </w:r>
      <w:r w:rsidRPr="00961A71">
        <w:t>Equally important, but less often ar</w:t>
      </w:r>
      <w:r w:rsidR="005B57E5">
        <w:t>ticulated</w:t>
      </w:r>
      <w:r w:rsidR="003B1FBD">
        <w:t xml:space="preserve"> in decision making</w:t>
      </w:r>
      <w:r w:rsidR="005B57E5">
        <w:t>, are</w:t>
      </w:r>
      <w:r w:rsidRPr="00961A71">
        <w:t xml:space="preserve"> the cultural and heritage attributes embodied in rare breeds</w:t>
      </w:r>
      <w:r w:rsidR="009943CD">
        <w:t xml:space="preserve"> </w:t>
      </w:r>
      <w:r w:rsidR="009943CD">
        <w:fldChar w:fldCharType="begin" w:fldLock="1"/>
      </w:r>
      <w:r w:rsidR="00B50373">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Gandini and Villa, 2003; Zander et al., 2013)", "plainTextFormattedCitation" : "(Gandini and Villa, 2003; Zander et al., 2013)", "previouslyFormattedCitation" : "(Gandini and Villa, 2003; Zander et al., 2013)" }, "properties" : { "noteIndex" : 0 }, "schema" : "https://github.com/citation-style-language/schema/raw/master/csl-citation.json" }</w:instrText>
      </w:r>
      <w:r w:rsidR="009943CD">
        <w:fldChar w:fldCharType="separate"/>
      </w:r>
      <w:r w:rsidR="00B50373" w:rsidRPr="00B50373">
        <w:rPr>
          <w:noProof/>
        </w:rPr>
        <w:t>(Gandini and Villa, 2003; Zander et al., 2013)</w:t>
      </w:r>
      <w:r w:rsidR="009943CD">
        <w:fldChar w:fldCharType="end"/>
      </w:r>
      <w:r w:rsidR="00594D5E">
        <w:t>.</w:t>
      </w:r>
      <w:r w:rsidR="00E13A8D">
        <w:t xml:space="preserve"> </w:t>
      </w:r>
      <w:r w:rsidR="003354B1">
        <w:rPr>
          <w:bCs/>
        </w:rPr>
        <w:t>M</w:t>
      </w:r>
      <w:r w:rsidRPr="00961A71">
        <w:rPr>
          <w:bCs/>
        </w:rPr>
        <w:t>arkets often fail to</w:t>
      </w:r>
      <w:r w:rsidR="002E4BC2">
        <w:rPr>
          <w:bCs/>
        </w:rPr>
        <w:t xml:space="preserve"> reflect</w:t>
      </w:r>
      <w:r w:rsidR="00D46792">
        <w:rPr>
          <w:bCs/>
        </w:rPr>
        <w:t xml:space="preserve"> </w:t>
      </w:r>
      <w:r w:rsidR="00BB69CC">
        <w:rPr>
          <w:bCs/>
        </w:rPr>
        <w:t xml:space="preserve">these </w:t>
      </w:r>
      <w:r w:rsidRPr="00961A71">
        <w:rPr>
          <w:bCs/>
        </w:rPr>
        <w:t>values</w:t>
      </w:r>
      <w:r w:rsidR="006A4170">
        <w:rPr>
          <w:bCs/>
        </w:rPr>
        <w:t>,</w:t>
      </w:r>
      <w:r w:rsidRPr="00961A71">
        <w:rPr>
          <w:bCs/>
        </w:rPr>
        <w:t xml:space="preserve"> which can be substantial but difficult to measure.</w:t>
      </w:r>
      <w:r w:rsidR="009413C4">
        <w:rPr>
          <w:bCs/>
        </w:rPr>
        <w:t xml:space="preserve"> </w:t>
      </w:r>
      <w:r w:rsidR="00DE1228">
        <w:rPr>
          <w:bCs/>
        </w:rPr>
        <w:t>B</w:t>
      </w:r>
      <w:r w:rsidR="009413C4">
        <w:rPr>
          <w:bCs/>
        </w:rPr>
        <w:t xml:space="preserve">reed genetic diversity </w:t>
      </w:r>
      <w:r w:rsidR="00DE1228">
        <w:rPr>
          <w:bCs/>
        </w:rPr>
        <w:t>is therefore undersupplied by markets</w:t>
      </w:r>
      <w:r w:rsidR="003B1FBD">
        <w:rPr>
          <w:bCs/>
        </w:rPr>
        <w:t xml:space="preserve"> and t</w:t>
      </w:r>
      <w:r w:rsidR="00F771A5">
        <w:rPr>
          <w:bCs/>
        </w:rPr>
        <w:t>here is a</w:t>
      </w:r>
      <w:r w:rsidRPr="00961A71">
        <w:rPr>
          <w:bCs/>
        </w:rPr>
        <w:t xml:space="preserve"> need to explore policy </w:t>
      </w:r>
      <w:r w:rsidR="009413C4">
        <w:rPr>
          <w:bCs/>
        </w:rPr>
        <w:t>interventions</w:t>
      </w:r>
      <w:r w:rsidRPr="00961A71">
        <w:rPr>
          <w:bCs/>
        </w:rPr>
        <w:t xml:space="preserve"> to counter market failure</w:t>
      </w:r>
      <w:r w:rsidR="008A7BC4">
        <w:rPr>
          <w:bCs/>
        </w:rPr>
        <w:t>.</w:t>
      </w:r>
      <w:r w:rsidRPr="00961A71">
        <w:rPr>
          <w:bCs/>
        </w:rPr>
        <w:t xml:space="preserve"> </w:t>
      </w:r>
    </w:p>
    <w:p w14:paraId="27D16038" w14:textId="77777777" w:rsidR="003B1FBD" w:rsidRDefault="003B1FBD" w:rsidP="00EC0956"/>
    <w:p w14:paraId="26651C89" w14:textId="7DD89BDC" w:rsidR="00FC19E1" w:rsidRPr="003B1FBD" w:rsidRDefault="009413C4" w:rsidP="00EC0956">
      <w:pPr>
        <w:rPr>
          <w:bCs/>
        </w:rPr>
      </w:pPr>
      <w:r>
        <w:t xml:space="preserve">While </w:t>
      </w:r>
      <w:r w:rsidR="00E47529">
        <w:t xml:space="preserve">contractual schemes for rare breed conservation are present in Europe, </w:t>
      </w:r>
      <w:r w:rsidR="00DB142C">
        <w:t xml:space="preserve">many are often </w:t>
      </w:r>
      <w:r w:rsidR="009D1A4C">
        <w:t>poor</w:t>
      </w:r>
      <w:r w:rsidR="008A7BC4">
        <w:t>ly</w:t>
      </w:r>
      <w:r w:rsidR="00DE1228">
        <w:t xml:space="preserve"> target</w:t>
      </w:r>
      <w:r w:rsidR="008A7BC4">
        <w:t>ed</w:t>
      </w:r>
      <w:r w:rsidR="00241F07">
        <w:t xml:space="preserve"> </w:t>
      </w:r>
      <w:r w:rsidR="0050038F">
        <w:fldChar w:fldCharType="begin" w:fldLock="1"/>
      </w:r>
      <w:r w:rsidR="00793EE9">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Kompan et al., 2014; Bojkovski et al., 2015)", "plainTextFormattedCitation" : "(Kompan et al., 2014; Bojkovski et al., 2015)", "previouslyFormattedCitation" : "(Kompan et al., 2014; Bojkovski et al., 2015)" }, "properties" : { "noteIndex" : 0 }, "schema" : "https://github.com/citation-style-language/schema/raw/master/csl-citation.json" }</w:instrText>
      </w:r>
      <w:r w:rsidR="0050038F">
        <w:fldChar w:fldCharType="separate"/>
      </w:r>
      <w:r w:rsidR="00700100" w:rsidRPr="00700100">
        <w:rPr>
          <w:noProof/>
        </w:rPr>
        <w:t>(Kompan et al., 2014; Bojkovski et al., 2015)</w:t>
      </w:r>
      <w:r w:rsidR="0050038F">
        <w:fldChar w:fldCharType="end"/>
      </w:r>
      <w:r w:rsidR="0050038F">
        <w:t xml:space="preserve">. </w:t>
      </w:r>
      <w:r w:rsidR="00671F50">
        <w:t>T</w:t>
      </w:r>
      <w:r w:rsidR="00BC2A5F">
        <w:t>argeting</w:t>
      </w:r>
      <w:r w:rsidR="003F618C">
        <w:t xml:space="preserve"> incentives towards </w:t>
      </w:r>
      <w:r w:rsidR="00231962">
        <w:t xml:space="preserve">small-holder and </w:t>
      </w:r>
      <w:r w:rsidR="006B2F6C">
        <w:t>extensive</w:t>
      </w:r>
      <w:r w:rsidR="00231962">
        <w:t xml:space="preserve"> farm systems</w:t>
      </w:r>
      <w:r w:rsidR="003F618C">
        <w:t xml:space="preserve"> ma</w:t>
      </w:r>
      <w:r w:rsidR="006B2F6C">
        <w:t xml:space="preserve">y improve </w:t>
      </w:r>
      <w:r w:rsidR="00DE1228">
        <w:t xml:space="preserve">scheme </w:t>
      </w:r>
      <w:r w:rsidR="006B2F6C">
        <w:t xml:space="preserve">efficiency and uptake, </w:t>
      </w:r>
      <w:r w:rsidR="00DE1228">
        <w:t xml:space="preserve">given </w:t>
      </w:r>
      <w:r w:rsidR="009D1A4C">
        <w:t>the</w:t>
      </w:r>
      <w:r w:rsidR="008A7BC4">
        <w:t>ir</w:t>
      </w:r>
      <w:r w:rsidR="009D1A4C">
        <w:t xml:space="preserve"> </w:t>
      </w:r>
      <w:r w:rsidR="008A7BC4">
        <w:t xml:space="preserve">lower </w:t>
      </w:r>
      <w:r w:rsidR="009D1A4C">
        <w:t xml:space="preserve">opportunity cost of </w:t>
      </w:r>
      <w:r w:rsidR="001B2B17">
        <w:t>conservation</w:t>
      </w:r>
      <w:r w:rsidR="00BC2A5F">
        <w:t xml:space="preserve"> </w:t>
      </w:r>
      <w:r w:rsidR="00BC2A5F">
        <w:fldChar w:fldCharType="begin" w:fldLock="1"/>
      </w:r>
      <w:r w:rsidR="00B50373">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plainTextFormattedCitation" : "(Naidoo et al., 2006)", "previouslyFormattedCitation" : "(Naidoo et al., 2006)" }, "properties" : { "noteIndex" : 0 }, "schema" : "https://github.com/citation-style-language/schema/raw/master/csl-citation.json" }</w:instrText>
      </w:r>
      <w:r w:rsidR="00BC2A5F">
        <w:fldChar w:fldCharType="separate"/>
      </w:r>
      <w:r w:rsidR="00B50373" w:rsidRPr="00B50373">
        <w:rPr>
          <w:noProof/>
        </w:rPr>
        <w:t>(Naidoo et al., 2006)</w:t>
      </w:r>
      <w:r w:rsidR="00BC2A5F">
        <w:fldChar w:fldCharType="end"/>
      </w:r>
      <w:r w:rsidR="00622998">
        <w:t>.</w:t>
      </w:r>
      <w:r w:rsidR="00793EE9">
        <w:t xml:space="preserve"> </w:t>
      </w:r>
      <w:r w:rsidR="008A7BC4">
        <w:t xml:space="preserve">This paper </w:t>
      </w:r>
      <w:r w:rsidR="006B2F6C">
        <w:t>explore</w:t>
      </w:r>
      <w:r w:rsidR="008A7BC4">
        <w:t>s</w:t>
      </w:r>
      <w:r w:rsidR="00E47529">
        <w:t xml:space="preserve"> rare breed conservation</w:t>
      </w:r>
      <w:r w:rsidR="005D4BF4" w:rsidRPr="00961A71">
        <w:t xml:space="preserve"> </w:t>
      </w:r>
      <w:r w:rsidR="006B2F6C">
        <w:t xml:space="preserve">contracts </w:t>
      </w:r>
      <w:r w:rsidR="005D4BF4" w:rsidRPr="00961A71">
        <w:t xml:space="preserve">in </w:t>
      </w:r>
      <w:r w:rsidR="00F771A5">
        <w:t>Transylvania (</w:t>
      </w:r>
      <w:r w:rsidR="003F6614">
        <w:t>Romania</w:t>
      </w:r>
      <w:r w:rsidR="00F771A5">
        <w:t>)</w:t>
      </w:r>
      <w:r w:rsidR="00E47529">
        <w:t>,</w:t>
      </w:r>
      <w:r w:rsidR="003F6614">
        <w:t xml:space="preserve"> </w:t>
      </w:r>
      <w:r w:rsidR="00622998">
        <w:t>where t</w:t>
      </w:r>
      <w:r w:rsidR="00FC40ED">
        <w:t>he average farm size is only 3.4</w:t>
      </w:r>
      <w:r w:rsidR="00622998">
        <w:t xml:space="preserve"> ha and </w:t>
      </w:r>
      <w:r w:rsidR="006B2F6C">
        <w:t xml:space="preserve">the </w:t>
      </w:r>
      <w:r w:rsidR="00622998">
        <w:t>economic efficiency per farm</w:t>
      </w:r>
      <w:r w:rsidR="0002577D">
        <w:t xml:space="preserve"> (as measured by standard monetary output of </w:t>
      </w:r>
      <w:proofErr w:type="spellStart"/>
      <w:r w:rsidR="0002577D">
        <w:t>agri</w:t>
      </w:r>
      <w:proofErr w:type="spellEnd"/>
      <w:r w:rsidR="0002577D">
        <w:t>-products per holding)</w:t>
      </w:r>
      <w:r w:rsidR="00440E85">
        <w:t xml:space="preserve"> </w:t>
      </w:r>
      <w:r w:rsidR="00144616">
        <w:t xml:space="preserve">is significantly </w:t>
      </w:r>
      <w:r w:rsidR="00622998">
        <w:t xml:space="preserve"> </w:t>
      </w:r>
      <w:r w:rsidR="006A4170">
        <w:t>lower than</w:t>
      </w:r>
      <w:r w:rsidR="00622998">
        <w:t xml:space="preserve"> the </w:t>
      </w:r>
      <w:r w:rsidR="00B4440C">
        <w:t>European Union (</w:t>
      </w:r>
      <w:r w:rsidR="00622998">
        <w:t>EU</w:t>
      </w:r>
      <w:r w:rsidR="00B4440C">
        <w:t>)</w:t>
      </w:r>
      <w:r w:rsidR="00622998">
        <w:t xml:space="preserve"> average </w:t>
      </w:r>
      <w:r w:rsidR="00622998">
        <w:fldChar w:fldCharType="begin" w:fldLock="1"/>
      </w:r>
      <w:r w:rsidR="00793EE9">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Eurostat, 2010; Popescu et al., 2016)", "manualFormatting" : "(Popescu et al., 2016)", "plainTextFormattedCitation" : "(Eurostat, 2010; Popescu et al., 2016)", "previouslyFormattedCitation" : "(Eurostat, 2010; Popescu et al., 2016)" }, "properties" : { "noteIndex" : 0 }, "schema" : "https://github.com/citation-style-language/schema/raw/master/csl-citation.json" }</w:instrText>
      </w:r>
      <w:r w:rsidR="00622998">
        <w:fldChar w:fldCharType="separate"/>
      </w:r>
      <w:r w:rsidR="00793EE9">
        <w:rPr>
          <w:noProof/>
        </w:rPr>
        <w:t>(</w:t>
      </w:r>
      <w:r w:rsidR="00B50373" w:rsidRPr="00B50373">
        <w:rPr>
          <w:noProof/>
        </w:rPr>
        <w:t>Popescu et al., 2016)</w:t>
      </w:r>
      <w:r w:rsidR="00622998">
        <w:fldChar w:fldCharType="end"/>
      </w:r>
      <w:r w:rsidR="00622998">
        <w:t xml:space="preserve">. </w:t>
      </w:r>
    </w:p>
    <w:p w14:paraId="10048598" w14:textId="77777777" w:rsidR="00FC19E1" w:rsidRDefault="00FC19E1" w:rsidP="00EC0956"/>
    <w:p w14:paraId="1885D92F" w14:textId="2C5D226B" w:rsidR="00D55FDC" w:rsidRDefault="00FC19E1" w:rsidP="00EC0956">
      <w:pPr>
        <w:rPr>
          <w:bCs/>
        </w:rPr>
      </w:pPr>
      <w:r>
        <w:t>T</w:t>
      </w:r>
      <w:r w:rsidR="005D4BF4">
        <w:rPr>
          <w:bCs/>
        </w:rPr>
        <w:t>raditional</w:t>
      </w:r>
      <w:r w:rsidR="005D4BF4" w:rsidRPr="00961A71">
        <w:rPr>
          <w:bCs/>
        </w:rPr>
        <w:t xml:space="preserve"> </w:t>
      </w:r>
      <w:r w:rsidR="006B2F6C">
        <w:rPr>
          <w:bCs/>
        </w:rPr>
        <w:t>farm systems</w:t>
      </w:r>
      <w:r w:rsidR="005D4BF4" w:rsidRPr="00961A71">
        <w:rPr>
          <w:bCs/>
        </w:rPr>
        <w:t xml:space="preserve"> </w:t>
      </w:r>
      <w:r w:rsidR="00AF2EC1">
        <w:rPr>
          <w:bCs/>
        </w:rPr>
        <w:t xml:space="preserve">in </w:t>
      </w:r>
      <w:r w:rsidR="00F771A5">
        <w:rPr>
          <w:bCs/>
        </w:rPr>
        <w:t>Transylvania</w:t>
      </w:r>
      <w:r w:rsidR="00AF2EC1">
        <w:rPr>
          <w:bCs/>
        </w:rPr>
        <w:t xml:space="preserve"> </w:t>
      </w:r>
      <w:r w:rsidR="005D4BF4" w:rsidRPr="00961A71">
        <w:rPr>
          <w:bCs/>
        </w:rPr>
        <w:t xml:space="preserve">are </w:t>
      </w:r>
      <w:r w:rsidR="00DB0A24">
        <w:rPr>
          <w:bCs/>
        </w:rPr>
        <w:t>under pressure from</w:t>
      </w:r>
      <w:r w:rsidR="005D4BF4" w:rsidRPr="00961A71">
        <w:rPr>
          <w:bCs/>
        </w:rPr>
        <w:t xml:space="preserve"> </w:t>
      </w:r>
      <w:r w:rsidR="001B2B17">
        <w:rPr>
          <w:bCs/>
        </w:rPr>
        <w:t xml:space="preserve">development of more intensive farm systems that </w:t>
      </w:r>
      <w:r w:rsidR="00144616">
        <w:rPr>
          <w:bCs/>
        </w:rPr>
        <w:t>are</w:t>
      </w:r>
      <w:r w:rsidR="00A46005">
        <w:rPr>
          <w:bCs/>
        </w:rPr>
        <w:t xml:space="preserve"> </w:t>
      </w:r>
      <w:r w:rsidR="001B2B17">
        <w:rPr>
          <w:bCs/>
        </w:rPr>
        <w:t xml:space="preserve">changing the scale and nature of practices </w:t>
      </w:r>
      <w:r w:rsidR="00191149">
        <w:rPr>
          <w:bCs/>
        </w:rPr>
        <w:t xml:space="preserve"> </w:t>
      </w:r>
      <w:r w:rsidR="003A4EA4">
        <w:rPr>
          <w:bCs/>
        </w:rPr>
        <w:fldChar w:fldCharType="begin" w:fldLock="1"/>
      </w:r>
      <w:r w:rsidR="00793EE9">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Sutcliffe et al., 2013, 2015)", "plainTextFormattedCitation" : "(Sutcliffe et al., 2013, 2015)", "previouslyFormattedCitation" : "(Sutcliffe et al., 2013, 2015)" }, "properties" : { "noteIndex" : 0 }, "schema" : "https://github.com/citation-style-language/schema/raw/master/csl-citation.json" }</w:instrText>
      </w:r>
      <w:r w:rsidR="003A4EA4">
        <w:rPr>
          <w:bCs/>
        </w:rPr>
        <w:fldChar w:fldCharType="separate"/>
      </w:r>
      <w:r w:rsidR="00700100" w:rsidRPr="00700100">
        <w:rPr>
          <w:bCs/>
          <w:noProof/>
        </w:rPr>
        <w:t>(Sutcliffe et al., 2013, 2015)</w:t>
      </w:r>
      <w:r w:rsidR="003A4EA4">
        <w:rPr>
          <w:bCs/>
        </w:rPr>
        <w:fldChar w:fldCharType="end"/>
      </w:r>
      <w:r w:rsidR="001B2B17">
        <w:rPr>
          <w:bCs/>
        </w:rPr>
        <w:t>.</w:t>
      </w:r>
      <w:r w:rsidR="000147B6">
        <w:rPr>
          <w:bCs/>
        </w:rPr>
        <w:t xml:space="preserve"> </w:t>
      </w:r>
      <w:r w:rsidR="00144616">
        <w:rPr>
          <w:bCs/>
        </w:rPr>
        <w:t>A</w:t>
      </w:r>
      <w:r w:rsidR="001B2B17">
        <w:rPr>
          <w:bCs/>
        </w:rPr>
        <w:t xml:space="preserve"> </w:t>
      </w:r>
      <w:r w:rsidR="005D4BF4" w:rsidRPr="00961A71">
        <w:rPr>
          <w:bCs/>
        </w:rPr>
        <w:t>focus on improv</w:t>
      </w:r>
      <w:r w:rsidR="00144616">
        <w:rPr>
          <w:bCs/>
        </w:rPr>
        <w:t>ed</w:t>
      </w:r>
      <w:r w:rsidR="005D4BF4" w:rsidRPr="00961A71">
        <w:rPr>
          <w:bCs/>
        </w:rPr>
        <w:t xml:space="preserve"> efficiency </w:t>
      </w:r>
      <w:r w:rsidR="00144616">
        <w:rPr>
          <w:bCs/>
        </w:rPr>
        <w:t xml:space="preserve">is at the expense </w:t>
      </w:r>
      <w:r w:rsidR="00793EE9">
        <w:rPr>
          <w:bCs/>
        </w:rPr>
        <w:t xml:space="preserve">of </w:t>
      </w:r>
      <w:r w:rsidR="00793EE9" w:rsidRPr="00961A71">
        <w:rPr>
          <w:bCs/>
        </w:rPr>
        <w:t>the</w:t>
      </w:r>
      <w:r w:rsidR="00E772F7">
        <w:rPr>
          <w:bCs/>
        </w:rPr>
        <w:t xml:space="preserve"> supply of public goods</w:t>
      </w:r>
      <w:r w:rsidR="00671F50">
        <w:rPr>
          <w:bCs/>
        </w:rPr>
        <w:t>,</w:t>
      </w:r>
      <w:r w:rsidR="008F7DD1">
        <w:rPr>
          <w:bCs/>
        </w:rPr>
        <w:t xml:space="preserve"> including breed diversity</w:t>
      </w:r>
      <w:r w:rsidR="002836F7">
        <w:rPr>
          <w:bCs/>
        </w:rPr>
        <w:t xml:space="preserve">. </w:t>
      </w:r>
      <w:r w:rsidR="005C0ABE">
        <w:rPr>
          <w:bCs/>
        </w:rPr>
        <w:t>S</w:t>
      </w:r>
      <w:r w:rsidR="009E1DA2">
        <w:rPr>
          <w:bCs/>
        </w:rPr>
        <w:t>ome 42% of livestock breeds in Romania are classified as ‘at-risk’</w:t>
      </w:r>
      <w:r w:rsidR="009E1DA2" w:rsidRPr="006C02E9">
        <w:rPr>
          <w:rStyle w:val="FootnoteReference"/>
        </w:rPr>
        <w:footnoteReference w:id="1"/>
      </w:r>
      <w:r w:rsidR="005C0ABE">
        <w:rPr>
          <w:bCs/>
        </w:rPr>
        <w:t xml:space="preserve"> </w:t>
      </w:r>
      <w:r w:rsidR="005C0ABE">
        <w:rPr>
          <w:bCs/>
        </w:rPr>
        <w:fldChar w:fldCharType="begin" w:fldLock="1"/>
      </w:r>
      <w:r w:rsidR="00B50373">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Draganescu, 2003)", "plainTextFormattedCitation" : "(Draganescu, 2003)", "previouslyFormattedCitation" : "(Draganescu, 2003)" }, "properties" : { "noteIndex" : 0 }, "schema" : "https://github.com/citation-style-language/schema/raw/master/csl-citation.json" }</w:instrText>
      </w:r>
      <w:r w:rsidR="005C0ABE">
        <w:rPr>
          <w:bCs/>
        </w:rPr>
        <w:fldChar w:fldCharType="separate"/>
      </w:r>
      <w:r w:rsidR="00B50373" w:rsidRPr="00B50373">
        <w:rPr>
          <w:bCs/>
          <w:noProof/>
        </w:rPr>
        <w:t>(Draganescu, 2003)</w:t>
      </w:r>
      <w:r w:rsidR="005C0ABE">
        <w:rPr>
          <w:bCs/>
        </w:rPr>
        <w:fldChar w:fldCharType="end"/>
      </w:r>
      <w:r w:rsidR="009E1DA2">
        <w:rPr>
          <w:bCs/>
        </w:rPr>
        <w:t xml:space="preserve">. This figure may be an underestimate since population estimates for many Romanian breeds are unknown </w:t>
      </w:r>
      <w:r w:rsidR="009E1DA2">
        <w:rPr>
          <w:bCs/>
        </w:rPr>
        <w:fldChar w:fldCharType="begin" w:fldLock="1"/>
      </w:r>
      <w:r w:rsidR="00B50373">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FAO, 2018)", "plainTextFormattedCitation" : "(FAO, 2018)", "previouslyFormattedCitation" : "(FAO, 2018)" }, "properties" : { "noteIndex" : 0 }, "schema" : "https://github.com/citation-style-language/schema/raw/master/csl-citation.json" }</w:instrText>
      </w:r>
      <w:r w:rsidR="009E1DA2">
        <w:rPr>
          <w:bCs/>
        </w:rPr>
        <w:fldChar w:fldCharType="separate"/>
      </w:r>
      <w:r w:rsidR="00B50373" w:rsidRPr="00B50373">
        <w:rPr>
          <w:bCs/>
          <w:noProof/>
        </w:rPr>
        <w:t>(FAO, 2018)</w:t>
      </w:r>
      <w:r w:rsidR="009E1DA2">
        <w:rPr>
          <w:bCs/>
        </w:rPr>
        <w:fldChar w:fldCharType="end"/>
      </w:r>
      <w:r w:rsidR="009E1DA2">
        <w:rPr>
          <w:bCs/>
        </w:rPr>
        <w:t xml:space="preserve">. </w:t>
      </w:r>
      <w:r w:rsidR="00104C10">
        <w:rPr>
          <w:bCs/>
        </w:rPr>
        <w:t>T</w:t>
      </w:r>
      <w:r w:rsidR="005D4BF4" w:rsidRPr="00961A71">
        <w:rPr>
          <w:bCs/>
        </w:rPr>
        <w:t xml:space="preserve">here is </w:t>
      </w:r>
      <w:r w:rsidR="00104C10">
        <w:rPr>
          <w:bCs/>
        </w:rPr>
        <w:t xml:space="preserve">therefore </w:t>
      </w:r>
      <w:r w:rsidR="00793EE9">
        <w:rPr>
          <w:bCs/>
        </w:rPr>
        <w:t xml:space="preserve">a </w:t>
      </w:r>
      <w:r w:rsidR="00793EE9" w:rsidRPr="00961A71">
        <w:rPr>
          <w:bCs/>
        </w:rPr>
        <w:t>need</w:t>
      </w:r>
      <w:r w:rsidR="005D4BF4" w:rsidRPr="00961A71">
        <w:rPr>
          <w:bCs/>
        </w:rPr>
        <w:t xml:space="preserve"> to develop </w:t>
      </w:r>
      <w:r w:rsidR="00A46005">
        <w:rPr>
          <w:bCs/>
        </w:rPr>
        <w:t>targeted</w:t>
      </w:r>
      <w:r w:rsidR="00F11FD1">
        <w:rPr>
          <w:bCs/>
        </w:rPr>
        <w:t xml:space="preserve"> </w:t>
      </w:r>
      <w:r w:rsidR="00AC2803">
        <w:rPr>
          <w:bCs/>
        </w:rPr>
        <w:t>policy</w:t>
      </w:r>
      <w:r w:rsidR="00DB0A24">
        <w:rPr>
          <w:bCs/>
        </w:rPr>
        <w:t xml:space="preserve"> responses</w:t>
      </w:r>
      <w:r w:rsidR="005D4BF4" w:rsidRPr="00961A71">
        <w:rPr>
          <w:bCs/>
        </w:rPr>
        <w:t xml:space="preserve"> that</w:t>
      </w:r>
      <w:r w:rsidR="00E13A8D">
        <w:rPr>
          <w:bCs/>
        </w:rPr>
        <w:t xml:space="preserve"> </w:t>
      </w:r>
      <w:r w:rsidR="005D4BF4" w:rsidRPr="00961A71">
        <w:rPr>
          <w:bCs/>
        </w:rPr>
        <w:t xml:space="preserve">aid conservation </w:t>
      </w:r>
      <w:r w:rsidR="00AC2803">
        <w:rPr>
          <w:bCs/>
        </w:rPr>
        <w:t>by</w:t>
      </w:r>
      <w:r w:rsidR="005D4BF4" w:rsidRPr="00961A71">
        <w:rPr>
          <w:bCs/>
        </w:rPr>
        <w:t xml:space="preserve"> balanc</w:t>
      </w:r>
      <w:r w:rsidR="00AC2803">
        <w:rPr>
          <w:bCs/>
        </w:rPr>
        <w:t>ing</w:t>
      </w:r>
      <w:r w:rsidR="005D4BF4" w:rsidRPr="00961A71">
        <w:rPr>
          <w:bCs/>
        </w:rPr>
        <w:t xml:space="preserve"> </w:t>
      </w:r>
      <w:r w:rsidR="008F7DD1">
        <w:rPr>
          <w:bCs/>
        </w:rPr>
        <w:t xml:space="preserve">an intensification agenda with </w:t>
      </w:r>
      <w:r w:rsidR="000407C4">
        <w:rPr>
          <w:bCs/>
        </w:rPr>
        <w:t>incentives for the supply</w:t>
      </w:r>
      <w:r w:rsidR="00A46005">
        <w:rPr>
          <w:bCs/>
        </w:rPr>
        <w:t xml:space="preserve"> of</w:t>
      </w:r>
      <w:r w:rsidR="000407C4">
        <w:rPr>
          <w:bCs/>
        </w:rPr>
        <w:t xml:space="preserve"> </w:t>
      </w:r>
      <w:r w:rsidR="008F7DD1">
        <w:rPr>
          <w:bCs/>
        </w:rPr>
        <w:t>other non-</w:t>
      </w:r>
      <w:r w:rsidR="009B449C">
        <w:rPr>
          <w:bCs/>
        </w:rPr>
        <w:t>market</w:t>
      </w:r>
      <w:r w:rsidR="008F7DD1">
        <w:rPr>
          <w:bCs/>
        </w:rPr>
        <w:t xml:space="preserve"> </w:t>
      </w:r>
      <w:r w:rsidR="009B449C">
        <w:rPr>
          <w:bCs/>
        </w:rPr>
        <w:t>goods and services.</w:t>
      </w:r>
      <w:r w:rsidR="005D4BF4" w:rsidRPr="00961A71">
        <w:rPr>
          <w:bCs/>
        </w:rPr>
        <w:t xml:space="preserve"> </w:t>
      </w:r>
    </w:p>
    <w:p w14:paraId="61E9A60E" w14:textId="77777777" w:rsidR="00E05CA5" w:rsidRDefault="00E05CA5" w:rsidP="00EC0956">
      <w:pPr>
        <w:rPr>
          <w:bCs/>
        </w:rPr>
      </w:pPr>
    </w:p>
    <w:p w14:paraId="5B9459F3" w14:textId="2CCF0986" w:rsidR="00B53600" w:rsidRDefault="001740C1" w:rsidP="00EC0956">
      <w:pPr>
        <w:rPr>
          <w:bCs/>
        </w:rPr>
      </w:pPr>
      <w:r>
        <w:rPr>
          <w:bCs/>
        </w:rPr>
        <w:t xml:space="preserve">Farm scale </w:t>
      </w:r>
      <w:r w:rsidR="008450F8" w:rsidRPr="00961A71">
        <w:rPr>
          <w:bCs/>
        </w:rPr>
        <w:t xml:space="preserve"> </w:t>
      </w:r>
      <w:r w:rsidR="00DB0A24">
        <w:rPr>
          <w:bCs/>
        </w:rPr>
        <w:t>drivers</w:t>
      </w:r>
      <w:r w:rsidR="008450F8" w:rsidRPr="00961A71">
        <w:rPr>
          <w:bCs/>
        </w:rPr>
        <w:t xml:space="preserve"> of </w:t>
      </w:r>
      <w:r w:rsidR="008F7DD1">
        <w:rPr>
          <w:bCs/>
        </w:rPr>
        <w:t>diversity</w:t>
      </w:r>
      <w:r w:rsidR="008450F8" w:rsidRPr="00961A71">
        <w:rPr>
          <w:bCs/>
        </w:rPr>
        <w:t xml:space="preserve"> </w:t>
      </w:r>
      <w:r w:rsidR="00510D2B">
        <w:rPr>
          <w:bCs/>
        </w:rPr>
        <w:t xml:space="preserve">loss </w:t>
      </w:r>
      <w:r w:rsidR="008450F8" w:rsidRPr="00961A71">
        <w:rPr>
          <w:bCs/>
        </w:rPr>
        <w:t>are often assumed to relate sol</w:t>
      </w:r>
      <w:r w:rsidR="008450F8">
        <w:rPr>
          <w:bCs/>
        </w:rPr>
        <w:t xml:space="preserve">ely to </w:t>
      </w:r>
      <w:r w:rsidR="00510D2B">
        <w:rPr>
          <w:bCs/>
        </w:rPr>
        <w:t xml:space="preserve">the </w:t>
      </w:r>
      <w:r w:rsidR="008450F8">
        <w:rPr>
          <w:bCs/>
        </w:rPr>
        <w:t xml:space="preserve">lower productivity of traditional </w:t>
      </w:r>
      <w:r w:rsidR="008450F8" w:rsidRPr="00961A71">
        <w:rPr>
          <w:bCs/>
        </w:rPr>
        <w:t xml:space="preserve">livestock breeds </w:t>
      </w:r>
      <w:r w:rsidR="008450F8" w:rsidRPr="00961A71">
        <w:rPr>
          <w:bCs/>
        </w:rPr>
        <w:fldChar w:fldCharType="begin" w:fldLock="1"/>
      </w:r>
      <w:r w:rsidR="00B50373">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Cicia et al., 2003)", "plainTextFormattedCitation" : "(Cicia et al., 2003)", "previouslyFormattedCitation" : "(Cicia et al., 2003)" }, "properties" : { "noteIndex" : 0 }, "schema" : "https://github.com/citation-style-language/schema/raw/master/csl-citation.json" }</w:instrText>
      </w:r>
      <w:r w:rsidR="008450F8" w:rsidRPr="00961A71">
        <w:rPr>
          <w:bCs/>
        </w:rPr>
        <w:fldChar w:fldCharType="separate"/>
      </w:r>
      <w:r w:rsidR="00B50373" w:rsidRPr="00B50373">
        <w:rPr>
          <w:bCs/>
          <w:noProof/>
        </w:rPr>
        <w:t>(Cicia et al., 2003)</w:t>
      </w:r>
      <w:r w:rsidR="008450F8" w:rsidRPr="00961A71">
        <w:rPr>
          <w:bCs/>
        </w:rPr>
        <w:fldChar w:fldCharType="end"/>
      </w:r>
      <w:r w:rsidR="008450F8" w:rsidRPr="00961A71">
        <w:rPr>
          <w:bCs/>
        </w:rPr>
        <w:t>. While income forgone is a key factor to establish the cost of incentive-based schemes, other factors</w:t>
      </w:r>
      <w:r w:rsidR="00510D2B">
        <w:rPr>
          <w:bCs/>
        </w:rPr>
        <w:t xml:space="preserve"> also</w:t>
      </w:r>
      <w:r w:rsidR="00B53600">
        <w:rPr>
          <w:bCs/>
        </w:rPr>
        <w:t xml:space="preserve"> </w:t>
      </w:r>
      <w:r w:rsidR="008450F8" w:rsidRPr="00961A71">
        <w:rPr>
          <w:bCs/>
        </w:rPr>
        <w:t>m</w:t>
      </w:r>
      <w:r w:rsidR="004F77AF">
        <w:rPr>
          <w:bCs/>
        </w:rPr>
        <w:t>otivate farm business decisions</w:t>
      </w:r>
      <w:r w:rsidR="00B34D62">
        <w:rPr>
          <w:bCs/>
        </w:rPr>
        <w:t>,</w:t>
      </w:r>
      <w:r w:rsidR="004F77AF">
        <w:rPr>
          <w:bCs/>
        </w:rPr>
        <w:t xml:space="preserve"> and</w:t>
      </w:r>
      <w:r w:rsidR="008450F8" w:rsidRPr="00961A71">
        <w:rPr>
          <w:bCs/>
        </w:rPr>
        <w:t xml:space="preserve"> may be particularly relevant in a semi-subsistence farming context. </w:t>
      </w:r>
      <w:r w:rsidR="00DE1228">
        <w:rPr>
          <w:bCs/>
        </w:rPr>
        <w:t>Such</w:t>
      </w:r>
      <w:r w:rsidR="00510D2B">
        <w:rPr>
          <w:bCs/>
        </w:rPr>
        <w:t xml:space="preserve"> </w:t>
      </w:r>
      <w:r w:rsidR="008450F8" w:rsidRPr="00961A71">
        <w:rPr>
          <w:bCs/>
        </w:rPr>
        <w:t>non-</w:t>
      </w:r>
      <w:r w:rsidR="00B34D62">
        <w:rPr>
          <w:bCs/>
        </w:rPr>
        <w:t>financial</w:t>
      </w:r>
      <w:r w:rsidR="008450F8" w:rsidRPr="00961A71">
        <w:rPr>
          <w:bCs/>
        </w:rPr>
        <w:t xml:space="preserve"> motives </w:t>
      </w:r>
      <w:r w:rsidR="00E86A3B">
        <w:rPr>
          <w:bCs/>
        </w:rPr>
        <w:t xml:space="preserve">may </w:t>
      </w:r>
      <w:r w:rsidR="008450F8" w:rsidRPr="00961A71">
        <w:rPr>
          <w:bCs/>
        </w:rPr>
        <w:t xml:space="preserve">include  tradition, community relations, professional pride and independence </w:t>
      </w:r>
      <w:r w:rsidR="008450F8" w:rsidRPr="00793EE9">
        <w:rPr>
          <w:bCs/>
        </w:rPr>
        <w:fldChar w:fldCharType="begin" w:fldLock="1"/>
      </w:r>
      <w:r w:rsidR="00793EE9">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Gasson, 1973; Ilbery, 1983; Burton et al., 2008)", "plainTextFormattedCitation" : "(Gasson, 1973; Ilbery, 1983; Burton et al., 2008)", "previouslyFormattedCitation" : "(Gasson, 1973; Ilbery, 1983; Burton et al., 2008)" }, "properties" : { "noteIndex" : 0 }, "schema" : "https://github.com/citation-style-language/schema/raw/master/csl-citation.json" }</w:instrText>
      </w:r>
      <w:r w:rsidR="008450F8" w:rsidRPr="00793EE9">
        <w:rPr>
          <w:bCs/>
        </w:rPr>
        <w:fldChar w:fldCharType="separate"/>
      </w:r>
      <w:r w:rsidR="00700100" w:rsidRPr="00793EE9">
        <w:rPr>
          <w:bCs/>
          <w:noProof/>
        </w:rPr>
        <w:t>(Gasson, 1973; Ilbery, 1983; Burton et al., 2008)</w:t>
      </w:r>
      <w:r w:rsidR="008450F8" w:rsidRPr="00793EE9">
        <w:rPr>
          <w:bCs/>
        </w:rPr>
        <w:fldChar w:fldCharType="end"/>
      </w:r>
      <w:r w:rsidR="004D2795">
        <w:rPr>
          <w:bCs/>
        </w:rPr>
        <w:t xml:space="preserve">. </w:t>
      </w:r>
      <w:r w:rsidR="00B53600">
        <w:rPr>
          <w:bCs/>
        </w:rPr>
        <w:t>It</w:t>
      </w:r>
      <w:r w:rsidR="00594D5E">
        <w:rPr>
          <w:bCs/>
        </w:rPr>
        <w:t xml:space="preserve"> is therefore nec</w:t>
      </w:r>
      <w:r w:rsidR="00386315">
        <w:rPr>
          <w:bCs/>
        </w:rPr>
        <w:t xml:space="preserve">essary to identify how </w:t>
      </w:r>
      <w:r w:rsidR="005F01CC">
        <w:rPr>
          <w:bCs/>
        </w:rPr>
        <w:t>such attributes might influence the</w:t>
      </w:r>
      <w:r w:rsidR="00386315">
        <w:rPr>
          <w:bCs/>
        </w:rPr>
        <w:t xml:space="preserve"> design of conservation programmes </w:t>
      </w:r>
      <w:r w:rsidR="005F01CC">
        <w:rPr>
          <w:bCs/>
        </w:rPr>
        <w:t xml:space="preserve">and </w:t>
      </w:r>
      <w:r w:rsidR="00386315">
        <w:rPr>
          <w:bCs/>
        </w:rPr>
        <w:t xml:space="preserve">farmer </w:t>
      </w:r>
      <w:r w:rsidR="005F01CC">
        <w:rPr>
          <w:bCs/>
        </w:rPr>
        <w:t>willingness to supply diversity.</w:t>
      </w:r>
      <w:r w:rsidR="00386315">
        <w:rPr>
          <w:bCs/>
        </w:rPr>
        <w:t xml:space="preserve"> </w:t>
      </w:r>
      <w:r w:rsidR="005F01CC">
        <w:rPr>
          <w:bCs/>
        </w:rPr>
        <w:t>Other</w:t>
      </w:r>
      <w:r w:rsidR="004F037F">
        <w:rPr>
          <w:bCs/>
        </w:rPr>
        <w:t xml:space="preserve"> p</w:t>
      </w:r>
      <w:r w:rsidR="005F01CC">
        <w:rPr>
          <w:bCs/>
        </w:rPr>
        <w:t xml:space="preserve">otential technical and </w:t>
      </w:r>
      <w:r w:rsidR="004F037F">
        <w:rPr>
          <w:bCs/>
        </w:rPr>
        <w:t>institutional barriers</w:t>
      </w:r>
      <w:r w:rsidR="00DC6BAE">
        <w:rPr>
          <w:bCs/>
        </w:rPr>
        <w:t xml:space="preserve">-to-entry (i.e. requirements for breed genealogical records) </w:t>
      </w:r>
      <w:r w:rsidR="005F01CC">
        <w:rPr>
          <w:bCs/>
        </w:rPr>
        <w:t>also warrant</w:t>
      </w:r>
      <w:r w:rsidR="004F037F">
        <w:rPr>
          <w:bCs/>
        </w:rPr>
        <w:t xml:space="preserve"> exploration in this context. </w:t>
      </w:r>
    </w:p>
    <w:p w14:paraId="654BAA93" w14:textId="77777777" w:rsidR="00622998" w:rsidRDefault="00DC6BAE" w:rsidP="00EC0956">
      <w:pPr>
        <w:rPr>
          <w:bCs/>
        </w:rPr>
      </w:pPr>
      <w:r>
        <w:rPr>
          <w:bCs/>
        </w:rPr>
        <w:t xml:space="preserve"> </w:t>
      </w:r>
      <w:r w:rsidR="00386315">
        <w:rPr>
          <w:bCs/>
        </w:rPr>
        <w:t xml:space="preserve"> </w:t>
      </w:r>
    </w:p>
    <w:p w14:paraId="22DBA771" w14:textId="69843A32" w:rsidR="009E1DA2" w:rsidRPr="003D00A4" w:rsidRDefault="00B34D62" w:rsidP="00EC0956">
      <w:pPr>
        <w:rPr>
          <w:bCs/>
        </w:rPr>
      </w:pPr>
      <w:r>
        <w:rPr>
          <w:bCs/>
        </w:rPr>
        <w:t>W</w:t>
      </w:r>
      <w:r w:rsidR="008450F8" w:rsidRPr="00961A71">
        <w:rPr>
          <w:bCs/>
        </w:rPr>
        <w:t>e used a choice experimen</w:t>
      </w:r>
      <w:r w:rsidR="008450F8">
        <w:rPr>
          <w:bCs/>
        </w:rPr>
        <w:t xml:space="preserve">t (CE) </w:t>
      </w:r>
      <w:r w:rsidR="004D2795">
        <w:rPr>
          <w:bCs/>
        </w:rPr>
        <w:t>survey</w:t>
      </w:r>
      <w:r w:rsidR="008669D3">
        <w:rPr>
          <w:bCs/>
        </w:rPr>
        <w:t xml:space="preserve"> </w:t>
      </w:r>
      <w:r w:rsidR="008450F8">
        <w:rPr>
          <w:bCs/>
        </w:rPr>
        <w:t>to elicit farmer</w:t>
      </w:r>
      <w:r w:rsidR="008450F8" w:rsidRPr="00961A71">
        <w:rPr>
          <w:bCs/>
        </w:rPr>
        <w:t xml:space="preserve"> preferences for </w:t>
      </w:r>
      <w:r w:rsidR="00AD022D">
        <w:rPr>
          <w:bCs/>
        </w:rPr>
        <w:t xml:space="preserve">supplying </w:t>
      </w:r>
      <w:r w:rsidR="00DE1228">
        <w:rPr>
          <w:bCs/>
        </w:rPr>
        <w:t>(</w:t>
      </w:r>
      <w:r w:rsidR="002E4BC2">
        <w:rPr>
          <w:bCs/>
        </w:rPr>
        <w:t>rare breed</w:t>
      </w:r>
      <w:r w:rsidR="00DE1228">
        <w:rPr>
          <w:bCs/>
        </w:rPr>
        <w:t>)</w:t>
      </w:r>
      <w:r w:rsidR="002E4BC2">
        <w:rPr>
          <w:bCs/>
        </w:rPr>
        <w:t xml:space="preserve"> </w:t>
      </w:r>
      <w:r w:rsidR="004D2795">
        <w:rPr>
          <w:bCs/>
        </w:rPr>
        <w:t xml:space="preserve">conservation </w:t>
      </w:r>
      <w:r w:rsidR="00AD022D">
        <w:rPr>
          <w:bCs/>
        </w:rPr>
        <w:t xml:space="preserve">under alternative </w:t>
      </w:r>
      <w:r w:rsidR="004D2795">
        <w:rPr>
          <w:bCs/>
        </w:rPr>
        <w:t>contracts</w:t>
      </w:r>
      <w:r w:rsidR="00AD022D">
        <w:rPr>
          <w:bCs/>
        </w:rPr>
        <w:t xml:space="preserve"> forms</w:t>
      </w:r>
      <w:r w:rsidR="004F037F">
        <w:rPr>
          <w:bCs/>
        </w:rPr>
        <w:t>.</w:t>
      </w:r>
      <w:r w:rsidR="008450F8" w:rsidRPr="00961A71">
        <w:rPr>
          <w:bCs/>
        </w:rPr>
        <w:t xml:space="preserve"> </w:t>
      </w:r>
      <w:r w:rsidR="008669D3">
        <w:rPr>
          <w:bCs/>
        </w:rPr>
        <w:t>CE</w:t>
      </w:r>
      <w:r w:rsidR="00793EE9">
        <w:t xml:space="preserve">s are a stated preference </w:t>
      </w:r>
      <w:r w:rsidR="008669D3" w:rsidRPr="00961A71">
        <w:t>technique where individual preferences</w:t>
      </w:r>
      <w:r w:rsidR="00AD022D">
        <w:t xml:space="preserve"> </w:t>
      </w:r>
      <w:r w:rsidR="008669D3" w:rsidRPr="00961A71">
        <w:t xml:space="preserve">for attributes of a good or service are elicited </w:t>
      </w:r>
      <w:r w:rsidR="00413C55">
        <w:t>using</w:t>
      </w:r>
      <w:r w:rsidR="00AD022D">
        <w:t xml:space="preserve"> </w:t>
      </w:r>
      <w:r w:rsidR="008669D3">
        <w:t xml:space="preserve">surveys </w:t>
      </w:r>
      <w:r w:rsidR="00413C55">
        <w:t>that mimic hypothetical scenarios – in this case conservation contracts</w:t>
      </w:r>
      <w:r w:rsidR="008669D3" w:rsidRPr="00961A71">
        <w:t xml:space="preserve"> </w:t>
      </w:r>
      <w:r w:rsidR="008669D3" w:rsidRPr="00961A71">
        <w:fldChar w:fldCharType="begin" w:fldLock="1"/>
      </w:r>
      <w:r w:rsidR="00B50373">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Louviere et al., 2000)", "plainTextFormattedCitation" : "(Louviere et al., 2000)", "previouslyFormattedCitation" : "(Louviere et al., 2000)" }, "properties" : { "noteIndex" : 0 }, "schema" : "https://github.com/citation-style-language/schema/raw/master/csl-citation.json" }</w:instrText>
      </w:r>
      <w:r w:rsidR="008669D3" w:rsidRPr="00961A71">
        <w:fldChar w:fldCharType="separate"/>
      </w:r>
      <w:r w:rsidR="00B50373" w:rsidRPr="00B50373">
        <w:rPr>
          <w:noProof/>
        </w:rPr>
        <w:t>(Louviere et al., 2000)</w:t>
      </w:r>
      <w:r w:rsidR="008669D3" w:rsidRPr="00961A71">
        <w:fldChar w:fldCharType="end"/>
      </w:r>
      <w:r w:rsidR="008669D3" w:rsidRPr="00961A71">
        <w:t xml:space="preserve">. </w:t>
      </w:r>
      <w:r w:rsidR="008450F8" w:rsidRPr="00961A71">
        <w:rPr>
          <w:bCs/>
        </w:rPr>
        <w:t xml:space="preserve">The paper </w:t>
      </w:r>
      <w:r w:rsidR="00413C55">
        <w:rPr>
          <w:bCs/>
        </w:rPr>
        <w:t>adds</w:t>
      </w:r>
      <w:r w:rsidR="008450F8" w:rsidRPr="00961A71">
        <w:rPr>
          <w:bCs/>
        </w:rPr>
        <w:t xml:space="preserve"> to the </w:t>
      </w:r>
      <w:r w:rsidR="008450F8">
        <w:rPr>
          <w:bCs/>
        </w:rPr>
        <w:t xml:space="preserve"> literature on farmers</w:t>
      </w:r>
      <w:r w:rsidR="00413C55">
        <w:rPr>
          <w:bCs/>
        </w:rPr>
        <w:t>’</w:t>
      </w:r>
      <w:r w:rsidR="008450F8" w:rsidRPr="00961A71">
        <w:rPr>
          <w:bCs/>
        </w:rPr>
        <w:t xml:space="preserve"> willingness to participate in incentive-based schemes </w:t>
      </w:r>
      <w:r w:rsidR="008450F8" w:rsidRPr="00961A71">
        <w:rPr>
          <w:bCs/>
        </w:rPr>
        <w:fldChar w:fldCharType="begin" w:fldLock="1"/>
      </w:r>
      <w:r w:rsidR="00793EE9">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Ducos et al., 2009; Ruto and Garrod, 2009; Broch and Vedel, 2010; Espinosa\u2010Goded et al., 2010; Greiner, 2015; Lienhoop and Brouwer, 2015)", "plainTextFormattedCitation" : "(Ducos et al., 2009; Ruto and Garrod, 2009; Broch and Vedel, 2010; Espinosa\u2010Goded et al., 2010; Greiner, 2015; Lienhoop and Brouwer, 2015)", "previouslyFormattedCitation" : "(Ducos et al., 2009; Ruto and Garrod, 2009; Broch and Vedel, 2010; Espinosa\u2010Goded et al., 2010; Greiner, 2015; Lienhoop and Brouwer, 2015)" }, "properties" : { "noteIndex" : 0 }, "schema" : "https://github.com/citation-style-language/schema/raw/master/csl-citation.json" }</w:instrText>
      </w:r>
      <w:r w:rsidR="008450F8" w:rsidRPr="00961A71">
        <w:rPr>
          <w:bCs/>
        </w:rPr>
        <w:fldChar w:fldCharType="separate"/>
      </w:r>
      <w:r w:rsidR="00700100" w:rsidRPr="00700100">
        <w:rPr>
          <w:bCs/>
          <w:noProof/>
        </w:rPr>
        <w:t>(Ducos et al., 2009; Ruto and Garrod, 2009; Broch and Vedel, 2010; Espinosa</w:t>
      </w:r>
      <w:r w:rsidR="00700100" w:rsidRPr="00700100">
        <w:rPr>
          <w:rFonts w:ascii="Cambria Math" w:hAnsi="Cambria Math" w:cs="Cambria Math"/>
          <w:bCs/>
          <w:noProof/>
        </w:rPr>
        <w:t>‐</w:t>
      </w:r>
      <w:r w:rsidR="00700100" w:rsidRPr="00700100">
        <w:rPr>
          <w:bCs/>
          <w:noProof/>
        </w:rPr>
        <w:t>Goded et al., 2010; Greiner, 2015; Lienhoop and Brouwer, 2015)</w:t>
      </w:r>
      <w:r w:rsidR="008450F8" w:rsidRPr="00961A71">
        <w:rPr>
          <w:bCs/>
        </w:rPr>
        <w:fldChar w:fldCharType="end"/>
      </w:r>
      <w:r w:rsidR="003441DB">
        <w:rPr>
          <w:bCs/>
        </w:rPr>
        <w:t xml:space="preserve"> </w:t>
      </w:r>
      <w:r w:rsidR="008D54CC">
        <w:rPr>
          <w:bCs/>
        </w:rPr>
        <w:t>but</w:t>
      </w:r>
      <w:r w:rsidR="003441DB">
        <w:rPr>
          <w:bCs/>
        </w:rPr>
        <w:t xml:space="preserve"> </w:t>
      </w:r>
      <w:r w:rsidR="00413C55">
        <w:rPr>
          <w:bCs/>
        </w:rPr>
        <w:t xml:space="preserve">focuses on the neglected issue of </w:t>
      </w:r>
      <w:r w:rsidR="00793EE9">
        <w:rPr>
          <w:bCs/>
        </w:rPr>
        <w:t xml:space="preserve">the </w:t>
      </w:r>
      <w:r w:rsidR="008D54CC">
        <w:rPr>
          <w:bCs/>
        </w:rPr>
        <w:t>cost of conserving FAnGR</w:t>
      </w:r>
      <w:r w:rsidR="00DE1228">
        <w:rPr>
          <w:bCs/>
        </w:rPr>
        <w:t xml:space="preserve"> in small-holder and extensive</w:t>
      </w:r>
      <w:r w:rsidR="003441DB">
        <w:rPr>
          <w:bCs/>
        </w:rPr>
        <w:t xml:space="preserve"> farm systems.</w:t>
      </w:r>
      <w:r w:rsidR="003D00A4">
        <w:rPr>
          <w:bCs/>
        </w:rPr>
        <w:t xml:space="preserve"> </w:t>
      </w:r>
    </w:p>
    <w:p w14:paraId="5FB34BF4" w14:textId="77777777" w:rsidR="009E1DA2" w:rsidRDefault="009E1DA2" w:rsidP="00EC0956"/>
    <w:p w14:paraId="7C75A86D" w14:textId="226325B6" w:rsidR="00290ABF" w:rsidRDefault="00290ABF" w:rsidP="00EC0956">
      <w:pPr>
        <w:rPr>
          <w:bCs/>
        </w:rPr>
      </w:pPr>
      <w:r>
        <w:rPr>
          <w:bCs/>
        </w:rPr>
        <w:t>The p</w:t>
      </w:r>
      <w:r w:rsidR="004F037F">
        <w:rPr>
          <w:bCs/>
        </w:rPr>
        <w:t xml:space="preserve">aper is structured as follows. </w:t>
      </w:r>
      <w:r>
        <w:rPr>
          <w:bCs/>
        </w:rPr>
        <w:t xml:space="preserve">Section 2 presents background </w:t>
      </w:r>
      <w:r w:rsidR="004F037F">
        <w:rPr>
          <w:bCs/>
        </w:rPr>
        <w:t>to the</w:t>
      </w:r>
      <w:r w:rsidR="004D2795">
        <w:rPr>
          <w:bCs/>
        </w:rPr>
        <w:t xml:space="preserve"> CE</w:t>
      </w:r>
      <w:r w:rsidR="00F9666D">
        <w:rPr>
          <w:bCs/>
        </w:rPr>
        <w:t xml:space="preserve"> </w:t>
      </w:r>
      <w:r w:rsidR="004D2795">
        <w:rPr>
          <w:bCs/>
        </w:rPr>
        <w:t>design and case study site</w:t>
      </w:r>
      <w:r>
        <w:rPr>
          <w:bCs/>
        </w:rPr>
        <w:t xml:space="preserve">. Section 3 reports </w:t>
      </w:r>
      <w:r w:rsidR="004F037F">
        <w:rPr>
          <w:bCs/>
        </w:rPr>
        <w:t>the analysis</w:t>
      </w:r>
      <w:r w:rsidR="004D2795">
        <w:rPr>
          <w:bCs/>
        </w:rPr>
        <w:t xml:space="preserve"> of choice data. </w:t>
      </w:r>
      <w:r>
        <w:rPr>
          <w:bCs/>
        </w:rPr>
        <w:t>Section 4 provides discussion</w:t>
      </w:r>
      <w:r w:rsidR="007F447F">
        <w:rPr>
          <w:bCs/>
        </w:rPr>
        <w:t xml:space="preserve"> of </w:t>
      </w:r>
      <w:r w:rsidR="004F037F">
        <w:rPr>
          <w:bCs/>
        </w:rPr>
        <w:t>the design</w:t>
      </w:r>
      <w:r w:rsidR="00B53600">
        <w:rPr>
          <w:bCs/>
        </w:rPr>
        <w:t xml:space="preserve"> of rare breed conservation programmes</w:t>
      </w:r>
      <w:r w:rsidR="007F447F">
        <w:rPr>
          <w:bCs/>
        </w:rPr>
        <w:t>,</w:t>
      </w:r>
      <w:r w:rsidR="00B53600">
        <w:rPr>
          <w:bCs/>
        </w:rPr>
        <w:t xml:space="preserve"> and </w:t>
      </w:r>
      <w:r w:rsidR="004F037F">
        <w:rPr>
          <w:bCs/>
        </w:rPr>
        <w:t xml:space="preserve">Section 5 provides conclusions. </w:t>
      </w:r>
    </w:p>
    <w:p w14:paraId="48CB672A" w14:textId="77777777" w:rsidR="008450F8" w:rsidRPr="008450F8" w:rsidRDefault="008450F8" w:rsidP="000C0D80">
      <w:pPr>
        <w:rPr>
          <w:bCs/>
        </w:rPr>
      </w:pPr>
    </w:p>
    <w:p w14:paraId="3E41A2FB" w14:textId="77777777" w:rsidR="007D511B" w:rsidRPr="00281173" w:rsidRDefault="00907702" w:rsidP="00281173">
      <w:pPr>
        <w:pStyle w:val="Heading1"/>
      </w:pPr>
      <w:r>
        <w:t>Methods</w:t>
      </w:r>
    </w:p>
    <w:p w14:paraId="77164029" w14:textId="77777777" w:rsidR="009E0145" w:rsidRDefault="009E0145" w:rsidP="009E0145">
      <w:pPr>
        <w:pStyle w:val="Heading2"/>
      </w:pPr>
      <w:r w:rsidRPr="009E0145">
        <w:t>Case study: Romania</w:t>
      </w:r>
    </w:p>
    <w:p w14:paraId="2BA861F4" w14:textId="77777777" w:rsidR="009E0145" w:rsidRDefault="009E0145" w:rsidP="009E0145">
      <w:pPr>
        <w:pStyle w:val="Firstparagraph"/>
      </w:pPr>
    </w:p>
    <w:p w14:paraId="22CEFE77" w14:textId="536B51FE" w:rsidR="00C2431D" w:rsidRDefault="00B40080" w:rsidP="00EC0956">
      <w:r>
        <w:t>As an EU member state, Romania’s agricultural policy is structured and supported in a</w:t>
      </w:r>
      <w:r w:rsidR="003F0EFC">
        <w:t xml:space="preserve">n agreed </w:t>
      </w:r>
      <w:r>
        <w:t xml:space="preserve"> </w:t>
      </w:r>
      <w:r w:rsidR="009E0145" w:rsidRPr="009E0145">
        <w:t>Rural Development Programme (RDP 2014-2020)</w:t>
      </w:r>
      <w:r w:rsidR="003F0EFC">
        <w:t xml:space="preserve">, which </w:t>
      </w:r>
      <w:r>
        <w:t xml:space="preserve"> includes</w:t>
      </w:r>
      <w:r w:rsidR="009E0145" w:rsidRPr="009E0145">
        <w:t xml:space="preserve"> a support measure (M10.2, art 28) for rearing endangered livestock breeds under </w:t>
      </w:r>
      <w:r w:rsidR="00054278">
        <w:t>EU Regulation 1305/2013</w:t>
      </w:r>
      <w:r w:rsidR="00793EE9">
        <w:t xml:space="preserve"> </w:t>
      </w:r>
      <w:r w:rsidR="00793EE9">
        <w:fldChar w:fldCharType="begin" w:fldLock="1"/>
      </w:r>
      <w:r w:rsidR="00262D32">
        <w:instrText>ADDIN CSL_CITATION { "citationItems" : [ { "id" : "ITEM-1", "itemData" : { "author" : [ { "dropping-particle" : "", "family" : "MARD",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MARD, 2014)", "plainTextFormattedCitation" : "(MARD, 2014)", "previouslyFormattedCitation" : "(MARD, 2014)" }, "properties" : { "noteIndex" : 0 }, "schema" : "https://github.com/citation-style-language/schema/raw/master/csl-citation.json" }</w:instrText>
      </w:r>
      <w:r w:rsidR="00793EE9">
        <w:fldChar w:fldCharType="separate"/>
      </w:r>
      <w:r w:rsidR="00793EE9" w:rsidRPr="00793EE9">
        <w:rPr>
          <w:noProof/>
        </w:rPr>
        <w:t>(MARD, 2014)</w:t>
      </w:r>
      <w:r w:rsidR="00793EE9">
        <w:fldChar w:fldCharType="end"/>
      </w:r>
      <w:r w:rsidR="00793EE9">
        <w:t xml:space="preserve">. </w:t>
      </w:r>
      <w:r w:rsidR="001D66C5">
        <w:t xml:space="preserve">Uptake </w:t>
      </w:r>
      <w:r w:rsidR="00E54FA4">
        <w:t>for</w:t>
      </w:r>
      <w:r w:rsidR="00E54FA4" w:rsidRPr="009E0145">
        <w:t xml:space="preserve"> </w:t>
      </w:r>
      <w:r w:rsidR="009E0145" w:rsidRPr="009E0145">
        <w:t>this RDP option is anticipated to be low due to farmer difficulties in meeting EU standards to qualify for subsidy payments</w:t>
      </w:r>
      <w:r w:rsidR="002A6E35">
        <w:t xml:space="preserve"> (Page, 2015, </w:t>
      </w:r>
      <w:r w:rsidR="002A6E35" w:rsidRPr="002A6E35">
        <w:rPr>
          <w:i/>
        </w:rPr>
        <w:t>personal communication</w:t>
      </w:r>
      <w:r w:rsidR="002A6E35">
        <w:t>)</w:t>
      </w:r>
      <w:r w:rsidR="009E0145" w:rsidRPr="009E0145">
        <w:t xml:space="preserve">. Data </w:t>
      </w:r>
      <w:r w:rsidR="001579FC">
        <w:t>on</w:t>
      </w:r>
      <w:r w:rsidR="009E0145" w:rsidRPr="009E0145">
        <w:t xml:space="preserve"> uptake rates are not yet available</w:t>
      </w:r>
      <w:r w:rsidR="00C2431D">
        <w:t>,</w:t>
      </w:r>
      <w:r w:rsidR="009E0145" w:rsidRPr="009E0145">
        <w:t xml:space="preserve"> but </w:t>
      </w:r>
      <w:r w:rsidR="007C4785">
        <w:t xml:space="preserve">previous </w:t>
      </w:r>
      <w:r w:rsidR="009E0145" w:rsidRPr="009E0145">
        <w:t>work</w:t>
      </w:r>
      <w:r w:rsidR="004F2A20">
        <w:t xml:space="preserve"> </w:t>
      </w:r>
      <w:r w:rsidR="008948FC">
        <w:t xml:space="preserve">has </w:t>
      </w:r>
      <w:r w:rsidR="009E0145" w:rsidRPr="009E0145">
        <w:t xml:space="preserve">found </w:t>
      </w:r>
      <w:r w:rsidR="003F0EFC">
        <w:t xml:space="preserve">that </w:t>
      </w:r>
      <w:r w:rsidR="009E0145" w:rsidRPr="009E0145">
        <w:t xml:space="preserve">70% of Romanian farmers </w:t>
      </w:r>
      <w:r w:rsidR="007C4785">
        <w:t>experienced</w:t>
      </w:r>
      <w:r w:rsidR="007C4785" w:rsidRPr="009E0145">
        <w:t xml:space="preserve"> </w:t>
      </w:r>
      <w:r w:rsidR="009E0145" w:rsidRPr="009E0145">
        <w:t>difficulties meeting EU environmental standards for payments under the Common Agricultural Policy (CAP)</w:t>
      </w:r>
      <w:r w:rsidR="00E54FA4">
        <w:t xml:space="preserve"> </w:t>
      </w:r>
      <w:r w:rsidR="00E54FA4">
        <w:fldChar w:fldCharType="begin" w:fldLock="1"/>
      </w:r>
      <w:r w:rsidR="00B50373">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Fischer et al., 2012)", "plainTextFormattedCitation" : "(Fischer et al., 2012)", "previouslyFormattedCitation" : "(Fischer et al., 2012)" }, "properties" : { "noteIndex" : 0 }, "schema" : "https://github.com/citation-style-language/schema/raw/master/csl-citation.json" }</w:instrText>
      </w:r>
      <w:r w:rsidR="00E54FA4">
        <w:fldChar w:fldCharType="separate"/>
      </w:r>
      <w:r w:rsidR="00B50373" w:rsidRPr="00B50373">
        <w:rPr>
          <w:noProof/>
        </w:rPr>
        <w:t>(Fischer et al., 2012)</w:t>
      </w:r>
      <w:r w:rsidR="00E54FA4">
        <w:fldChar w:fldCharType="end"/>
      </w:r>
      <w:r w:rsidR="009E0145" w:rsidRPr="009E0145">
        <w:t xml:space="preserve">. </w:t>
      </w:r>
      <w:r w:rsidR="00C2431D">
        <w:t xml:space="preserve">It is therefore important to explore whether such barriers persist for </w:t>
      </w:r>
      <w:r w:rsidR="00F771A5">
        <w:t>farmers in small-scale</w:t>
      </w:r>
      <w:r w:rsidR="00C2431D">
        <w:t xml:space="preserve"> and extensive systems</w:t>
      </w:r>
      <w:r w:rsidR="001579FC">
        <w:t>,</w:t>
      </w:r>
      <w:r w:rsidR="00C2431D">
        <w:t xml:space="preserve"> </w:t>
      </w:r>
      <w:r w:rsidR="003F0EFC">
        <w:t>as</w:t>
      </w:r>
      <w:r w:rsidR="00C2431D">
        <w:t xml:space="preserve"> this could reduce participation. E</w:t>
      </w:r>
      <w:r w:rsidR="00DE6339">
        <w:t xml:space="preserve">qually important </w:t>
      </w:r>
      <w:r w:rsidR="00C2431D">
        <w:t xml:space="preserve">is </w:t>
      </w:r>
      <w:r w:rsidR="00DE6339">
        <w:t xml:space="preserve">to measure </w:t>
      </w:r>
      <w:r w:rsidR="001579FC">
        <w:t>whether</w:t>
      </w:r>
      <w:r w:rsidR="00DE6339">
        <w:t xml:space="preserve"> voluntary </w:t>
      </w:r>
      <w:proofErr w:type="spellStart"/>
      <w:r w:rsidR="003B345C">
        <w:t>agri</w:t>
      </w:r>
      <w:proofErr w:type="spellEnd"/>
      <w:r w:rsidR="003B345C">
        <w:t>-environmental stewardship (</w:t>
      </w:r>
      <w:r w:rsidR="00DE6339">
        <w:t>AES</w:t>
      </w:r>
      <w:r w:rsidR="003B345C">
        <w:t>)</w:t>
      </w:r>
      <w:r w:rsidR="00DE6339">
        <w:t xml:space="preserve"> measures, </w:t>
      </w:r>
      <w:r w:rsidR="00C2431D">
        <w:t>specifically</w:t>
      </w:r>
      <w:r w:rsidR="00DE6339">
        <w:t xml:space="preserve"> M10.2, </w:t>
      </w:r>
      <w:r w:rsidR="003F0EFC">
        <w:t>match</w:t>
      </w:r>
      <w:r w:rsidR="00DE6339">
        <w:t xml:space="preserve"> farmer preferences</w:t>
      </w:r>
      <w:r w:rsidR="00281173">
        <w:t xml:space="preserve"> and expectations</w:t>
      </w:r>
      <w:r w:rsidR="00DE6339">
        <w:t xml:space="preserve"> </w:t>
      </w:r>
      <w:r w:rsidR="00C2431D">
        <w:t>for scheme design and rewards.</w:t>
      </w:r>
      <w:r w:rsidR="00DE6339">
        <w:t xml:space="preserve">    </w:t>
      </w:r>
      <w:r w:rsidR="009E0145" w:rsidRPr="009E0145">
        <w:t xml:space="preserve"> </w:t>
      </w:r>
    </w:p>
    <w:p w14:paraId="749ACF62" w14:textId="77777777" w:rsidR="00B50373" w:rsidRDefault="00B50373" w:rsidP="00EC0956"/>
    <w:p w14:paraId="30134116" w14:textId="6DC47A84" w:rsidR="001579FC" w:rsidRDefault="001579FC" w:rsidP="00EC0956">
      <w:r w:rsidRPr="001579FC">
        <w:t xml:space="preserve">Much of the study site (Figure 1) is situated in the foothills of the Carpathian Mountains and features an undulating topography with low nutritional pastures </w:t>
      </w:r>
      <w:r w:rsidRPr="001579FC">
        <w:fldChar w:fldCharType="begin" w:fldLock="1"/>
      </w:r>
      <w:r w:rsidR="00B50373">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plainTextFormattedCitation" : "(Mikulcak et al., 2013)", "previouslyFormattedCitation" : "(Mikulcak et al., 2013)" }, "properties" : { "noteIndex" : 0 }, "schema" : "https://github.com/citation-style-language/schema/raw/master/csl-citation.json" }</w:instrText>
      </w:r>
      <w:r w:rsidRPr="001579FC">
        <w:fldChar w:fldCharType="separate"/>
      </w:r>
      <w:r w:rsidR="00B50373" w:rsidRPr="00B50373">
        <w:rPr>
          <w:noProof/>
        </w:rPr>
        <w:t>(Mikulcak et al., 2013)</w:t>
      </w:r>
      <w:r w:rsidRPr="001579FC">
        <w:fldChar w:fldCharType="end"/>
      </w:r>
      <w:r w:rsidR="005F47D7">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rsidR="00B50373">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plainTextFormattedCitation" : "(Page et al., 2011)", "previouslyFormattedCitation" : "(Page et al., 2011)" }, "properties" : { "noteIndex" : 0 }, "schema" : "https://github.com/citation-style-language/schema/raw/master/csl-citation.json" }</w:instrText>
      </w:r>
      <w:r w:rsidRPr="001579FC">
        <w:fldChar w:fldCharType="separate"/>
      </w:r>
      <w:r w:rsidR="00B50373" w:rsidRPr="00B50373">
        <w:rPr>
          <w:noProof/>
        </w:rPr>
        <w:t>(Page et al., 2011)</w:t>
      </w:r>
      <w:r w:rsidRPr="001579FC">
        <w:fldChar w:fldCharType="end"/>
      </w:r>
      <w:r w:rsidRPr="001579FC">
        <w:t xml:space="preserve">. Mechanised systems are the mainstay for medium to large farms, </w:t>
      </w:r>
      <w:r w:rsidR="004F037F" w:rsidRPr="001579FC">
        <w:t>though are</w:t>
      </w:r>
      <w:r w:rsidRPr="001579FC">
        <w:t xml:space="preserve"> much less common. </w:t>
      </w:r>
      <w:r w:rsidR="00474948">
        <w:t>The site is characterised by h</w:t>
      </w:r>
      <w:r w:rsidR="004F037F">
        <w:t>igh levels of rural poverty</w:t>
      </w:r>
      <w:r w:rsidRPr="001579FC">
        <w:t xml:space="preserve">, </w:t>
      </w:r>
      <w:r w:rsidR="004F037F">
        <w:t xml:space="preserve">with average household incomes </w:t>
      </w:r>
      <w:r w:rsidRPr="001579FC">
        <w:t>below the</w:t>
      </w:r>
      <w:r w:rsidR="00E54FA4">
        <w:t xml:space="preserve"> </w:t>
      </w:r>
      <w:r w:rsidRPr="001579FC">
        <w:t xml:space="preserve">national average </w:t>
      </w:r>
      <w:r w:rsidRPr="001579FC">
        <w:fldChar w:fldCharType="begin" w:fldLock="1"/>
      </w:r>
      <w:r w:rsidR="00B50373">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Gherghinescu, 2008)", "plainTextFormattedCitation" : "(Gherghinescu, 2008)", "previouslyFormattedCitation" : "(Gherghinescu, 2008)" }, "properties" : { "noteIndex" : 0 }, "schema" : "https://github.com/citation-style-language/schema/raw/master/csl-citation.json" }</w:instrText>
      </w:r>
      <w:r w:rsidRPr="001579FC">
        <w:fldChar w:fldCharType="separate"/>
      </w:r>
      <w:r w:rsidR="00B50373" w:rsidRPr="00B50373">
        <w:rPr>
          <w:noProof/>
        </w:rPr>
        <w:t>(Gherghinescu, 2008)</w:t>
      </w:r>
      <w:r w:rsidRPr="001579FC">
        <w:fldChar w:fldCharType="end"/>
      </w:r>
      <w:r w:rsidRPr="001579FC">
        <w:t>.</w:t>
      </w:r>
    </w:p>
    <w:p w14:paraId="61DD1EE4" w14:textId="77777777" w:rsidR="00B40080" w:rsidRPr="001579FC" w:rsidRDefault="00B40080" w:rsidP="00EC0956"/>
    <w:p w14:paraId="7A04E1CF" w14:textId="68F16E84" w:rsidR="00F733E0" w:rsidRDefault="00827E74" w:rsidP="00EC0956">
      <w:r w:rsidRPr="00827E74">
        <w:t>We surveyed</w:t>
      </w:r>
      <w:r w:rsidR="004F037F">
        <w:t xml:space="preserve"> </w:t>
      </w:r>
      <w:r w:rsidRPr="00827E74">
        <w:t xml:space="preserve">livestock keepers 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w:t>
      </w:r>
      <w:r w:rsidR="00054CD5">
        <w:t>,</w:t>
      </w:r>
      <w:r w:rsidRPr="00827E74">
        <w:t xml:space="preserve"> </w:t>
      </w:r>
      <w:r w:rsidR="001579FC">
        <w:t xml:space="preserve">with further </w:t>
      </w:r>
      <w:r w:rsidRPr="00827E74">
        <w:t>random sampling</w:t>
      </w:r>
      <w:r w:rsidR="005E2F12">
        <w:t xml:space="preserve"> of farms.</w:t>
      </w:r>
      <w:r w:rsidRPr="00827E74">
        <w:t xml:space="preserve"> </w:t>
      </w:r>
      <w:r w:rsidR="001579FC">
        <w:t>T</w:t>
      </w:r>
      <w:r w:rsidRPr="00827E74">
        <w:t xml:space="preserve">he survey </w:t>
      </w:r>
      <w:r w:rsidR="001579FC">
        <w:t xml:space="preserve">was </w:t>
      </w:r>
      <w:r w:rsidR="00525114">
        <w:t xml:space="preserve">administered </w:t>
      </w:r>
      <w:r w:rsidR="00525114" w:rsidRPr="00827E74">
        <w:t>from</w:t>
      </w:r>
      <w:r w:rsidRPr="00827E74">
        <w:t xml:space="preserve"> June to August (2015)</w:t>
      </w:r>
      <w:r w:rsidR="001579FC">
        <w:t>.</w:t>
      </w:r>
      <w:r w:rsidR="00525114">
        <w:t xml:space="preserve"> </w:t>
      </w:r>
    </w:p>
    <w:p w14:paraId="2857C673" w14:textId="77777777" w:rsidR="00E715AD" w:rsidRDefault="00E715AD" w:rsidP="00E715AD"/>
    <w:p w14:paraId="1DF870B7" w14:textId="77777777" w:rsidR="00097645" w:rsidRDefault="00827E74" w:rsidP="001258DC">
      <w:pPr>
        <w:spacing w:after="200"/>
        <w:ind w:firstLine="284"/>
        <w:jc w:val="center"/>
      </w:pPr>
      <w:r>
        <w:rPr>
          <w:rFonts w:cs="TimesNewRomanPSMT"/>
          <w:noProof/>
          <w:lang w:eastAsia="en-GB"/>
        </w:rPr>
        <w:drawing>
          <wp:inline distT="0" distB="0" distL="0" distR="0" wp14:anchorId="7CDB675A" wp14:editId="0818E966">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10">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14:paraId="5F08D473" w14:textId="5A50F74B" w:rsidR="000D02E9" w:rsidRPr="003145C2" w:rsidRDefault="000D02E9" w:rsidP="000D02E9">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EB62D6">
        <w:rPr>
          <w:b/>
          <w:noProof/>
        </w:rPr>
        <w:t>1</w:t>
      </w:r>
      <w:r w:rsidRPr="005878F4">
        <w:rPr>
          <w:b/>
        </w:rPr>
        <w:fldChar w:fldCharType="end"/>
      </w:r>
      <w:r w:rsidRPr="000D02E9">
        <w:t xml:space="preserve">: </w:t>
      </w:r>
      <w:r w:rsidR="00054CD5">
        <w:t>L</w:t>
      </w:r>
      <w:r w:rsidRPr="000D02E9">
        <w:t>and cover map of the survey a</w:t>
      </w:r>
      <w:r w:rsidR="00EC0956">
        <w:t xml:space="preserve">rea with inset map of Romania. </w:t>
      </w:r>
      <w:r w:rsidRPr="000D02E9">
        <w:t>Sampling locations</w:t>
      </w:r>
      <w:r w:rsidRPr="000E460A">
        <w:t xml:space="preserve"> are shown by yellow stars.</w:t>
      </w:r>
    </w:p>
    <w:p w14:paraId="70CB33EA" w14:textId="77777777" w:rsidR="007A7164" w:rsidRPr="007A7164" w:rsidRDefault="00827E74" w:rsidP="007A7164">
      <w:pPr>
        <w:pStyle w:val="Heading2"/>
      </w:pPr>
      <w:r w:rsidRPr="00827E74">
        <w:t>Questionnaire design and administration</w:t>
      </w:r>
    </w:p>
    <w:p w14:paraId="410702BA" w14:textId="2D6E56A5" w:rsidR="00C40F6A" w:rsidRDefault="003B345C" w:rsidP="00EC0956">
      <w:r>
        <w:t>The</w:t>
      </w:r>
      <w:r w:rsidR="00B076D3" w:rsidRPr="00FD12D6">
        <w:t xml:space="preserve"> </w:t>
      </w:r>
      <w:r w:rsidR="004F037F" w:rsidRPr="00FD12D6">
        <w:t xml:space="preserve">survey </w:t>
      </w:r>
      <w:r w:rsidR="004F037F" w:rsidRPr="00961A71">
        <w:t>consisted</w:t>
      </w:r>
      <w:r w:rsidR="00D63CEE">
        <w:t xml:space="preserve"> of four sections. </w:t>
      </w:r>
      <w:r w:rsidR="005F47D7">
        <w:t xml:space="preserve">The first asked about </w:t>
      </w:r>
      <w:r w:rsidR="00B076D3" w:rsidRPr="00961A71">
        <w:t xml:space="preserve">the farm business </w:t>
      </w:r>
      <w:r w:rsidR="00525114" w:rsidRPr="00961A71">
        <w:t>including livestock</w:t>
      </w:r>
      <w:r w:rsidR="005F47D7">
        <w:t xml:space="preserve"> </w:t>
      </w:r>
      <w:r w:rsidR="00525114">
        <w:t>species and</w:t>
      </w:r>
      <w:r w:rsidR="00B076D3" w:rsidRPr="00961A71">
        <w:t xml:space="preserve"> breeds, farm size</w:t>
      </w:r>
      <w:r w:rsidR="005F47D7">
        <w:t>,</w:t>
      </w:r>
      <w:r w:rsidR="00B1026B">
        <w:t xml:space="preserve"> and</w:t>
      </w:r>
      <w:r w:rsidR="00B076D3" w:rsidRPr="00961A71">
        <w:t xml:space="preserve"> traits </w:t>
      </w:r>
      <w:r w:rsidR="0036670E">
        <w:t xml:space="preserve">farmers </w:t>
      </w:r>
      <w:r w:rsidR="00B1026B">
        <w:t>deem</w:t>
      </w:r>
      <w:r w:rsidR="0036670E">
        <w:t xml:space="preserve"> most </w:t>
      </w:r>
      <w:r w:rsidR="00B076D3" w:rsidRPr="00961A71">
        <w:t xml:space="preserve">important when considering </w:t>
      </w:r>
      <w:r w:rsidR="0036670E">
        <w:t>choice</w:t>
      </w:r>
      <w:r w:rsidR="000F3905">
        <w:t xml:space="preserve"> of breed</w:t>
      </w:r>
      <w:r w:rsidR="00B076D3" w:rsidRPr="00961A71">
        <w:t xml:space="preserve">. </w:t>
      </w:r>
      <w:r w:rsidR="00054CD5">
        <w:t>In the s</w:t>
      </w:r>
      <w:r w:rsidR="006519F0">
        <w:t>econd, respondents</w:t>
      </w:r>
      <w:r w:rsidR="0036670E" w:rsidRPr="00961A71">
        <w:t xml:space="preserve"> </w:t>
      </w:r>
      <w:r w:rsidR="00B076D3" w:rsidRPr="00961A71">
        <w:t>were asked if they receive AES payments and whether they were aware of financial support for rare breeds</w:t>
      </w:r>
      <w:r w:rsidR="006519F0">
        <w:t xml:space="preserve"> </w:t>
      </w:r>
      <w:r w:rsidR="004F037F">
        <w:t>and ever</w:t>
      </w:r>
      <w:r w:rsidR="00054CD5">
        <w:t xml:space="preserve"> </w:t>
      </w:r>
      <w:r w:rsidR="006519F0">
        <w:t>considered applying for this support</w:t>
      </w:r>
      <w:r w:rsidR="00B076D3" w:rsidRPr="00961A71">
        <w:t xml:space="preserve">. </w:t>
      </w:r>
      <w:r w:rsidR="00B076D3" w:rsidRPr="00C40F6A">
        <w:t>The third part of the questionnaire included the CE</w:t>
      </w:r>
      <w:r w:rsidR="0038170C" w:rsidRPr="00C40F6A">
        <w:t>.</w:t>
      </w:r>
      <w:r w:rsidR="00D63CEE">
        <w:t xml:space="preserve"> </w:t>
      </w:r>
      <w:r w:rsidR="00CD2E32">
        <w:t>Two CE versions were created - one for</w:t>
      </w:r>
      <w:r w:rsidR="00C72C2D">
        <w:t xml:space="preserve"> </w:t>
      </w:r>
      <w:proofErr w:type="spellStart"/>
      <w:r w:rsidR="00C72C2D">
        <w:t>ovines</w:t>
      </w:r>
      <w:proofErr w:type="spellEnd"/>
      <w:r w:rsidR="00C72C2D">
        <w:t xml:space="preserve"> and </w:t>
      </w:r>
      <w:r w:rsidR="00CD2E32">
        <w:t xml:space="preserve">one for </w:t>
      </w:r>
      <w:r w:rsidR="00C72C2D">
        <w:t>bovines. Farmers answered either one or both d</w:t>
      </w:r>
      <w:r w:rsidR="00C72C2D" w:rsidRPr="00C40F6A">
        <w:t xml:space="preserve">epending on whether </w:t>
      </w:r>
      <w:r w:rsidR="00C72C2D">
        <w:t xml:space="preserve">they </w:t>
      </w:r>
      <w:r w:rsidR="00C72C2D" w:rsidRPr="00C40F6A">
        <w:t xml:space="preserve">were keeping </w:t>
      </w:r>
      <w:proofErr w:type="spellStart"/>
      <w:r w:rsidR="00C72C2D" w:rsidRPr="00C40F6A">
        <w:t>ovines</w:t>
      </w:r>
      <w:proofErr w:type="spellEnd"/>
      <w:r w:rsidR="00C72C2D" w:rsidRPr="00C40F6A">
        <w:t xml:space="preserve">, bovines, or </w:t>
      </w:r>
      <w:r w:rsidR="00C72C2D">
        <w:t>both</w:t>
      </w:r>
      <w:r w:rsidR="00C72C2D" w:rsidRPr="00C40F6A">
        <w:t xml:space="preserve">. </w:t>
      </w:r>
      <w:r w:rsidR="00C72C2D">
        <w:t>After the CE tasks were completed, r</w:t>
      </w:r>
      <w:r w:rsidR="00C72C2D" w:rsidRPr="00C40F6A">
        <w:t xml:space="preserve">espondents were </w:t>
      </w:r>
      <w:r w:rsidR="00C72C2D" w:rsidRPr="00D902AC">
        <w:t>asked to state their motivations for their choices</w:t>
      </w:r>
      <w:r w:rsidR="00C72C2D">
        <w:t xml:space="preserve"> in the CE, and this information </w:t>
      </w:r>
      <w:r w:rsidR="00C72C2D" w:rsidRPr="00D902AC">
        <w:t>was</w:t>
      </w:r>
      <w:r w:rsidR="00C72C2D">
        <w:t xml:space="preserve"> </w:t>
      </w:r>
      <w:r w:rsidR="00C72C2D" w:rsidRPr="00D902AC">
        <w:t>used to identify genuine choices from protest bids; the latter subsequently being removed from the analysis.</w:t>
      </w:r>
      <w:r w:rsidR="00C72C2D">
        <w:t xml:space="preserve"> </w:t>
      </w:r>
      <w:r w:rsidR="00054CD5">
        <w:t>Respondents</w:t>
      </w:r>
      <w:r w:rsidR="00D902AC">
        <w:t xml:space="preserve"> were also </w:t>
      </w:r>
      <w:r w:rsidR="00B076D3" w:rsidRPr="00C40F6A">
        <w:t xml:space="preserve">asked </w:t>
      </w:r>
      <w:r w:rsidR="003E49B6">
        <w:t xml:space="preserve">about their </w:t>
      </w:r>
      <w:r w:rsidR="0036670E" w:rsidRPr="00C40F6A">
        <w:t xml:space="preserve">preference concerning </w:t>
      </w:r>
      <w:r w:rsidR="00054CD5">
        <w:t xml:space="preserve">scheme </w:t>
      </w:r>
      <w:r w:rsidR="004F037F" w:rsidRPr="00C40F6A">
        <w:t>remittance (</w:t>
      </w:r>
      <w:r w:rsidR="00B076D3" w:rsidRPr="00C40F6A">
        <w:t>i.e. individual</w:t>
      </w:r>
      <w:r w:rsidR="00D63CEE">
        <w:t xml:space="preserve"> </w:t>
      </w:r>
      <w:r w:rsidR="00D902AC">
        <w:t xml:space="preserve">or community </w:t>
      </w:r>
      <w:r w:rsidR="00D63CEE">
        <w:t>payment</w:t>
      </w:r>
      <w:r w:rsidR="00B076D3" w:rsidRPr="00C40F6A">
        <w:t xml:space="preserve">). </w:t>
      </w:r>
      <w:r w:rsidR="00054CD5">
        <w:t>The f</w:t>
      </w:r>
      <w:r w:rsidR="006519F0">
        <w:t>ourth</w:t>
      </w:r>
      <w:r w:rsidR="00054CD5">
        <w:t xml:space="preserve"> section collected </w:t>
      </w:r>
      <w:r w:rsidR="00B076D3" w:rsidRPr="00C40F6A">
        <w:t xml:space="preserve">socio-economic information including </w:t>
      </w:r>
      <w:r w:rsidR="00054CD5">
        <w:t xml:space="preserve">respondent </w:t>
      </w:r>
      <w:r w:rsidR="00B076D3" w:rsidRPr="00C40F6A">
        <w:t>age, gender</w:t>
      </w:r>
      <w:r w:rsidR="0036670E" w:rsidRPr="00C40F6A">
        <w:t xml:space="preserve">, </w:t>
      </w:r>
      <w:r w:rsidR="001E7286" w:rsidRPr="00C40F6A">
        <w:t>education</w:t>
      </w:r>
      <w:r w:rsidR="00054CD5">
        <w:t>al</w:t>
      </w:r>
      <w:r w:rsidR="0036670E" w:rsidRPr="00C40F6A">
        <w:t xml:space="preserve"> attainment and</w:t>
      </w:r>
      <w:r w:rsidR="00B076D3" w:rsidRPr="00C40F6A">
        <w:t xml:space="preserve"> </w:t>
      </w:r>
      <w:r w:rsidR="00054CD5">
        <w:t xml:space="preserve">household </w:t>
      </w:r>
      <w:r w:rsidR="00B076D3" w:rsidRPr="00C40F6A">
        <w:t>income</w:t>
      </w:r>
      <w:r w:rsidR="004F037F">
        <w:t>.</w:t>
      </w:r>
    </w:p>
    <w:p w14:paraId="45007F19" w14:textId="77777777" w:rsidR="007A7164" w:rsidRDefault="007000DA" w:rsidP="00C40F6A">
      <w:pPr>
        <w:pStyle w:val="Heading2"/>
      </w:pPr>
      <w:r>
        <w:t>Choice experiment design</w:t>
      </w:r>
    </w:p>
    <w:p w14:paraId="3F18C0A4" w14:textId="77777777" w:rsidR="007A7164" w:rsidRDefault="007A7164" w:rsidP="007A7164"/>
    <w:p w14:paraId="33A33642" w14:textId="22D694F7" w:rsidR="00AD4937" w:rsidRDefault="00EB2C3C" w:rsidP="007A7164">
      <w:r w:rsidRPr="00BC5194">
        <w:t xml:space="preserve">In CEs, respondents are asked to repeatedly choose from a number of options that differ in their attributes or characteristics following an experimental design. </w:t>
      </w:r>
      <w:r w:rsidR="007850F8">
        <w:t xml:space="preserve">The </w:t>
      </w:r>
      <w:r w:rsidR="00106051">
        <w:t>CE elicited</w:t>
      </w:r>
      <w:r w:rsidR="001579FC">
        <w:t xml:space="preserve"> individual preferences</w:t>
      </w:r>
      <w:r w:rsidR="00A27B61">
        <w:t xml:space="preserve"> using hypothetical </w:t>
      </w:r>
      <w:r w:rsidR="004F037F">
        <w:t>contract</w:t>
      </w:r>
      <w:r w:rsidR="007850F8">
        <w:t xml:space="preserve"> </w:t>
      </w:r>
      <w:r w:rsidR="00A27B61">
        <w:t>choice</w:t>
      </w:r>
      <w:r w:rsidR="007850F8">
        <w:t xml:space="preserve"> </w:t>
      </w:r>
      <w:r w:rsidR="00A27B61">
        <w:t>set</w:t>
      </w:r>
      <w:r w:rsidR="001C3E25">
        <w:t>s</w:t>
      </w:r>
      <w:r w:rsidR="007A7164" w:rsidRPr="007A7164">
        <w:t xml:space="preserve"> </w:t>
      </w:r>
      <w:r w:rsidR="007850F8">
        <w:t xml:space="preserve">requiring </w:t>
      </w:r>
      <w:r w:rsidR="007A7164" w:rsidRPr="007A7164">
        <w:t>farmers to upkeep rare breeds from a list of breeds proposed by the Romanian Government for support under the 2014-2020 RDP measure (</w:t>
      </w:r>
      <w:r w:rsidR="00B1026B">
        <w:t xml:space="preserve">see </w:t>
      </w:r>
      <w:r w:rsidR="001C3E25">
        <w:t xml:space="preserve">Appendix </w:t>
      </w:r>
      <w:r w:rsidR="000F1759">
        <w:t>2</w:t>
      </w:r>
      <w:r w:rsidR="004F037F">
        <w:t xml:space="preserve"> </w:t>
      </w:r>
      <w:r w:rsidR="00D63CEE">
        <w:t xml:space="preserve">for list of eligible breeds). </w:t>
      </w:r>
      <w:r w:rsidR="007A7164" w:rsidRPr="007A7164">
        <w:t xml:space="preserve">Farmers were advised </w:t>
      </w:r>
      <w:r w:rsidR="00A37DF4">
        <w:t xml:space="preserve">that </w:t>
      </w:r>
      <w:r w:rsidR="007A7164" w:rsidRPr="007A7164">
        <w:t>the breeding of animals must be pedigree to qualify for further subsides</w:t>
      </w:r>
      <w:r w:rsidR="00695C1B">
        <w:t xml:space="preserve"> on offspring</w:t>
      </w:r>
      <w:r w:rsidR="00D63CEE">
        <w:t xml:space="preserve"> (i.e. non-random mating)</w:t>
      </w:r>
      <w:r w:rsidR="007A7164" w:rsidRPr="007A7164">
        <w:t xml:space="preserve">. Each choice task consisted of two </w:t>
      </w:r>
      <w:r w:rsidR="00F47208">
        <w:t xml:space="preserve">alternative </w:t>
      </w:r>
      <w:r w:rsidR="007A7164" w:rsidRPr="007A7164">
        <w:t>contract</w:t>
      </w:r>
      <w:r w:rsidR="00F47208">
        <w:t>s</w:t>
      </w:r>
      <w:r w:rsidR="007A7164" w:rsidRPr="007A7164">
        <w:t xml:space="preserve"> and a </w:t>
      </w:r>
      <w:r w:rsidR="007A7164" w:rsidRPr="007A7164">
        <w:rPr>
          <w:rFonts w:ascii="Arial" w:hAnsi="Arial" w:cs="Arial"/>
        </w:rPr>
        <w:t>‘</w:t>
      </w:r>
      <w:r w:rsidR="007A7164" w:rsidRPr="007A7164">
        <w:t>none</w:t>
      </w:r>
      <w:r w:rsidR="007A7164" w:rsidRPr="007A7164">
        <w:rPr>
          <w:rFonts w:ascii="Arial" w:hAnsi="Arial" w:cs="Arial"/>
        </w:rPr>
        <w:t>’</w:t>
      </w:r>
      <w:r w:rsidR="007A7164" w:rsidRPr="007A7164">
        <w:t xml:space="preserve"> option to embody the </w:t>
      </w:r>
      <w:r w:rsidR="003E49B6">
        <w:t>voluntary</w:t>
      </w:r>
      <w:r w:rsidR="007A7164" w:rsidRPr="007A7164">
        <w:t xml:space="preserve"> nature of the conservation scheme</w:t>
      </w:r>
      <w:r w:rsidR="00B012C4">
        <w:t xml:space="preserve">. </w:t>
      </w:r>
      <w:r w:rsidR="007A7164" w:rsidRPr="007A7164">
        <w:t xml:space="preserve">Attributes and </w:t>
      </w:r>
      <w:r w:rsidR="00F47208">
        <w:t>their</w:t>
      </w:r>
      <w:r w:rsidR="00A37DF4">
        <w:t xml:space="preserve"> </w:t>
      </w:r>
      <w:r w:rsidR="007A7164" w:rsidRPr="007A7164">
        <w:t>levels used to des</w:t>
      </w:r>
      <w:r w:rsidR="00B1026B">
        <w:t>cribe the conservation contract</w:t>
      </w:r>
      <w:r w:rsidR="007A7164" w:rsidRPr="007A7164">
        <w:t xml:space="preserve"> were determined in a multi-stage process involving literature review, expert consultations and pilot testing</w:t>
      </w:r>
      <w:r w:rsidR="00D63CEE">
        <w:t>.</w:t>
      </w:r>
    </w:p>
    <w:p w14:paraId="17656449" w14:textId="77777777" w:rsidR="00AD4937" w:rsidRDefault="00AD4937" w:rsidP="007A7164"/>
    <w:p w14:paraId="27C503FC" w14:textId="63A31343" w:rsidR="00DC1B7C" w:rsidRDefault="003E49B6" w:rsidP="007A7164">
      <w:r>
        <w:t>E</w:t>
      </w:r>
      <w:r w:rsidR="007A7164" w:rsidRPr="007A7164">
        <w:t xml:space="preserve">ach </w:t>
      </w:r>
      <w:r w:rsidR="000F1759">
        <w:t>contract option</w:t>
      </w:r>
      <w:r w:rsidR="007A7164" w:rsidRPr="007A7164">
        <w:t xml:space="preserve"> </w:t>
      </w:r>
      <w:r>
        <w:t>consisted of four attributes (Table 1). The first three attributes described</w:t>
      </w:r>
      <w:r w:rsidR="007A7164" w:rsidRPr="007A7164">
        <w:t xml:space="preserve"> contract length (CL)</w:t>
      </w:r>
      <w:r>
        <w:t>;</w:t>
      </w:r>
      <w:r w:rsidR="007A7164" w:rsidRPr="007A7164">
        <w:t xml:space="preserve"> scheme support (SS)</w:t>
      </w:r>
      <w:r>
        <w:t>;</w:t>
      </w:r>
      <w:r w:rsidR="007A7164" w:rsidRPr="007A7164">
        <w:t xml:space="preserve"> and structure of scheme (SOS)</w:t>
      </w:r>
      <w:r w:rsidR="004F037F">
        <w:t>.</w:t>
      </w:r>
      <w:r w:rsidR="007A7164" w:rsidRPr="007A7164">
        <w:t xml:space="preserve"> </w:t>
      </w:r>
      <w:r w:rsidR="00CA5A11">
        <w:t xml:space="preserve">Choice of </w:t>
      </w:r>
      <w:r w:rsidR="008669D3">
        <w:t xml:space="preserve">attributes </w:t>
      </w:r>
      <w:r w:rsidR="00CA5A11">
        <w:t xml:space="preserve">drew </w:t>
      </w:r>
      <w:r w:rsidR="008669D3">
        <w:t xml:space="preserve"> on empirical </w:t>
      </w:r>
      <w:r w:rsidR="003D00A4">
        <w:t>work</w:t>
      </w:r>
      <w:r w:rsidR="008669D3">
        <w:t xml:space="preserve"> </w:t>
      </w:r>
      <w:r w:rsidR="003D00A4">
        <w:t>suggesting</w:t>
      </w:r>
      <w:r w:rsidR="008669D3">
        <w:t xml:space="preserve"> </w:t>
      </w:r>
      <w:r w:rsidR="00CA5A11">
        <w:t>their importance in</w:t>
      </w:r>
      <w:r w:rsidR="008669D3">
        <w:t xml:space="preserve"> AES scheme design</w:t>
      </w:r>
      <w:r w:rsidR="008B0780">
        <w:t xml:space="preserve"> </w:t>
      </w:r>
      <w:r w:rsidR="008B0780">
        <w:fldChar w:fldCharType="begin" w:fldLock="1"/>
      </w:r>
      <w:r w:rsidR="00793EE9">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Ruto and Garrod, 2009; Christensen et al., 2011; Greiner, 2015)", "plainTextFormattedCitation" : "(Ruto and Garrod, 2009; Christensen et al., 2011; Greiner, 2015)", "previouslyFormattedCitation" : "(Ruto and Garrod, 2009; Christensen et al., 2011; Greiner, 2015)" }, "properties" : { "noteIndex" : 0 }, "schema" : "https://github.com/citation-style-language/schema/raw/master/csl-citation.json" }</w:instrText>
      </w:r>
      <w:r w:rsidR="008B0780">
        <w:fldChar w:fldCharType="separate"/>
      </w:r>
      <w:r w:rsidR="00700100" w:rsidRPr="00700100">
        <w:rPr>
          <w:noProof/>
        </w:rPr>
        <w:t>(Ruto and Garrod, 2009; Christensen et al., 2011; Greiner, 2015)</w:t>
      </w:r>
      <w:r w:rsidR="008B0780">
        <w:fldChar w:fldCharType="end"/>
      </w:r>
      <w:r w:rsidR="00E746CF">
        <w:t>.</w:t>
      </w:r>
      <w:r w:rsidR="008669D3">
        <w:t xml:space="preserve"> </w:t>
      </w:r>
      <w:r w:rsidR="007A7164" w:rsidRPr="007A7164">
        <w:t>A final monetary attribute (COS) represented a</w:t>
      </w:r>
      <w:r w:rsidR="00CF4AF7">
        <w:t>n annual</w:t>
      </w:r>
      <w:r w:rsidR="007A7164" w:rsidRPr="007A7164">
        <w:t xml:space="preserve"> </w:t>
      </w:r>
      <w:r w:rsidR="00CF4AF7">
        <w:t>payment to farmers</w:t>
      </w:r>
      <w:r w:rsidR="00CF4AF7" w:rsidRPr="007A7164">
        <w:t xml:space="preserve"> </w:t>
      </w:r>
      <w:r w:rsidR="007A7164" w:rsidRPr="007A7164">
        <w:t>(per animal) a</w:t>
      </w:r>
      <w:r w:rsidR="00B012C4">
        <w:t>nd took four different levels</w:t>
      </w:r>
      <w:r w:rsidR="00E746CF">
        <w:t>.</w:t>
      </w:r>
      <w:r w:rsidR="00B012C4">
        <w:t xml:space="preserve"> </w:t>
      </w:r>
      <w:r w:rsidR="007A7164" w:rsidRPr="007A7164">
        <w:t xml:space="preserve">The monetary attribute </w:t>
      </w:r>
      <w:r w:rsidR="002A5298">
        <w:t xml:space="preserve">in local currency </w:t>
      </w:r>
      <w:r w:rsidR="002A5298" w:rsidRPr="002A5298">
        <w:t>(Lei per year)</w:t>
      </w:r>
      <w:r w:rsidR="002A5298">
        <w:t xml:space="preserve"> </w:t>
      </w:r>
      <w:r w:rsidR="007A7164" w:rsidRPr="007A7164">
        <w:t xml:space="preserve">was based on a percentage (10%, 30%, 60% and 100%) of the proposed </w:t>
      </w:r>
      <w:r w:rsidR="00B012C4">
        <w:t>monetary reward</w:t>
      </w:r>
      <w:r w:rsidR="007A7164" w:rsidRPr="007A7164">
        <w:t xml:space="preserve"> outlined in the </w:t>
      </w:r>
      <w:r w:rsidR="00695C1B">
        <w:t>RDP</w:t>
      </w:r>
      <w:r w:rsidR="007A7164" w:rsidRPr="007A7164">
        <w:t xml:space="preserve">; the premise being </w:t>
      </w:r>
      <w:r w:rsidR="00CA5A11">
        <w:t xml:space="preserve">that </w:t>
      </w:r>
      <w:r w:rsidR="004C46AE">
        <w:t xml:space="preserve">some </w:t>
      </w:r>
      <w:r w:rsidR="007A7164" w:rsidRPr="007A7164">
        <w:t xml:space="preserve">farmers </w:t>
      </w:r>
      <w:r w:rsidR="00B012C4">
        <w:t xml:space="preserve">may be </w:t>
      </w:r>
      <w:r w:rsidR="002A5298">
        <w:t>willing to accept (</w:t>
      </w:r>
      <w:r w:rsidR="00B012C4">
        <w:t>WTA</w:t>
      </w:r>
      <w:r w:rsidR="002A5298">
        <w:t>)</w:t>
      </w:r>
      <w:r w:rsidR="00B012C4">
        <w:t xml:space="preserve"> a lower reward</w:t>
      </w:r>
      <w:r w:rsidR="004C46AE">
        <w:t>, depending on contract design</w:t>
      </w:r>
      <w:r w:rsidR="002464BC">
        <w:t xml:space="preserve">. </w:t>
      </w:r>
      <w:r w:rsidR="000C7619">
        <w:t>The choice tasks were differentiated based on the livestock species</w:t>
      </w:r>
      <w:r w:rsidR="004F037F">
        <w:t>.</w:t>
      </w:r>
      <w:r w:rsidR="000C7619">
        <w:t xml:space="preserve"> </w:t>
      </w:r>
      <w:r w:rsidR="007A7164" w:rsidRPr="007A7164">
        <w:t xml:space="preserve"> </w:t>
      </w:r>
      <w:r w:rsidR="004F037F">
        <w:t>F</w:t>
      </w:r>
      <w:r w:rsidR="007A7164" w:rsidRPr="007A7164">
        <w:t>or bovine (cattle, horses and buffalo) and ovine farmers (sheep and goats)</w:t>
      </w:r>
      <w:r w:rsidR="00B47350">
        <w:t xml:space="preserve"> </w:t>
      </w:r>
      <w:r w:rsidR="004F037F">
        <w:t xml:space="preserve">the choice tasks were similar </w:t>
      </w:r>
      <w:r w:rsidR="002A5298">
        <w:t>except</w:t>
      </w:r>
      <w:r w:rsidR="007A7164" w:rsidRPr="007A7164">
        <w:t xml:space="preserve"> </w:t>
      </w:r>
      <w:r w:rsidR="002A5298">
        <w:t xml:space="preserve">for </w:t>
      </w:r>
      <w:r w:rsidR="007A7164" w:rsidRPr="007A7164">
        <w:t xml:space="preserve">the </w:t>
      </w:r>
      <w:r w:rsidR="002A5298">
        <w:t xml:space="preserve">value of the </w:t>
      </w:r>
      <w:r w:rsidR="007A7164" w:rsidRPr="007A7164">
        <w:t>monetary attribute,</w:t>
      </w:r>
      <w:r w:rsidR="002A5298">
        <w:t xml:space="preserve"> which reflected the relative support normally given to different species</w:t>
      </w:r>
      <w:r w:rsidR="00CA5A11">
        <w:t xml:space="preserve"> under current RDP conditions.</w:t>
      </w:r>
      <w:r w:rsidR="002A5298">
        <w:t xml:space="preserve"> </w:t>
      </w:r>
      <w:r w:rsidR="007A7164" w:rsidRPr="007A7164">
        <w:t xml:space="preserve"> </w:t>
      </w:r>
    </w:p>
    <w:p w14:paraId="4C36AE9E" w14:textId="77777777" w:rsidR="001E7286" w:rsidRPr="001E7286" w:rsidRDefault="001E7286" w:rsidP="007A7164"/>
    <w:p w14:paraId="68D5B598" w14:textId="4D30B34B" w:rsidR="00DC1B7C" w:rsidRPr="00D63CEE" w:rsidRDefault="000D02E9" w:rsidP="001258DC">
      <w:pPr>
        <w:pStyle w:val="Caption"/>
        <w:rPr>
          <w:color w:val="auto"/>
          <w:szCs w:val="22"/>
        </w:rPr>
      </w:pPr>
      <w:r w:rsidRPr="00D63CEE">
        <w:rPr>
          <w:rFonts w:ascii="Times New Roman" w:hAnsi="Times New Roman"/>
          <w:color w:val="auto"/>
          <w:sz w:val="22"/>
          <w:szCs w:val="22"/>
        </w:rPr>
        <w:t xml:space="preserve">Table </w:t>
      </w:r>
      <w:r w:rsidRPr="00D63CEE">
        <w:rPr>
          <w:rFonts w:ascii="Times New Roman" w:hAnsi="Times New Roman"/>
          <w:color w:val="auto"/>
          <w:sz w:val="22"/>
          <w:szCs w:val="22"/>
        </w:rPr>
        <w:fldChar w:fldCharType="begin"/>
      </w:r>
      <w:r w:rsidRPr="00D63CEE">
        <w:rPr>
          <w:rFonts w:ascii="Times New Roman" w:hAnsi="Times New Roman"/>
          <w:color w:val="auto"/>
          <w:sz w:val="22"/>
          <w:szCs w:val="22"/>
        </w:rPr>
        <w:instrText xml:space="preserve"> SEQ Table \* ARABIC </w:instrText>
      </w:r>
      <w:r w:rsidRPr="00D63CEE">
        <w:rPr>
          <w:rFonts w:ascii="Times New Roman" w:hAnsi="Times New Roman"/>
          <w:color w:val="auto"/>
          <w:sz w:val="22"/>
          <w:szCs w:val="22"/>
        </w:rPr>
        <w:fldChar w:fldCharType="separate"/>
      </w:r>
      <w:r w:rsidR="00EB62D6">
        <w:rPr>
          <w:rFonts w:ascii="Times New Roman" w:hAnsi="Times New Roman"/>
          <w:noProof/>
          <w:color w:val="auto"/>
          <w:sz w:val="22"/>
          <w:szCs w:val="22"/>
        </w:rPr>
        <w:t>1</w:t>
      </w:r>
      <w:r w:rsidRPr="00D63CEE">
        <w:rPr>
          <w:rFonts w:ascii="Times New Roman" w:hAnsi="Times New Roman"/>
          <w:color w:val="auto"/>
          <w:sz w:val="22"/>
          <w:szCs w:val="22"/>
        </w:rPr>
        <w:fldChar w:fldCharType="end"/>
      </w:r>
      <w:r w:rsidRPr="00D63CEE">
        <w:rPr>
          <w:rFonts w:ascii="Times New Roman" w:hAnsi="Times New Roman"/>
          <w:b w:val="0"/>
          <w:color w:val="auto"/>
          <w:sz w:val="22"/>
          <w:szCs w:val="22"/>
        </w:rPr>
        <w:t xml:space="preserve">: </w:t>
      </w:r>
      <w:r w:rsidRPr="00D63CEE">
        <w:rPr>
          <w:rFonts w:ascii="Times New Roman" w:hAnsi="Times New Roman"/>
          <w:b w:val="0"/>
          <w:bCs w:val="0"/>
          <w:color w:val="auto"/>
          <w:sz w:val="22"/>
          <w:szCs w:val="22"/>
        </w:rPr>
        <w:t>Attributes and attribute levels used in the CE</w:t>
      </w:r>
      <w:r w:rsidR="00E746CF">
        <w:rPr>
          <w:rFonts w:ascii="Times New Roman" w:hAnsi="Times New Roman"/>
          <w:b w:val="0"/>
          <w:bCs w:val="0"/>
          <w:color w:val="auto"/>
          <w:sz w:val="22"/>
          <w:szCs w:val="22"/>
        </w:rPr>
        <w:t xml:space="preserve"> including relevant coding and </w:t>
      </w:r>
      <w:proofErr w:type="gramStart"/>
      <w:r w:rsidR="002464BC">
        <w:rPr>
          <w:rFonts w:ascii="Times New Roman" w:hAnsi="Times New Roman"/>
          <w:b w:val="0"/>
          <w:bCs w:val="0"/>
          <w:color w:val="auto"/>
          <w:sz w:val="22"/>
          <w:szCs w:val="22"/>
        </w:rPr>
        <w:t>a prioir expectations</w:t>
      </w:r>
      <w:proofErr w:type="gramEnd"/>
    </w:p>
    <w:p w14:paraId="01384A5E" w14:textId="77777777" w:rsidR="00DC1B7C" w:rsidRDefault="00DC1B7C" w:rsidP="007A7164"/>
    <w:tbl>
      <w:tblPr>
        <w:tblW w:w="9160" w:type="dxa"/>
        <w:tblInd w:w="93" w:type="dxa"/>
        <w:tblLook w:val="04A0" w:firstRow="1" w:lastRow="0" w:firstColumn="1" w:lastColumn="0" w:noHBand="0" w:noVBand="1"/>
      </w:tblPr>
      <w:tblGrid>
        <w:gridCol w:w="1840"/>
        <w:gridCol w:w="1120"/>
        <w:gridCol w:w="1040"/>
        <w:gridCol w:w="4240"/>
        <w:gridCol w:w="1005"/>
      </w:tblGrid>
      <w:tr w:rsidR="00EB2C3C" w:rsidRPr="00EB2C3C" w14:paraId="6D6C2E38" w14:textId="77777777" w:rsidTr="00EB2C3C">
        <w:trPr>
          <w:trHeight w:val="570"/>
        </w:trPr>
        <w:tc>
          <w:tcPr>
            <w:tcW w:w="1840" w:type="dxa"/>
            <w:tcBorders>
              <w:top w:val="single" w:sz="4" w:space="0" w:color="auto"/>
              <w:left w:val="nil"/>
              <w:bottom w:val="single" w:sz="4" w:space="0" w:color="auto"/>
              <w:right w:val="nil"/>
            </w:tcBorders>
            <w:shd w:val="clear" w:color="auto" w:fill="auto"/>
            <w:noWrap/>
            <w:vAlign w:val="center"/>
            <w:hideMark/>
          </w:tcPr>
          <w:p w14:paraId="73B353ED" w14:textId="77777777" w:rsidR="00EB2C3C" w:rsidRPr="00EB2C3C" w:rsidRDefault="00EB2C3C" w:rsidP="00EB2C3C">
            <w:pPr>
              <w:spacing w:line="240" w:lineRule="auto"/>
              <w:ind w:firstLine="0"/>
              <w:jc w:val="left"/>
              <w:rPr>
                <w:b/>
                <w:bCs/>
                <w:color w:val="000000"/>
                <w:sz w:val="20"/>
                <w:szCs w:val="20"/>
                <w:lang w:eastAsia="en-GB"/>
              </w:rPr>
            </w:pPr>
            <w:r w:rsidRPr="00EB2C3C">
              <w:rPr>
                <w:b/>
                <w:bCs/>
                <w:color w:val="000000"/>
                <w:sz w:val="20"/>
                <w:szCs w:val="20"/>
                <w:lang w:eastAsia="en-GB"/>
              </w:rPr>
              <w:t>Contract attributes</w:t>
            </w:r>
          </w:p>
        </w:tc>
        <w:tc>
          <w:tcPr>
            <w:tcW w:w="1120" w:type="dxa"/>
            <w:tcBorders>
              <w:top w:val="single" w:sz="4" w:space="0" w:color="auto"/>
              <w:left w:val="nil"/>
              <w:bottom w:val="single" w:sz="4" w:space="0" w:color="auto"/>
              <w:right w:val="nil"/>
            </w:tcBorders>
            <w:shd w:val="clear" w:color="auto" w:fill="auto"/>
            <w:vAlign w:val="center"/>
            <w:hideMark/>
          </w:tcPr>
          <w:p w14:paraId="41A7A275" w14:textId="77777777" w:rsidR="00EB2C3C" w:rsidRPr="00EB2C3C" w:rsidRDefault="00EB2C3C" w:rsidP="00EB2C3C">
            <w:pPr>
              <w:spacing w:line="240" w:lineRule="auto"/>
              <w:ind w:firstLine="0"/>
              <w:jc w:val="left"/>
              <w:rPr>
                <w:b/>
                <w:bCs/>
                <w:color w:val="000000"/>
                <w:sz w:val="20"/>
                <w:szCs w:val="20"/>
                <w:lang w:eastAsia="en-GB"/>
              </w:rPr>
            </w:pPr>
            <w:r w:rsidRPr="00EB2C3C">
              <w:rPr>
                <w:b/>
                <w:bCs/>
                <w:color w:val="000000"/>
                <w:sz w:val="20"/>
                <w:szCs w:val="20"/>
                <w:lang w:eastAsia="en-GB"/>
              </w:rPr>
              <w:t xml:space="preserve">No. of levels </w:t>
            </w:r>
          </w:p>
        </w:tc>
        <w:tc>
          <w:tcPr>
            <w:tcW w:w="1040" w:type="dxa"/>
            <w:tcBorders>
              <w:top w:val="single" w:sz="4" w:space="0" w:color="auto"/>
              <w:left w:val="nil"/>
              <w:bottom w:val="single" w:sz="4" w:space="0" w:color="auto"/>
              <w:right w:val="nil"/>
            </w:tcBorders>
            <w:shd w:val="clear" w:color="auto" w:fill="auto"/>
            <w:vAlign w:val="center"/>
            <w:hideMark/>
          </w:tcPr>
          <w:p w14:paraId="571049FB" w14:textId="77777777" w:rsidR="00EB2C3C" w:rsidRPr="00EB2C3C" w:rsidRDefault="00EB2C3C" w:rsidP="00EB2C3C">
            <w:pPr>
              <w:spacing w:line="240" w:lineRule="auto"/>
              <w:ind w:firstLine="0"/>
              <w:jc w:val="left"/>
              <w:rPr>
                <w:b/>
                <w:bCs/>
                <w:color w:val="000000"/>
                <w:sz w:val="20"/>
                <w:szCs w:val="20"/>
                <w:lang w:eastAsia="en-GB"/>
              </w:rPr>
            </w:pPr>
            <w:r w:rsidRPr="00EB2C3C">
              <w:rPr>
                <w:b/>
                <w:bCs/>
                <w:color w:val="000000"/>
                <w:sz w:val="20"/>
                <w:szCs w:val="20"/>
                <w:lang w:eastAsia="en-GB"/>
              </w:rPr>
              <w:t>Coding</w:t>
            </w:r>
          </w:p>
        </w:tc>
        <w:tc>
          <w:tcPr>
            <w:tcW w:w="4240" w:type="dxa"/>
            <w:tcBorders>
              <w:top w:val="single" w:sz="4" w:space="0" w:color="auto"/>
              <w:left w:val="nil"/>
              <w:bottom w:val="single" w:sz="4" w:space="0" w:color="auto"/>
              <w:right w:val="nil"/>
            </w:tcBorders>
            <w:shd w:val="clear" w:color="auto" w:fill="auto"/>
            <w:noWrap/>
            <w:vAlign w:val="center"/>
            <w:hideMark/>
          </w:tcPr>
          <w:p w14:paraId="26F2F61B" w14:textId="77777777" w:rsidR="00EB2C3C" w:rsidRPr="00EB2C3C" w:rsidRDefault="00EB2C3C" w:rsidP="00EB2C3C">
            <w:pPr>
              <w:spacing w:line="240" w:lineRule="auto"/>
              <w:ind w:firstLine="0"/>
              <w:jc w:val="left"/>
              <w:rPr>
                <w:b/>
                <w:bCs/>
                <w:color w:val="000000"/>
                <w:sz w:val="20"/>
                <w:szCs w:val="20"/>
                <w:lang w:eastAsia="en-GB"/>
              </w:rPr>
            </w:pPr>
            <w:r w:rsidRPr="00EB2C3C">
              <w:rPr>
                <w:b/>
                <w:bCs/>
                <w:color w:val="000000"/>
                <w:sz w:val="20"/>
                <w:szCs w:val="20"/>
                <w:lang w:eastAsia="en-GB"/>
              </w:rPr>
              <w:t xml:space="preserve">Attribute levels </w:t>
            </w:r>
          </w:p>
        </w:tc>
        <w:tc>
          <w:tcPr>
            <w:tcW w:w="920" w:type="dxa"/>
            <w:tcBorders>
              <w:top w:val="single" w:sz="4" w:space="0" w:color="auto"/>
              <w:left w:val="nil"/>
              <w:bottom w:val="single" w:sz="4" w:space="0" w:color="auto"/>
              <w:right w:val="nil"/>
            </w:tcBorders>
            <w:shd w:val="clear" w:color="auto" w:fill="auto"/>
            <w:vAlign w:val="center"/>
            <w:hideMark/>
          </w:tcPr>
          <w:p w14:paraId="51D82E11" w14:textId="77777777" w:rsidR="00EB2C3C" w:rsidRPr="00EB2C3C" w:rsidRDefault="00EB2C3C" w:rsidP="00EB2C3C">
            <w:pPr>
              <w:spacing w:line="240" w:lineRule="auto"/>
              <w:ind w:firstLine="0"/>
              <w:jc w:val="left"/>
              <w:rPr>
                <w:b/>
                <w:bCs/>
                <w:color w:val="000000"/>
                <w:sz w:val="20"/>
                <w:szCs w:val="20"/>
                <w:lang w:eastAsia="en-GB"/>
              </w:rPr>
            </w:pPr>
            <w:r w:rsidRPr="00EB2C3C">
              <w:rPr>
                <w:b/>
                <w:bCs/>
                <w:color w:val="000000"/>
                <w:sz w:val="20"/>
                <w:szCs w:val="20"/>
                <w:lang w:eastAsia="en-GB"/>
              </w:rPr>
              <w:t>Expected sign</w:t>
            </w:r>
          </w:p>
        </w:tc>
      </w:tr>
      <w:tr w:rsidR="00EB2C3C" w:rsidRPr="00EB2C3C" w14:paraId="4B8C418A" w14:textId="77777777" w:rsidTr="002464BC">
        <w:trPr>
          <w:trHeight w:val="402"/>
        </w:trPr>
        <w:tc>
          <w:tcPr>
            <w:tcW w:w="1840" w:type="dxa"/>
            <w:tcBorders>
              <w:top w:val="nil"/>
              <w:left w:val="nil"/>
              <w:bottom w:val="single" w:sz="4" w:space="0" w:color="auto"/>
              <w:right w:val="nil"/>
            </w:tcBorders>
            <w:shd w:val="clear" w:color="auto" w:fill="auto"/>
            <w:noWrap/>
            <w:vAlign w:val="center"/>
            <w:hideMark/>
          </w:tcPr>
          <w:p w14:paraId="6A3617B2"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Contract duration</w:t>
            </w:r>
          </w:p>
        </w:tc>
        <w:tc>
          <w:tcPr>
            <w:tcW w:w="1120" w:type="dxa"/>
            <w:tcBorders>
              <w:top w:val="nil"/>
              <w:left w:val="nil"/>
              <w:bottom w:val="single" w:sz="4" w:space="0" w:color="auto"/>
              <w:right w:val="nil"/>
            </w:tcBorders>
            <w:shd w:val="clear" w:color="auto" w:fill="auto"/>
            <w:noWrap/>
            <w:vAlign w:val="center"/>
            <w:hideMark/>
          </w:tcPr>
          <w:p w14:paraId="38380385"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2</w:t>
            </w:r>
          </w:p>
        </w:tc>
        <w:tc>
          <w:tcPr>
            <w:tcW w:w="1040" w:type="dxa"/>
            <w:tcBorders>
              <w:top w:val="nil"/>
              <w:left w:val="nil"/>
              <w:bottom w:val="single" w:sz="4" w:space="0" w:color="auto"/>
              <w:right w:val="nil"/>
            </w:tcBorders>
            <w:shd w:val="clear" w:color="auto" w:fill="auto"/>
            <w:noWrap/>
            <w:vAlign w:val="center"/>
            <w:hideMark/>
          </w:tcPr>
          <w:p w14:paraId="57EBE8D2"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Effects</w:t>
            </w:r>
          </w:p>
        </w:tc>
        <w:tc>
          <w:tcPr>
            <w:tcW w:w="4240" w:type="dxa"/>
            <w:tcBorders>
              <w:top w:val="nil"/>
              <w:left w:val="nil"/>
              <w:bottom w:val="single" w:sz="4" w:space="0" w:color="auto"/>
              <w:right w:val="nil"/>
            </w:tcBorders>
            <w:shd w:val="clear" w:color="auto" w:fill="auto"/>
            <w:vAlign w:val="center"/>
            <w:hideMark/>
          </w:tcPr>
          <w:p w14:paraId="10D093BF" w14:textId="3B041822" w:rsidR="00EB2C3C" w:rsidRDefault="00E746CF" w:rsidP="002464BC">
            <w:pPr>
              <w:spacing w:line="276" w:lineRule="auto"/>
              <w:ind w:firstLine="0"/>
              <w:jc w:val="left"/>
              <w:rPr>
                <w:color w:val="000000"/>
                <w:sz w:val="20"/>
                <w:szCs w:val="20"/>
                <w:lang w:eastAsia="en-GB"/>
              </w:rPr>
            </w:pPr>
            <w:r>
              <w:rPr>
                <w:color w:val="000000"/>
                <w:sz w:val="20"/>
                <w:szCs w:val="20"/>
                <w:lang w:eastAsia="en-GB"/>
              </w:rPr>
              <w:t xml:space="preserve">- </w:t>
            </w:r>
            <w:r w:rsidR="00EB2C3C">
              <w:rPr>
                <w:color w:val="000000"/>
                <w:sz w:val="20"/>
                <w:szCs w:val="20"/>
                <w:lang w:eastAsia="en-GB"/>
              </w:rPr>
              <w:t>5 years</w:t>
            </w:r>
          </w:p>
          <w:p w14:paraId="104FA286" w14:textId="4A3A90C2" w:rsidR="00EB2C3C" w:rsidRPr="00EB2C3C" w:rsidRDefault="002464BC" w:rsidP="002464BC">
            <w:pPr>
              <w:spacing w:line="276" w:lineRule="auto"/>
              <w:ind w:firstLine="0"/>
              <w:jc w:val="left"/>
              <w:rPr>
                <w:color w:val="000000"/>
                <w:sz w:val="20"/>
                <w:szCs w:val="20"/>
                <w:lang w:eastAsia="en-GB"/>
              </w:rPr>
            </w:pPr>
            <w:r>
              <w:rPr>
                <w:color w:val="000000"/>
                <w:sz w:val="20"/>
                <w:szCs w:val="20"/>
                <w:lang w:eastAsia="en-GB"/>
              </w:rPr>
              <w:t>+</w:t>
            </w:r>
            <w:r w:rsidR="00E746CF">
              <w:rPr>
                <w:color w:val="000000"/>
                <w:sz w:val="20"/>
                <w:szCs w:val="20"/>
                <w:lang w:eastAsia="en-GB"/>
              </w:rPr>
              <w:t xml:space="preserve"> </w:t>
            </w:r>
            <w:r w:rsidR="00EB2C3C" w:rsidRPr="00EB2C3C">
              <w:rPr>
                <w:color w:val="000000"/>
                <w:sz w:val="20"/>
                <w:szCs w:val="20"/>
                <w:lang w:eastAsia="en-GB"/>
              </w:rPr>
              <w:t>10 years</w:t>
            </w:r>
          </w:p>
        </w:tc>
        <w:tc>
          <w:tcPr>
            <w:tcW w:w="920" w:type="dxa"/>
            <w:tcBorders>
              <w:top w:val="nil"/>
              <w:left w:val="nil"/>
              <w:bottom w:val="single" w:sz="4" w:space="0" w:color="auto"/>
              <w:right w:val="nil"/>
            </w:tcBorders>
            <w:shd w:val="clear" w:color="auto" w:fill="auto"/>
            <w:noWrap/>
            <w:vAlign w:val="center"/>
            <w:hideMark/>
          </w:tcPr>
          <w:p w14:paraId="5A1AA72D"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w:t>
            </w:r>
          </w:p>
        </w:tc>
      </w:tr>
      <w:tr w:rsidR="00EB2C3C" w:rsidRPr="00EB2C3C" w14:paraId="1744148A" w14:textId="77777777" w:rsidTr="002464BC">
        <w:trPr>
          <w:trHeight w:val="402"/>
        </w:trPr>
        <w:tc>
          <w:tcPr>
            <w:tcW w:w="1840" w:type="dxa"/>
            <w:tcBorders>
              <w:top w:val="single" w:sz="4" w:space="0" w:color="auto"/>
              <w:left w:val="nil"/>
              <w:bottom w:val="single" w:sz="4" w:space="0" w:color="auto"/>
              <w:right w:val="nil"/>
            </w:tcBorders>
            <w:shd w:val="clear" w:color="auto" w:fill="auto"/>
            <w:noWrap/>
            <w:vAlign w:val="center"/>
            <w:hideMark/>
          </w:tcPr>
          <w:p w14:paraId="5EBB1CF4"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 xml:space="preserve">Scheme support </w:t>
            </w:r>
          </w:p>
        </w:tc>
        <w:tc>
          <w:tcPr>
            <w:tcW w:w="1120" w:type="dxa"/>
            <w:tcBorders>
              <w:top w:val="single" w:sz="4" w:space="0" w:color="auto"/>
              <w:left w:val="nil"/>
              <w:bottom w:val="single" w:sz="4" w:space="0" w:color="auto"/>
              <w:right w:val="nil"/>
            </w:tcBorders>
            <w:shd w:val="clear" w:color="auto" w:fill="auto"/>
            <w:noWrap/>
            <w:vAlign w:val="center"/>
            <w:hideMark/>
          </w:tcPr>
          <w:p w14:paraId="4B52A3F7"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2</w:t>
            </w:r>
          </w:p>
        </w:tc>
        <w:tc>
          <w:tcPr>
            <w:tcW w:w="1040" w:type="dxa"/>
            <w:tcBorders>
              <w:top w:val="single" w:sz="4" w:space="0" w:color="auto"/>
              <w:left w:val="nil"/>
              <w:bottom w:val="single" w:sz="4" w:space="0" w:color="auto"/>
              <w:right w:val="nil"/>
            </w:tcBorders>
            <w:shd w:val="clear" w:color="auto" w:fill="auto"/>
            <w:noWrap/>
            <w:vAlign w:val="center"/>
            <w:hideMark/>
          </w:tcPr>
          <w:p w14:paraId="3C692714"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Effects</w:t>
            </w:r>
          </w:p>
        </w:tc>
        <w:tc>
          <w:tcPr>
            <w:tcW w:w="4240" w:type="dxa"/>
            <w:tcBorders>
              <w:top w:val="single" w:sz="4" w:space="0" w:color="auto"/>
              <w:left w:val="nil"/>
              <w:bottom w:val="single" w:sz="4" w:space="0" w:color="auto"/>
              <w:right w:val="nil"/>
            </w:tcBorders>
            <w:shd w:val="clear" w:color="auto" w:fill="auto"/>
            <w:vAlign w:val="center"/>
            <w:hideMark/>
          </w:tcPr>
          <w:p w14:paraId="290CF6C5" w14:textId="0357E2CB" w:rsidR="00EB2C3C" w:rsidRPr="00EB2C3C" w:rsidRDefault="00E746CF" w:rsidP="002464BC">
            <w:pPr>
              <w:spacing w:line="276" w:lineRule="auto"/>
              <w:ind w:firstLine="0"/>
              <w:jc w:val="left"/>
              <w:rPr>
                <w:color w:val="000000"/>
                <w:sz w:val="20"/>
                <w:szCs w:val="20"/>
                <w:lang w:eastAsia="en-GB"/>
              </w:rPr>
            </w:pPr>
            <w:r>
              <w:rPr>
                <w:color w:val="000000"/>
                <w:sz w:val="20"/>
                <w:szCs w:val="20"/>
                <w:lang w:eastAsia="en-GB"/>
              </w:rPr>
              <w:t xml:space="preserve">- </w:t>
            </w:r>
            <w:r w:rsidR="00EB2C3C" w:rsidRPr="00EB2C3C">
              <w:rPr>
                <w:color w:val="000000"/>
                <w:sz w:val="20"/>
                <w:szCs w:val="20"/>
                <w:lang w:eastAsia="en-GB"/>
              </w:rPr>
              <w:t xml:space="preserve">Basic assistance to complete the scheme application form </w:t>
            </w:r>
            <w:r w:rsidR="00EB2C3C" w:rsidRPr="00EB2C3C">
              <w:rPr>
                <w:color w:val="000000"/>
                <w:sz w:val="20"/>
                <w:szCs w:val="20"/>
                <w:lang w:eastAsia="en-GB"/>
              </w:rPr>
              <w:br/>
            </w:r>
            <w:r w:rsidR="002464BC">
              <w:rPr>
                <w:color w:val="000000"/>
                <w:sz w:val="20"/>
                <w:szCs w:val="20"/>
                <w:lang w:eastAsia="en-GB"/>
              </w:rPr>
              <w:t>+</w:t>
            </w:r>
            <w:r>
              <w:rPr>
                <w:color w:val="000000"/>
                <w:sz w:val="20"/>
                <w:szCs w:val="20"/>
                <w:lang w:eastAsia="en-GB"/>
              </w:rPr>
              <w:t xml:space="preserve"> </w:t>
            </w:r>
            <w:r w:rsidR="00EB2C3C" w:rsidRPr="00EB2C3C">
              <w:rPr>
                <w:color w:val="000000"/>
                <w:sz w:val="20"/>
                <w:szCs w:val="20"/>
                <w:lang w:eastAsia="en-GB"/>
              </w:rPr>
              <w:t xml:space="preserve">Additional advisory support throughout the scheme (e.g. additional training for animal breeding) </w:t>
            </w:r>
          </w:p>
        </w:tc>
        <w:tc>
          <w:tcPr>
            <w:tcW w:w="920" w:type="dxa"/>
            <w:tcBorders>
              <w:top w:val="single" w:sz="4" w:space="0" w:color="auto"/>
              <w:left w:val="nil"/>
              <w:bottom w:val="single" w:sz="4" w:space="0" w:color="auto"/>
              <w:right w:val="nil"/>
            </w:tcBorders>
            <w:shd w:val="clear" w:color="auto" w:fill="auto"/>
            <w:noWrap/>
            <w:vAlign w:val="center"/>
            <w:hideMark/>
          </w:tcPr>
          <w:p w14:paraId="7163A87F"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w:t>
            </w:r>
          </w:p>
        </w:tc>
      </w:tr>
      <w:tr w:rsidR="00EB2C3C" w:rsidRPr="00EB2C3C" w14:paraId="44E29C4C" w14:textId="77777777" w:rsidTr="002464BC">
        <w:trPr>
          <w:trHeight w:val="402"/>
        </w:trPr>
        <w:tc>
          <w:tcPr>
            <w:tcW w:w="1840" w:type="dxa"/>
            <w:tcBorders>
              <w:top w:val="single" w:sz="4" w:space="0" w:color="auto"/>
              <w:left w:val="nil"/>
              <w:bottom w:val="nil"/>
              <w:right w:val="nil"/>
            </w:tcBorders>
            <w:shd w:val="clear" w:color="auto" w:fill="auto"/>
            <w:noWrap/>
            <w:vAlign w:val="center"/>
            <w:hideMark/>
          </w:tcPr>
          <w:p w14:paraId="29D4A41D"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 xml:space="preserve">Structure of scheme </w:t>
            </w:r>
          </w:p>
        </w:tc>
        <w:tc>
          <w:tcPr>
            <w:tcW w:w="1120" w:type="dxa"/>
            <w:tcBorders>
              <w:top w:val="single" w:sz="4" w:space="0" w:color="auto"/>
              <w:left w:val="nil"/>
              <w:bottom w:val="nil"/>
              <w:right w:val="nil"/>
            </w:tcBorders>
            <w:shd w:val="clear" w:color="auto" w:fill="auto"/>
            <w:noWrap/>
            <w:vAlign w:val="center"/>
            <w:hideMark/>
          </w:tcPr>
          <w:p w14:paraId="5DA8A5EE"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2</w:t>
            </w:r>
          </w:p>
        </w:tc>
        <w:tc>
          <w:tcPr>
            <w:tcW w:w="1040" w:type="dxa"/>
            <w:tcBorders>
              <w:top w:val="single" w:sz="4" w:space="0" w:color="auto"/>
              <w:left w:val="nil"/>
              <w:bottom w:val="nil"/>
              <w:right w:val="nil"/>
            </w:tcBorders>
            <w:shd w:val="clear" w:color="auto" w:fill="auto"/>
            <w:noWrap/>
            <w:vAlign w:val="center"/>
            <w:hideMark/>
          </w:tcPr>
          <w:p w14:paraId="29F27A8C"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Effects</w:t>
            </w:r>
          </w:p>
        </w:tc>
        <w:tc>
          <w:tcPr>
            <w:tcW w:w="4240" w:type="dxa"/>
            <w:tcBorders>
              <w:top w:val="single" w:sz="4" w:space="0" w:color="auto"/>
              <w:left w:val="nil"/>
              <w:bottom w:val="nil"/>
              <w:right w:val="nil"/>
            </w:tcBorders>
            <w:shd w:val="clear" w:color="auto" w:fill="auto"/>
            <w:vAlign w:val="center"/>
            <w:hideMark/>
          </w:tcPr>
          <w:p w14:paraId="56541397" w14:textId="1D626D9E" w:rsidR="00EB2C3C" w:rsidRPr="00EB2C3C" w:rsidRDefault="00E746CF" w:rsidP="002464BC">
            <w:pPr>
              <w:spacing w:line="276" w:lineRule="auto"/>
              <w:ind w:firstLine="0"/>
              <w:jc w:val="left"/>
              <w:rPr>
                <w:color w:val="000000"/>
                <w:sz w:val="20"/>
                <w:szCs w:val="20"/>
                <w:lang w:eastAsia="en-GB"/>
              </w:rPr>
            </w:pPr>
            <w:r>
              <w:rPr>
                <w:color w:val="000000"/>
                <w:sz w:val="20"/>
                <w:szCs w:val="20"/>
                <w:lang w:eastAsia="en-GB"/>
              </w:rPr>
              <w:t xml:space="preserve">- </w:t>
            </w:r>
            <w:r w:rsidR="00EB2C3C" w:rsidRPr="00EB2C3C">
              <w:rPr>
                <w:color w:val="000000"/>
                <w:sz w:val="20"/>
                <w:szCs w:val="20"/>
                <w:lang w:eastAsia="en-GB"/>
              </w:rPr>
              <w:t xml:space="preserve">Individually managed  conservation scheme </w:t>
            </w:r>
            <w:r w:rsidR="00EB2C3C" w:rsidRPr="00EB2C3C">
              <w:rPr>
                <w:color w:val="000000"/>
                <w:sz w:val="20"/>
                <w:szCs w:val="20"/>
                <w:lang w:eastAsia="en-GB"/>
              </w:rPr>
              <w:br/>
            </w:r>
            <w:r w:rsidR="002464BC">
              <w:rPr>
                <w:color w:val="000000"/>
                <w:sz w:val="20"/>
                <w:szCs w:val="20"/>
                <w:lang w:eastAsia="en-GB"/>
              </w:rPr>
              <w:t>+</w:t>
            </w:r>
            <w:r>
              <w:rPr>
                <w:color w:val="000000"/>
                <w:sz w:val="20"/>
                <w:szCs w:val="20"/>
                <w:lang w:eastAsia="en-GB"/>
              </w:rPr>
              <w:t xml:space="preserve"> </w:t>
            </w:r>
            <w:r w:rsidR="00EB2C3C" w:rsidRPr="00EB2C3C">
              <w:rPr>
                <w:color w:val="000000"/>
                <w:sz w:val="20"/>
                <w:szCs w:val="20"/>
                <w:lang w:eastAsia="en-GB"/>
              </w:rPr>
              <w:t xml:space="preserve">Community managed conservation scheme </w:t>
            </w:r>
          </w:p>
        </w:tc>
        <w:tc>
          <w:tcPr>
            <w:tcW w:w="920" w:type="dxa"/>
            <w:tcBorders>
              <w:top w:val="single" w:sz="4" w:space="0" w:color="auto"/>
              <w:left w:val="nil"/>
              <w:bottom w:val="nil"/>
              <w:right w:val="nil"/>
            </w:tcBorders>
            <w:shd w:val="clear" w:color="auto" w:fill="auto"/>
            <w:noWrap/>
            <w:vAlign w:val="center"/>
            <w:hideMark/>
          </w:tcPr>
          <w:p w14:paraId="728073AD"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w:t>
            </w:r>
          </w:p>
        </w:tc>
      </w:tr>
      <w:tr w:rsidR="00EB2C3C" w:rsidRPr="00EB2C3C" w14:paraId="16503C8E" w14:textId="77777777" w:rsidTr="00EB2C3C">
        <w:trPr>
          <w:trHeight w:val="402"/>
        </w:trPr>
        <w:tc>
          <w:tcPr>
            <w:tcW w:w="1840" w:type="dxa"/>
            <w:vMerge w:val="restart"/>
            <w:tcBorders>
              <w:top w:val="single" w:sz="4" w:space="0" w:color="auto"/>
              <w:left w:val="nil"/>
              <w:bottom w:val="single" w:sz="4" w:space="0" w:color="000000"/>
              <w:right w:val="nil"/>
            </w:tcBorders>
            <w:shd w:val="clear" w:color="auto" w:fill="auto"/>
            <w:noWrap/>
            <w:vAlign w:val="center"/>
            <w:hideMark/>
          </w:tcPr>
          <w:p w14:paraId="4492F164"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 xml:space="preserve">Subsidy </w:t>
            </w:r>
          </w:p>
        </w:tc>
        <w:tc>
          <w:tcPr>
            <w:tcW w:w="1120" w:type="dxa"/>
            <w:vMerge w:val="restart"/>
            <w:tcBorders>
              <w:top w:val="single" w:sz="4" w:space="0" w:color="auto"/>
              <w:left w:val="nil"/>
              <w:bottom w:val="single" w:sz="4" w:space="0" w:color="000000"/>
              <w:right w:val="nil"/>
            </w:tcBorders>
            <w:shd w:val="clear" w:color="auto" w:fill="auto"/>
            <w:noWrap/>
            <w:vAlign w:val="center"/>
            <w:hideMark/>
          </w:tcPr>
          <w:p w14:paraId="544364BD"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4</w:t>
            </w:r>
          </w:p>
        </w:tc>
        <w:tc>
          <w:tcPr>
            <w:tcW w:w="1040" w:type="dxa"/>
            <w:tcBorders>
              <w:top w:val="single" w:sz="4" w:space="0" w:color="auto"/>
              <w:left w:val="nil"/>
              <w:bottom w:val="nil"/>
              <w:right w:val="nil"/>
            </w:tcBorders>
            <w:shd w:val="clear" w:color="auto" w:fill="auto"/>
            <w:noWrap/>
            <w:vAlign w:val="center"/>
            <w:hideMark/>
          </w:tcPr>
          <w:p w14:paraId="387C9794"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Discrete</w:t>
            </w:r>
          </w:p>
        </w:tc>
        <w:tc>
          <w:tcPr>
            <w:tcW w:w="4240" w:type="dxa"/>
            <w:tcBorders>
              <w:top w:val="single" w:sz="4" w:space="0" w:color="auto"/>
              <w:left w:val="nil"/>
              <w:bottom w:val="nil"/>
              <w:right w:val="nil"/>
            </w:tcBorders>
            <w:shd w:val="clear" w:color="auto" w:fill="auto"/>
            <w:vAlign w:val="center"/>
            <w:hideMark/>
          </w:tcPr>
          <w:p w14:paraId="1ECFD858" w14:textId="77275F0D" w:rsidR="00EB2C3C" w:rsidRPr="00EB2C3C" w:rsidRDefault="00E746CF" w:rsidP="00EB2C3C">
            <w:pPr>
              <w:spacing w:line="240" w:lineRule="auto"/>
              <w:ind w:firstLine="0"/>
              <w:jc w:val="left"/>
              <w:rPr>
                <w:color w:val="000000"/>
                <w:sz w:val="20"/>
                <w:szCs w:val="20"/>
                <w:lang w:eastAsia="en-GB"/>
              </w:rPr>
            </w:pPr>
            <w:r>
              <w:rPr>
                <w:color w:val="000000"/>
                <w:sz w:val="20"/>
                <w:szCs w:val="20"/>
                <w:lang w:eastAsia="en-GB"/>
              </w:rPr>
              <w:t xml:space="preserve">- </w:t>
            </w:r>
            <w:r w:rsidRPr="00E746CF">
              <w:rPr>
                <w:color w:val="000000"/>
                <w:sz w:val="20"/>
                <w:szCs w:val="20"/>
                <w:lang w:eastAsia="en-GB"/>
              </w:rPr>
              <w:t>Bovines = 90; 270; 530; 890 Lei / year</w:t>
            </w:r>
          </w:p>
        </w:tc>
        <w:tc>
          <w:tcPr>
            <w:tcW w:w="920" w:type="dxa"/>
            <w:vMerge w:val="restart"/>
            <w:tcBorders>
              <w:top w:val="single" w:sz="4" w:space="0" w:color="auto"/>
              <w:left w:val="nil"/>
              <w:bottom w:val="single" w:sz="4" w:space="0" w:color="000000"/>
              <w:right w:val="nil"/>
            </w:tcBorders>
            <w:shd w:val="clear" w:color="auto" w:fill="auto"/>
            <w:noWrap/>
            <w:vAlign w:val="center"/>
            <w:hideMark/>
          </w:tcPr>
          <w:p w14:paraId="26AB57B3"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w:t>
            </w:r>
          </w:p>
        </w:tc>
      </w:tr>
      <w:tr w:rsidR="00EB2C3C" w:rsidRPr="00EB2C3C" w14:paraId="392715AE" w14:textId="77777777" w:rsidTr="00EB2C3C">
        <w:trPr>
          <w:trHeight w:val="402"/>
        </w:trPr>
        <w:tc>
          <w:tcPr>
            <w:tcW w:w="1840" w:type="dxa"/>
            <w:vMerge/>
            <w:tcBorders>
              <w:top w:val="single" w:sz="4" w:space="0" w:color="auto"/>
              <w:left w:val="nil"/>
              <w:bottom w:val="single" w:sz="4" w:space="0" w:color="000000"/>
              <w:right w:val="nil"/>
            </w:tcBorders>
            <w:vAlign w:val="center"/>
            <w:hideMark/>
          </w:tcPr>
          <w:p w14:paraId="1F2FD4DA" w14:textId="77777777" w:rsidR="00EB2C3C" w:rsidRPr="00EB2C3C" w:rsidRDefault="00EB2C3C" w:rsidP="00EB2C3C">
            <w:pPr>
              <w:spacing w:line="240" w:lineRule="auto"/>
              <w:ind w:firstLine="0"/>
              <w:jc w:val="left"/>
              <w:rPr>
                <w:color w:val="000000"/>
                <w:sz w:val="20"/>
                <w:szCs w:val="20"/>
                <w:lang w:eastAsia="en-GB"/>
              </w:rPr>
            </w:pPr>
          </w:p>
        </w:tc>
        <w:tc>
          <w:tcPr>
            <w:tcW w:w="1120" w:type="dxa"/>
            <w:vMerge/>
            <w:tcBorders>
              <w:top w:val="single" w:sz="4" w:space="0" w:color="auto"/>
              <w:left w:val="nil"/>
              <w:bottom w:val="single" w:sz="4" w:space="0" w:color="000000"/>
              <w:right w:val="nil"/>
            </w:tcBorders>
            <w:vAlign w:val="center"/>
            <w:hideMark/>
          </w:tcPr>
          <w:p w14:paraId="09056AB1" w14:textId="77777777" w:rsidR="00EB2C3C" w:rsidRPr="00EB2C3C" w:rsidRDefault="00EB2C3C" w:rsidP="00EB2C3C">
            <w:pPr>
              <w:spacing w:line="240" w:lineRule="auto"/>
              <w:ind w:firstLine="0"/>
              <w:jc w:val="left"/>
              <w:rPr>
                <w:color w:val="000000"/>
                <w:sz w:val="20"/>
                <w:szCs w:val="20"/>
                <w:lang w:eastAsia="en-GB"/>
              </w:rPr>
            </w:pPr>
          </w:p>
        </w:tc>
        <w:tc>
          <w:tcPr>
            <w:tcW w:w="1040" w:type="dxa"/>
            <w:tcBorders>
              <w:top w:val="nil"/>
              <w:left w:val="nil"/>
              <w:bottom w:val="single" w:sz="4" w:space="0" w:color="auto"/>
              <w:right w:val="nil"/>
            </w:tcBorders>
            <w:shd w:val="clear" w:color="auto" w:fill="auto"/>
            <w:noWrap/>
            <w:vAlign w:val="center"/>
            <w:hideMark/>
          </w:tcPr>
          <w:p w14:paraId="2FDAC452"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Discrete</w:t>
            </w:r>
          </w:p>
        </w:tc>
        <w:tc>
          <w:tcPr>
            <w:tcW w:w="4240" w:type="dxa"/>
            <w:tcBorders>
              <w:top w:val="nil"/>
              <w:left w:val="nil"/>
              <w:bottom w:val="single" w:sz="4" w:space="0" w:color="auto"/>
              <w:right w:val="nil"/>
            </w:tcBorders>
            <w:shd w:val="clear" w:color="auto" w:fill="auto"/>
            <w:noWrap/>
            <w:vAlign w:val="center"/>
            <w:hideMark/>
          </w:tcPr>
          <w:p w14:paraId="76AA4438" w14:textId="43A32838" w:rsidR="00EB2C3C" w:rsidRPr="00EB2C3C" w:rsidRDefault="00E746CF" w:rsidP="00E746CF">
            <w:pPr>
              <w:spacing w:line="240" w:lineRule="auto"/>
              <w:ind w:firstLine="0"/>
              <w:jc w:val="left"/>
              <w:rPr>
                <w:color w:val="000000"/>
                <w:sz w:val="20"/>
                <w:szCs w:val="20"/>
                <w:lang w:eastAsia="en-GB"/>
              </w:rPr>
            </w:pPr>
            <w:r>
              <w:rPr>
                <w:color w:val="000000"/>
                <w:sz w:val="20"/>
                <w:szCs w:val="20"/>
                <w:lang w:eastAsia="en-GB"/>
              </w:rPr>
              <w:t xml:space="preserve">- </w:t>
            </w:r>
            <w:proofErr w:type="spellStart"/>
            <w:r w:rsidRPr="00E746CF">
              <w:rPr>
                <w:color w:val="000000"/>
                <w:sz w:val="20"/>
                <w:szCs w:val="20"/>
                <w:lang w:eastAsia="en-GB"/>
              </w:rPr>
              <w:t>Ovines</w:t>
            </w:r>
            <w:proofErr w:type="spellEnd"/>
            <w:r w:rsidRPr="00E746CF">
              <w:rPr>
                <w:color w:val="000000"/>
                <w:sz w:val="20"/>
                <w:szCs w:val="20"/>
                <w:lang w:eastAsia="en-GB"/>
              </w:rPr>
              <w:t xml:space="preserve"> = 5; 15; 25; 45 Lei / year</w:t>
            </w:r>
          </w:p>
        </w:tc>
        <w:tc>
          <w:tcPr>
            <w:tcW w:w="920" w:type="dxa"/>
            <w:vMerge/>
            <w:tcBorders>
              <w:top w:val="single" w:sz="4" w:space="0" w:color="auto"/>
              <w:left w:val="nil"/>
              <w:bottom w:val="single" w:sz="4" w:space="0" w:color="000000"/>
              <w:right w:val="nil"/>
            </w:tcBorders>
            <w:vAlign w:val="center"/>
            <w:hideMark/>
          </w:tcPr>
          <w:p w14:paraId="7D080EA7" w14:textId="77777777" w:rsidR="00EB2C3C" w:rsidRPr="00EB2C3C" w:rsidRDefault="00EB2C3C" w:rsidP="00EB2C3C">
            <w:pPr>
              <w:spacing w:line="240" w:lineRule="auto"/>
              <w:ind w:firstLine="0"/>
              <w:jc w:val="left"/>
              <w:rPr>
                <w:color w:val="000000"/>
                <w:sz w:val="20"/>
                <w:szCs w:val="20"/>
                <w:lang w:eastAsia="en-GB"/>
              </w:rPr>
            </w:pPr>
          </w:p>
        </w:tc>
      </w:tr>
    </w:tbl>
    <w:p w14:paraId="2D8796B3" w14:textId="088A9FA9" w:rsidR="00EB2C3C" w:rsidRPr="007A7164" w:rsidRDefault="00EB2C3C" w:rsidP="007A7164">
      <w:r>
        <w:tab/>
      </w:r>
    </w:p>
    <w:p w14:paraId="67899884" w14:textId="1CBE3FF6" w:rsidR="00B012C4" w:rsidRDefault="00F17B50" w:rsidP="00F32089">
      <w:r>
        <w:t>Choice set</w:t>
      </w:r>
      <w:r w:rsidR="002105EF">
        <w:t xml:space="preserve"> </w:t>
      </w:r>
      <w:r>
        <w:t xml:space="preserve">design </w:t>
      </w:r>
      <w:r w:rsidR="004F6B29">
        <w:t>was</w:t>
      </w:r>
      <w:r>
        <w:t xml:space="preserve"> optimised according to prior information </w:t>
      </w:r>
      <w:r w:rsidR="004F6B29">
        <w:t>on</w:t>
      </w:r>
      <w:r>
        <w:t xml:space="preserve"> </w:t>
      </w:r>
      <w:r w:rsidR="004F6B29">
        <w:t>the distribution of random parameters</w:t>
      </w:r>
      <w:r>
        <w:t xml:space="preserve"> to improve statistical efficiency</w:t>
      </w:r>
      <w:r w:rsidR="00DE3E70">
        <w:t xml:space="preserve"> - </w:t>
      </w:r>
      <w:r w:rsidR="006F50BB">
        <w:t xml:space="preserve">i.e. reduction in sample size </w:t>
      </w:r>
      <w:r w:rsidR="00A44783">
        <w:t xml:space="preserve">needed </w:t>
      </w:r>
      <w:r w:rsidR="006F50BB">
        <w:t>to a</w:t>
      </w:r>
      <w:r w:rsidR="00DE3E70">
        <w:t xml:space="preserve">chieve statistical significance </w:t>
      </w:r>
      <w:r>
        <w:fldChar w:fldCharType="begin" w:fldLock="1"/>
      </w:r>
      <w:r w:rsidR="00B50373">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Crabbe and Vandebroek, 2011)", "plainTextFormattedCitation" : "(Crabbe and Vandebroek, 2011)", "previouslyFormattedCitation" : "(Crabbe and Vandebroek, 2011)" }, "properties" : { "noteIndex" : 0 }, "schema" : "https://github.com/citation-style-language/schema/raw/master/csl-citation.json" }</w:instrText>
      </w:r>
      <w:r>
        <w:fldChar w:fldCharType="separate"/>
      </w:r>
      <w:r w:rsidR="00B50373" w:rsidRPr="00B50373">
        <w:rPr>
          <w:noProof/>
        </w:rPr>
        <w:t>(Crabbe and Vandebroek, 2011)</w:t>
      </w:r>
      <w:r>
        <w:fldChar w:fldCharType="end"/>
      </w:r>
      <w:r w:rsidR="004F6B29">
        <w:t>.</w:t>
      </w:r>
      <w:r>
        <w:t xml:space="preserve"> </w:t>
      </w:r>
      <w:r w:rsidR="00D31F3E">
        <w:t>P</w:t>
      </w:r>
      <w:r w:rsidR="00D31F3E" w:rsidRPr="00DC1B7C">
        <w:t>rior</w:t>
      </w:r>
      <w:r w:rsidR="00D31F3E">
        <w:t xml:space="preserve"> information concerning the parameter coefficients was</w:t>
      </w:r>
      <w:r w:rsidR="00D31F3E" w:rsidRPr="00DC1B7C">
        <w:t xml:space="preserve"> estimated from</w:t>
      </w:r>
      <w:r w:rsidR="00D31F3E">
        <w:t xml:space="preserve"> results of the pilot data that was collected </w:t>
      </w:r>
      <w:r w:rsidR="00D31F3E" w:rsidRPr="00327145">
        <w:rPr>
          <w:i/>
        </w:rPr>
        <w:t>in situ</w:t>
      </w:r>
      <w:r w:rsidR="00D31F3E">
        <w:t xml:space="preserve"> to ensure the attributes were relevant to participants. </w:t>
      </w:r>
      <w:r w:rsidR="00D31F3E" w:rsidRPr="00DC1B7C">
        <w:t>A</w:t>
      </w:r>
      <w:r w:rsidR="00D31F3E">
        <w:t xml:space="preserve"> D-</w:t>
      </w:r>
      <w:r w:rsidR="00D31F3E" w:rsidRPr="00DC1B7C">
        <w:t xml:space="preserve">efficient </w:t>
      </w:r>
      <w:r w:rsidR="00D31F3E">
        <w:t xml:space="preserve">experimental </w:t>
      </w:r>
      <w:r w:rsidR="00D31F3E" w:rsidRPr="00DC1B7C">
        <w:t>design</w:t>
      </w:r>
      <w:r w:rsidR="00D31F3E">
        <w:t xml:space="preserve"> </w:t>
      </w:r>
      <w:r w:rsidR="00D31F3E" w:rsidRPr="009441C8">
        <w:t xml:space="preserve">optimised for </w:t>
      </w:r>
      <w:r w:rsidR="00D31F3E">
        <w:t xml:space="preserve">the </w:t>
      </w:r>
      <w:r w:rsidR="00D31F3E" w:rsidRPr="009441C8">
        <w:t>random parameter logit (RPL)</w:t>
      </w:r>
      <w:r w:rsidR="00AD2CEF">
        <w:t xml:space="preserve"> model</w:t>
      </w:r>
      <w:r w:rsidR="00D31F3E" w:rsidRPr="009441C8">
        <w:t xml:space="preserve"> </w:t>
      </w:r>
      <w:r w:rsidR="00D31F3E">
        <w:t xml:space="preserve">was formulated using </w:t>
      </w:r>
      <w:proofErr w:type="spellStart"/>
      <w:r w:rsidR="00D31F3E">
        <w:t>NGene</w:t>
      </w:r>
      <w:proofErr w:type="spellEnd"/>
      <w:r w:rsidR="00D31F3E">
        <w:t xml:space="preserve"> </w:t>
      </w:r>
      <w:r w:rsidR="00D31F3E">
        <w:fldChar w:fldCharType="begin" w:fldLock="1"/>
      </w:r>
      <w:r w:rsidR="00B50373">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Metrics, 2012)", "plainTextFormattedCitation" : "(Metrics, 2012)", "previouslyFormattedCitation" : "(Metrics, 2012)" }, "properties" : { "noteIndex" : 0 }, "schema" : "https://github.com/citation-style-language/schema/raw/master/csl-citation.json" }</w:instrText>
      </w:r>
      <w:r w:rsidR="00D31F3E">
        <w:fldChar w:fldCharType="separate"/>
      </w:r>
      <w:r w:rsidR="00B50373" w:rsidRPr="00B50373">
        <w:rPr>
          <w:noProof/>
        </w:rPr>
        <w:t>(Metrics, 2012)</w:t>
      </w:r>
      <w:r w:rsidR="00D31F3E">
        <w:fldChar w:fldCharType="end"/>
      </w:r>
      <w:r w:rsidR="00D31F3E">
        <w:t xml:space="preserve">. </w:t>
      </w:r>
      <w:r w:rsidR="00DC1B7C" w:rsidRPr="00DC1B7C">
        <w:t>The final CE comprised 16 choice sets which were blocked into 4 blocks</w:t>
      </w:r>
      <w:r w:rsidR="00257D92">
        <w:t xml:space="preserve"> of</w:t>
      </w:r>
      <w:r w:rsidR="00DC1B7C" w:rsidRPr="00DC1B7C">
        <w:t xml:space="preserve"> four choice tasks </w:t>
      </w:r>
      <w:r w:rsidR="00257D92">
        <w:t xml:space="preserve">each </w:t>
      </w:r>
      <w:r w:rsidR="00DC1B7C" w:rsidRPr="00DC1B7C">
        <w:t xml:space="preserve">in a bid to reduce the cognitive burden </w:t>
      </w:r>
      <w:r w:rsidR="00CC2746">
        <w:t>for</w:t>
      </w:r>
      <w:r w:rsidR="00DC1B7C" w:rsidRPr="00DC1B7C">
        <w:t xml:space="preserve"> respondents</w:t>
      </w:r>
      <w:r w:rsidR="009D00D1">
        <w:t xml:space="preserve"> </w:t>
      </w:r>
      <w:r w:rsidR="009D00D1">
        <w:fldChar w:fldCharType="begin" w:fldLock="1"/>
      </w:r>
      <w:r w:rsidR="00B50373">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Hensher, 2006)", "plainTextFormattedCitation" : "(Hensher, 2006)", "previouslyFormattedCitation" : "(Hensher, 2006)" }, "properties" : { "noteIndex" : 0 }, "schema" : "https://github.com/citation-style-language/schema/raw/master/csl-citation.json" }</w:instrText>
      </w:r>
      <w:r w:rsidR="009D00D1">
        <w:fldChar w:fldCharType="separate"/>
      </w:r>
      <w:r w:rsidR="00B50373" w:rsidRPr="00B50373">
        <w:rPr>
          <w:noProof/>
        </w:rPr>
        <w:t>(Hensher, 2006)</w:t>
      </w:r>
      <w:r w:rsidR="009D00D1">
        <w:fldChar w:fldCharType="end"/>
      </w:r>
      <w:r w:rsidR="00626C16">
        <w:t xml:space="preserve">. </w:t>
      </w:r>
      <w:r w:rsidR="00CC2746">
        <w:t xml:space="preserve">Figure 2 </w:t>
      </w:r>
      <w:r w:rsidR="00AD2CEF">
        <w:t>shows a</w:t>
      </w:r>
      <w:r w:rsidR="00C266C5">
        <w:t xml:space="preserve"> typical choice task </w:t>
      </w:r>
      <w:r w:rsidR="00C266C5" w:rsidRPr="00DC1B7C">
        <w:t>presented to respondents</w:t>
      </w:r>
      <w:r w:rsidR="0065570F">
        <w:t>.</w:t>
      </w:r>
    </w:p>
    <w:p w14:paraId="4F2856ED" w14:textId="77777777" w:rsidR="00231D29" w:rsidRDefault="00231D29" w:rsidP="00F32089"/>
    <w:tbl>
      <w:tblPr>
        <w:tblStyle w:val="TableGrid"/>
        <w:tblW w:w="0" w:type="auto"/>
        <w:jc w:val="center"/>
        <w:tblLook w:val="04A0" w:firstRow="1" w:lastRow="0" w:firstColumn="1" w:lastColumn="0" w:noHBand="0" w:noVBand="1"/>
      </w:tblPr>
      <w:tblGrid>
        <w:gridCol w:w="1960"/>
        <w:gridCol w:w="1959"/>
        <w:gridCol w:w="1951"/>
        <w:gridCol w:w="1716"/>
      </w:tblGrid>
      <w:tr w:rsidR="00231D29" w14:paraId="376DC3A0"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904728E" w14:textId="77777777" w:rsidR="00231D29" w:rsidRDefault="00231D29" w:rsidP="000C5905">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14:paraId="7AAB8DF8"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27261E0"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14:paraId="19218EBE"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231D29" w14:paraId="78C065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8F6983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14:paraId="773AF7BB" w14:textId="77777777" w:rsidR="00231D29" w:rsidRDefault="00231D29" w:rsidP="000C5905">
            <w:pPr>
              <w:pStyle w:val="Interviewerscript"/>
              <w:jc w:val="center"/>
              <w:rPr>
                <w:rFonts w:ascii="Times New Roman" w:hAnsi="Times New Roman" w:cs="Times New Roman"/>
                <w:color w:val="auto"/>
                <w:sz w:val="18"/>
                <w:szCs w:val="18"/>
              </w:rPr>
            </w:pPr>
          </w:p>
          <w:p w14:paraId="2C3EBB25"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9E37CE" w14:textId="77777777" w:rsidR="00231D29" w:rsidRDefault="00231D29" w:rsidP="000C5905">
            <w:pPr>
              <w:pStyle w:val="Interviewerscript"/>
              <w:jc w:val="center"/>
              <w:rPr>
                <w:rFonts w:ascii="Times New Roman" w:hAnsi="Times New Roman" w:cs="Times New Roman"/>
                <w:color w:val="auto"/>
                <w:sz w:val="18"/>
                <w:szCs w:val="18"/>
              </w:rPr>
            </w:pPr>
          </w:p>
          <w:p w14:paraId="39CFD0F9"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14:paraId="7490B2F3" w14:textId="77777777" w:rsidR="00231D29" w:rsidRDefault="00231D29" w:rsidP="000C5905">
            <w:pPr>
              <w:pStyle w:val="Interviewerscript"/>
              <w:jc w:val="center"/>
              <w:rPr>
                <w:rFonts w:ascii="Times New Roman" w:hAnsi="Times New Roman" w:cs="Times New Roman"/>
                <w:color w:val="auto"/>
                <w:sz w:val="18"/>
                <w:szCs w:val="18"/>
              </w:rPr>
            </w:pPr>
          </w:p>
          <w:p w14:paraId="6E2E13F4"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370128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7F98B4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14:paraId="0B616888" w14:textId="77777777" w:rsidR="00231D29" w:rsidRDefault="00231D29" w:rsidP="000C5905">
            <w:pPr>
              <w:pStyle w:val="Interviewerscript"/>
              <w:jc w:val="center"/>
              <w:rPr>
                <w:rFonts w:ascii="Times New Roman" w:hAnsi="Times New Roman" w:cs="Times New Roman"/>
                <w:color w:val="auto"/>
                <w:sz w:val="18"/>
                <w:szCs w:val="18"/>
              </w:rPr>
            </w:pPr>
          </w:p>
          <w:p w14:paraId="32F3EA4C" w14:textId="3E154276" w:rsidR="00231D29" w:rsidRDefault="008540DD"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Basic a</w:t>
            </w:r>
            <w:r w:rsidR="00231D29">
              <w:rPr>
                <w:rFonts w:ascii="Times New Roman" w:hAnsi="Times New Roman" w:cs="Times New Roman"/>
                <w:color w:val="auto"/>
                <w:sz w:val="18"/>
                <w:szCs w:val="18"/>
              </w:rPr>
              <w:t>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7024A0" w14:textId="77777777" w:rsidR="00231D29" w:rsidRDefault="00231D29" w:rsidP="000C5905">
            <w:pPr>
              <w:pStyle w:val="Interviewerscript"/>
              <w:jc w:val="center"/>
              <w:rPr>
                <w:rFonts w:ascii="Times New Roman" w:hAnsi="Times New Roman" w:cs="Times New Roman"/>
                <w:color w:val="auto"/>
                <w:sz w:val="18"/>
                <w:szCs w:val="18"/>
              </w:rPr>
            </w:pPr>
          </w:p>
          <w:p w14:paraId="3339DEC0" w14:textId="50A38E3F" w:rsidR="00231D29" w:rsidRDefault="008540DD"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Additional advisory support (e.g. extra training) </w:t>
            </w:r>
          </w:p>
        </w:tc>
        <w:tc>
          <w:tcPr>
            <w:tcW w:w="1716" w:type="dxa"/>
            <w:tcBorders>
              <w:top w:val="single" w:sz="4" w:space="0" w:color="auto"/>
              <w:left w:val="single" w:sz="4" w:space="0" w:color="auto"/>
              <w:bottom w:val="single" w:sz="4" w:space="0" w:color="auto"/>
              <w:right w:val="single" w:sz="4" w:space="0" w:color="auto"/>
            </w:tcBorders>
            <w:vAlign w:val="center"/>
            <w:hideMark/>
          </w:tcPr>
          <w:p w14:paraId="4E23304F"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231D29" w14:paraId="3AD58A48"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72327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14:paraId="320795F7" w14:textId="77777777" w:rsidR="00231D29" w:rsidRDefault="00231D29" w:rsidP="000C5905">
            <w:pPr>
              <w:pStyle w:val="Interviewerscript"/>
              <w:jc w:val="center"/>
              <w:rPr>
                <w:rFonts w:ascii="Times New Roman" w:hAnsi="Times New Roman" w:cs="Times New Roman"/>
                <w:color w:val="auto"/>
                <w:sz w:val="18"/>
                <w:szCs w:val="18"/>
              </w:rPr>
            </w:pPr>
          </w:p>
          <w:p w14:paraId="6810F32E" w14:textId="2D94D783" w:rsidR="00231D29" w:rsidRDefault="005E3D86" w:rsidP="008540DD">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Community managed conservation 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D4E0C5E" w14:textId="77777777" w:rsidR="00231D29" w:rsidRDefault="00231D29" w:rsidP="000C5905">
            <w:pPr>
              <w:pStyle w:val="Interviewerscript"/>
              <w:jc w:val="center"/>
              <w:rPr>
                <w:rFonts w:ascii="Times New Roman" w:hAnsi="Times New Roman" w:cs="Times New Roman"/>
                <w:color w:val="auto"/>
                <w:sz w:val="18"/>
                <w:szCs w:val="18"/>
              </w:rPr>
            </w:pPr>
          </w:p>
          <w:p w14:paraId="663D5820" w14:textId="421C8126" w:rsidR="00231D29" w:rsidRDefault="005E3D86" w:rsidP="008540DD">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ividually managed conservation programme</w:t>
            </w:r>
          </w:p>
        </w:tc>
        <w:tc>
          <w:tcPr>
            <w:tcW w:w="1716" w:type="dxa"/>
            <w:tcBorders>
              <w:top w:val="single" w:sz="4" w:space="0" w:color="auto"/>
              <w:left w:val="single" w:sz="4" w:space="0" w:color="auto"/>
              <w:bottom w:val="single" w:sz="4" w:space="0" w:color="auto"/>
              <w:right w:val="single" w:sz="4" w:space="0" w:color="auto"/>
            </w:tcBorders>
            <w:vAlign w:val="center"/>
          </w:tcPr>
          <w:p w14:paraId="5A6AA5B4" w14:textId="77777777" w:rsidR="00231D29" w:rsidRDefault="00231D29" w:rsidP="000C5905">
            <w:pPr>
              <w:pStyle w:val="Interviewerscript"/>
              <w:jc w:val="center"/>
              <w:rPr>
                <w:rFonts w:ascii="Times New Roman" w:hAnsi="Times New Roman" w:cs="Times New Roman"/>
                <w:color w:val="auto"/>
                <w:sz w:val="18"/>
                <w:szCs w:val="18"/>
              </w:rPr>
            </w:pPr>
          </w:p>
          <w:p w14:paraId="4863E1AD"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5F3DF206"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26BD3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14:paraId="42364871"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14:paraId="3785DFE2" w14:textId="77777777" w:rsidR="00231D29" w:rsidRDefault="00231D29" w:rsidP="000C5905">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5EAA9DC" w14:textId="77777777" w:rsidR="00231D29" w:rsidRDefault="00231D29" w:rsidP="000C5905">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14:paraId="36831EB6" w14:textId="77777777" w:rsidR="00231D29" w:rsidRDefault="00231D29" w:rsidP="000C5905">
            <w:pPr>
              <w:jc w:val="center"/>
              <w:rPr>
                <w:noProof/>
                <w:sz w:val="18"/>
                <w:szCs w:val="18"/>
              </w:rPr>
            </w:pPr>
            <w:r>
              <w:rPr>
                <w:noProof/>
                <w:sz w:val="18"/>
                <w:szCs w:val="18"/>
              </w:rPr>
              <w:t>Lei 0</w:t>
            </w:r>
          </w:p>
        </w:tc>
      </w:tr>
    </w:tbl>
    <w:p w14:paraId="667ABC13" w14:textId="77777777" w:rsidR="00231D29" w:rsidRDefault="00231D29" w:rsidP="00231D29">
      <w:pPr>
        <w:rPr>
          <w:b/>
          <w:bCs/>
          <w:sz w:val="18"/>
          <w:szCs w:val="18"/>
        </w:rPr>
      </w:pPr>
    </w:p>
    <w:p w14:paraId="0D8E1453" w14:textId="7FD21F14" w:rsidR="00231D29" w:rsidRDefault="00231D29" w:rsidP="00231D29">
      <w:pPr>
        <w:rPr>
          <w:sz w:val="18"/>
          <w:szCs w:val="18"/>
        </w:rPr>
      </w:pPr>
      <w:r>
        <w:rPr>
          <w:b/>
          <w:bCs/>
          <w:sz w:val="18"/>
          <w:szCs w:val="18"/>
        </w:rPr>
        <w:t>I prefer:</w:t>
      </w:r>
      <w:r>
        <w:rPr>
          <w:b/>
          <w:bCs/>
          <w:sz w:val="18"/>
          <w:szCs w:val="18"/>
        </w:rPr>
        <w:tab/>
      </w:r>
      <w:r>
        <w:rPr>
          <w:b/>
          <w:bCs/>
          <w:sz w:val="18"/>
          <w:szCs w:val="18"/>
        </w:rPr>
        <w:tab/>
      </w:r>
      <w:r w:rsidR="00AD2CEF">
        <w:rPr>
          <w:b/>
          <w:bCs/>
          <w:sz w:val="18"/>
          <w:szCs w:val="18"/>
        </w:rPr>
        <w:tab/>
      </w:r>
      <w:r>
        <w:rPr>
          <w:sz w:val="18"/>
          <w:szCs w:val="18"/>
        </w:rPr>
        <w:t xml:space="preserve">Option </w:t>
      </w:r>
      <w:proofErr w:type="spellStart"/>
      <w:r>
        <w:rPr>
          <w:sz w:val="18"/>
          <w:szCs w:val="18"/>
        </w:rPr>
        <w:t>A</w:t>
      </w:r>
      <w:proofErr w:type="spellEnd"/>
      <w:r>
        <w:rPr>
          <w:sz w:val="18"/>
          <w:szCs w:val="18"/>
        </w:rPr>
        <w:t xml:space="preserve">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14:paraId="462528E5" w14:textId="2FCC8E2B" w:rsidR="00231D29" w:rsidRDefault="00231D29" w:rsidP="00F32089">
      <w:r>
        <w:tab/>
      </w:r>
      <w:r>
        <w:tab/>
      </w:r>
      <w:r>
        <w:tab/>
      </w:r>
      <w:r w:rsidR="00AD2CEF">
        <w:tab/>
      </w:r>
      <w:r>
        <w:t xml:space="preserve">   </w:t>
      </w:r>
      <w:r>
        <w:sym w:font="Wingdings" w:char="F071"/>
      </w:r>
      <w:r>
        <w:tab/>
      </w:r>
      <w:r>
        <w:tab/>
      </w:r>
      <w:r>
        <w:tab/>
        <w:t xml:space="preserve">    </w:t>
      </w:r>
      <w:r>
        <w:sym w:font="Wingdings" w:char="F071"/>
      </w:r>
      <w:r>
        <w:tab/>
      </w:r>
      <w:r>
        <w:tab/>
      </w:r>
      <w:r>
        <w:tab/>
        <w:t xml:space="preserve">   </w:t>
      </w:r>
      <w:r>
        <w:sym w:font="Wingdings" w:char="F071"/>
      </w:r>
    </w:p>
    <w:p w14:paraId="0E7BFB12" w14:textId="08DA28F5" w:rsidR="00231D29" w:rsidRPr="00B47350" w:rsidRDefault="00231D29" w:rsidP="00327145">
      <w:pPr>
        <w:pStyle w:val="Caption"/>
        <w:rPr>
          <w:color w:val="auto"/>
          <w:szCs w:val="22"/>
        </w:rPr>
      </w:pPr>
      <w:r w:rsidRPr="00B47350">
        <w:rPr>
          <w:rFonts w:ascii="Times New Roman" w:hAnsi="Times New Roman"/>
          <w:color w:val="auto"/>
          <w:sz w:val="22"/>
          <w:szCs w:val="22"/>
        </w:rPr>
        <w:t xml:space="preserve">Figure </w:t>
      </w:r>
      <w:r w:rsidRPr="00B47350">
        <w:rPr>
          <w:rFonts w:ascii="Times New Roman" w:hAnsi="Times New Roman"/>
          <w:color w:val="auto"/>
          <w:sz w:val="22"/>
          <w:szCs w:val="22"/>
        </w:rPr>
        <w:fldChar w:fldCharType="begin"/>
      </w:r>
      <w:r w:rsidRPr="00B47350">
        <w:rPr>
          <w:rFonts w:ascii="Times New Roman" w:hAnsi="Times New Roman"/>
          <w:color w:val="auto"/>
          <w:sz w:val="22"/>
          <w:szCs w:val="22"/>
        </w:rPr>
        <w:instrText xml:space="preserve"> SEQ Figure \* ARABIC </w:instrText>
      </w:r>
      <w:r w:rsidRPr="00B47350">
        <w:rPr>
          <w:rFonts w:ascii="Times New Roman" w:hAnsi="Times New Roman"/>
          <w:color w:val="auto"/>
          <w:sz w:val="22"/>
          <w:szCs w:val="22"/>
        </w:rPr>
        <w:fldChar w:fldCharType="separate"/>
      </w:r>
      <w:r w:rsidR="00EB62D6">
        <w:rPr>
          <w:rFonts w:ascii="Times New Roman" w:hAnsi="Times New Roman"/>
          <w:noProof/>
          <w:color w:val="auto"/>
          <w:sz w:val="22"/>
          <w:szCs w:val="22"/>
        </w:rPr>
        <w:t>2</w:t>
      </w:r>
      <w:r w:rsidRPr="00B47350">
        <w:rPr>
          <w:rFonts w:ascii="Times New Roman" w:hAnsi="Times New Roman"/>
          <w:color w:val="auto"/>
          <w:sz w:val="22"/>
          <w:szCs w:val="22"/>
        </w:rPr>
        <w:fldChar w:fldCharType="end"/>
      </w:r>
      <w:r w:rsidRPr="00B47350">
        <w:rPr>
          <w:rFonts w:ascii="Times New Roman" w:hAnsi="Times New Roman"/>
          <w:b w:val="0"/>
          <w:color w:val="auto"/>
          <w:sz w:val="22"/>
          <w:szCs w:val="22"/>
        </w:rPr>
        <w:t>: A typical choice task shown to respondents</w:t>
      </w:r>
    </w:p>
    <w:p w14:paraId="24ACEBC7" w14:textId="4C76E4F4" w:rsidR="001F5A44" w:rsidRDefault="001F5A44" w:rsidP="00F32089"/>
    <w:p w14:paraId="18DDFED9" w14:textId="7700EE2F" w:rsidR="00C46F67" w:rsidRDefault="00F6093D" w:rsidP="005878F4">
      <w:pPr>
        <w:pStyle w:val="Heading2"/>
      </w:pPr>
      <w:r>
        <w:t>Econometric specification</w:t>
      </w:r>
      <w:r w:rsidR="00D31F3E">
        <w:t xml:space="preserve"> of choice models</w:t>
      </w:r>
    </w:p>
    <w:p w14:paraId="3E176FC9" w14:textId="7DAE862A" w:rsidR="00EF4D6A" w:rsidRDefault="005E7301" w:rsidP="00EF4D6A">
      <w:r>
        <w:t xml:space="preserve">Respondent choices in a </w:t>
      </w:r>
      <w:r w:rsidR="00EF4D6A" w:rsidRPr="00961A71">
        <w:t xml:space="preserve">CE </w:t>
      </w:r>
      <w:r>
        <w:t xml:space="preserve">can be modelled with reference to </w:t>
      </w:r>
      <w:r w:rsidR="00EF4D6A" w:rsidRPr="00961A71">
        <w:t xml:space="preserve">Lancaster's theory of value </w:t>
      </w:r>
      <w:r w:rsidR="00EF4D6A" w:rsidRPr="00961A71">
        <w:fldChar w:fldCharType="begin" w:fldLock="1"/>
      </w:r>
      <w:r w:rsidR="00B50373">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Lancaster, 1966)", "plainTextFormattedCitation" : "(Lancaster, 1966)", "previouslyFormattedCitation" : "(Lancaster, 1966)" }, "properties" : { "noteIndex" : 0 }, "schema" : "https://github.com/citation-style-language/schema/raw/master/csl-citation.json" }</w:instrText>
      </w:r>
      <w:r w:rsidR="00EF4D6A" w:rsidRPr="00961A71">
        <w:fldChar w:fldCharType="separate"/>
      </w:r>
      <w:r w:rsidR="00B50373" w:rsidRPr="00B50373">
        <w:rPr>
          <w:noProof/>
        </w:rPr>
        <w:t>(Lancaster, 1966)</w:t>
      </w:r>
      <w:r w:rsidR="00EF4D6A" w:rsidRPr="00961A71">
        <w:fldChar w:fldCharType="end"/>
      </w:r>
      <w:r w:rsidR="005019C3">
        <w:t xml:space="preserve"> and </w:t>
      </w:r>
      <w:r w:rsidR="00EF4D6A" w:rsidRPr="00961A71">
        <w:t xml:space="preserve">Random Utility Theory </w:t>
      </w:r>
      <w:r w:rsidR="00EF4D6A" w:rsidRPr="00961A71">
        <w:fldChar w:fldCharType="begin" w:fldLock="1"/>
      </w:r>
      <w:r w:rsidR="00793EE9">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McFadden, 1973; Luce, 2005)", "plainTextFormattedCitation" : "(McFadden, 1973; Luce, 2005)", "previouslyFormattedCitation" : "(McFadden, 1973; Luce, 2005)" }, "properties" : { "noteIndex" : 0 }, "schema" : "https://github.com/citation-style-language/schema/raw/master/csl-citation.json" }</w:instrText>
      </w:r>
      <w:r w:rsidR="00EF4D6A" w:rsidRPr="00961A71">
        <w:fldChar w:fldCharType="separate"/>
      </w:r>
      <w:r w:rsidR="00700100" w:rsidRPr="00700100">
        <w:rPr>
          <w:noProof/>
        </w:rPr>
        <w:t>(McFadden, 1973; Luce, 2005)</w:t>
      </w:r>
      <w:r w:rsidR="00EF4D6A" w:rsidRPr="00961A71">
        <w:fldChar w:fldCharType="end"/>
      </w:r>
      <w:r w:rsidR="00EF4D6A" w:rsidRPr="00961A71">
        <w:t xml:space="preserve">. </w:t>
      </w:r>
      <w:r w:rsidR="00EF4D6A">
        <w:t>For a general descripti</w:t>
      </w:r>
      <w:r w:rsidR="005019C3">
        <w:t xml:space="preserve">on </w:t>
      </w:r>
      <w:r w:rsidR="00EF4D6A">
        <w:t xml:space="preserve">see </w:t>
      </w:r>
      <w:r w:rsidR="00EF4D6A">
        <w:fldChar w:fldCharType="begin" w:fldLock="1"/>
      </w:r>
      <w:r w:rsidR="00B50373">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Holmes et al., 2017)", "plainTextFormattedCitation" : "(Holmes et al., 2017)", "previouslyFormattedCitation" : "(Holmes et al., 2017)" }, "properties" : { "noteIndex" : 0 }, "schema" : "https://github.com/citation-style-language/schema/raw/master/csl-citation.json" }</w:instrText>
      </w:r>
      <w:r w:rsidR="00EF4D6A">
        <w:fldChar w:fldCharType="separate"/>
      </w:r>
      <w:r w:rsidR="00B50373" w:rsidRPr="00B50373">
        <w:rPr>
          <w:noProof/>
        </w:rPr>
        <w:t>(Holmes et al., 2017)</w:t>
      </w:r>
      <w:r w:rsidR="00EF4D6A">
        <w:fldChar w:fldCharType="end"/>
      </w:r>
      <w:r w:rsidR="00EF4D6A">
        <w:t xml:space="preserve">. </w:t>
      </w:r>
      <w:r w:rsidR="00B96F9A">
        <w:t xml:space="preserve">The standard choice mode is the multinomial logit (MNL) model </w:t>
      </w:r>
      <w:r w:rsidR="00B96F9A">
        <w:fldChar w:fldCharType="begin" w:fldLock="1"/>
      </w:r>
      <w:r w:rsidR="00B50373">
        <w:instrText>ADDIN CSL_CITATION { "citationItems" : [ { "id" : "ITEM-1", "itemData" : { "author" : [ { "dropping-particle" : "", "family" : "McFadden", "given" : "Daniel", "non-dropping-particle" : "", "parse-names" : false, "suffix" : "" } ], "id" : "ITEM-1", "issued" : { "date-parts" : [ [ "1973" ] ] }, "publisher" : "Institute of Urban and Regional Development, University of California", "title" : "Conditional logit analysis of qualitative choice behavior", "type" : "article-journal" }, "uris" : [ "http://www.mendeley.com/documents/?uuid=6cc757fc-b2a2-4fbc-9ee7-2ddb37efc005" ] } ], "mendeley" : { "formattedCitation" : "(McFadden, 1973)", "plainTextFormattedCitation" : "(McFadden, 1973)", "previouslyFormattedCitation" : "(McFadden, 1973)" }, "properties" : { "noteIndex" : 0 }, "schema" : "https://github.com/citation-style-language/schema/raw/master/csl-citation.json" }</w:instrText>
      </w:r>
      <w:r w:rsidR="00B96F9A">
        <w:fldChar w:fldCharType="separate"/>
      </w:r>
      <w:r w:rsidR="00B50373" w:rsidRPr="00B50373">
        <w:rPr>
          <w:noProof/>
        </w:rPr>
        <w:t>(McFadden, 1973)</w:t>
      </w:r>
      <w:r w:rsidR="00B96F9A">
        <w:fldChar w:fldCharType="end"/>
      </w:r>
      <w:r w:rsidR="00B96F9A">
        <w:t xml:space="preserve"> which assumes the random component of the utility of the alternatives is independent and identically distributed (</w:t>
      </w:r>
      <w:proofErr w:type="spellStart"/>
      <w:r w:rsidR="00B96F9A" w:rsidRPr="00EB62D6">
        <w:rPr>
          <w:i/>
        </w:rPr>
        <w:t>i.i.d</w:t>
      </w:r>
      <w:proofErr w:type="spellEnd"/>
      <w:r w:rsidR="00B96F9A">
        <w:t xml:space="preserve">.). A key limitation of the MNL is that preferences for attributes of different alternatives are assumed to be homogenous across individuals. </w:t>
      </w:r>
      <w:r w:rsidR="00626C16">
        <w:t>The</w:t>
      </w:r>
      <w:r w:rsidR="00EF4D6A" w:rsidRPr="00F32089">
        <w:t xml:space="preserve"> </w:t>
      </w:r>
      <w:r w:rsidR="00EF4D6A">
        <w:t>RPL</w:t>
      </w:r>
      <w:r w:rsidR="00EF4D6A" w:rsidRPr="00F32089">
        <w:t xml:space="preserve"> </w:t>
      </w:r>
      <w:r w:rsidR="00EF4D6A">
        <w:t xml:space="preserve">model </w:t>
      </w:r>
      <w:r w:rsidR="00626C16">
        <w:t xml:space="preserve">for choice data analysis </w:t>
      </w:r>
      <w:r w:rsidR="00DC1C4E">
        <w:t xml:space="preserve">is more advanced and </w:t>
      </w:r>
      <w:r w:rsidR="00EF4D6A" w:rsidRPr="00F32089">
        <w:t>takes into account heterogeneity of the parameter values among respondents</w:t>
      </w:r>
      <w:r w:rsidR="00EF4D6A">
        <w:t xml:space="preserve"> and </w:t>
      </w:r>
      <w:r w:rsidR="00EF4D6A" w:rsidRPr="002E759B">
        <w:rPr>
          <w:lang w:eastAsia="zh-CN" w:bidi="ta-IN"/>
        </w:rPr>
        <w:t xml:space="preserve">relaxes key assumptions </w:t>
      </w:r>
      <w:r w:rsidR="00CC2746">
        <w:rPr>
          <w:lang w:eastAsia="zh-CN" w:bidi="ta-IN"/>
        </w:rPr>
        <w:t>that</w:t>
      </w:r>
      <w:r w:rsidR="00EF4D6A" w:rsidRPr="002E759B">
        <w:rPr>
          <w:lang w:eastAsia="zh-CN" w:bidi="ta-IN"/>
        </w:rPr>
        <w:t xml:space="preserve"> constrain the use of co</w:t>
      </w:r>
      <w:r w:rsidR="00EF4D6A">
        <w:rPr>
          <w:lang w:eastAsia="zh-CN" w:bidi="ta-IN"/>
        </w:rPr>
        <w:t xml:space="preserve">nditional logit models, namely independence of irrelevant alternatives - </w:t>
      </w:r>
      <w:proofErr w:type="spellStart"/>
      <w:r w:rsidR="002D6331">
        <w:rPr>
          <w:i/>
          <w:lang w:eastAsia="zh-CN" w:bidi="ta-IN"/>
        </w:rPr>
        <w:t>iia</w:t>
      </w:r>
      <w:proofErr w:type="spellEnd"/>
      <w:r w:rsidR="00EF4D6A" w:rsidRPr="00F32089">
        <w:t xml:space="preserve"> </w:t>
      </w:r>
      <w:r w:rsidR="00EF4D6A" w:rsidRPr="00F32089">
        <w:fldChar w:fldCharType="begin" w:fldLock="1"/>
      </w:r>
      <w:r w:rsidR="00B50373">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Hensher et al., 2005)", "plainTextFormattedCitation" : "(Hensher et al., 2005)", "previouslyFormattedCitation" : "(Hensher et al., 2005)" }, "properties" : { "noteIndex" : 0 }, "schema" : "https://github.com/citation-style-language/schema/raw/master/csl-citation.json" }</w:instrText>
      </w:r>
      <w:r w:rsidR="00EF4D6A" w:rsidRPr="00F32089">
        <w:fldChar w:fldCharType="separate"/>
      </w:r>
      <w:r w:rsidR="00B50373" w:rsidRPr="00B50373">
        <w:rPr>
          <w:noProof/>
        </w:rPr>
        <w:t>(Hensher et al., 2005)</w:t>
      </w:r>
      <w:r w:rsidR="00EF4D6A" w:rsidRPr="00F32089">
        <w:fldChar w:fldCharType="end"/>
      </w:r>
      <w:r w:rsidR="00EF4D6A">
        <w:t xml:space="preserve">. Under a RPL specification, the utility a respondent </w:t>
      </w:r>
      <w:proofErr w:type="spellStart"/>
      <w:r w:rsidR="00EF4D6A">
        <w:rPr>
          <w:i/>
        </w:rPr>
        <w:t>i</w:t>
      </w:r>
      <w:proofErr w:type="spellEnd"/>
      <w:r w:rsidR="00EF4D6A">
        <w:t xml:space="preserve"> </w:t>
      </w:r>
      <w:proofErr w:type="gramStart"/>
      <w:r w:rsidR="00EF4D6A">
        <w:t>derives</w:t>
      </w:r>
      <w:proofErr w:type="gramEnd"/>
      <w:r w:rsidR="00EF4D6A">
        <w:t xml:space="preserve"> from an alternative </w:t>
      </w:r>
      <w:r w:rsidR="00EF4D6A" w:rsidRPr="006160A9">
        <w:rPr>
          <w:i/>
        </w:rPr>
        <w:t>j</w:t>
      </w:r>
      <w:r w:rsidR="00EF4D6A">
        <w:t xml:space="preserve"> in each choice situation </w:t>
      </w:r>
      <w:r w:rsidR="00EF4D6A" w:rsidRPr="006160A9">
        <w:rPr>
          <w:i/>
        </w:rPr>
        <w:t>t</w:t>
      </w:r>
      <w:r w:rsidR="00EF4D6A">
        <w:t xml:space="preserve"> is given by:</w:t>
      </w:r>
    </w:p>
    <w:p w14:paraId="242839F4" w14:textId="77777777" w:rsidR="00EF4D6A" w:rsidRDefault="00EF4D6A" w:rsidP="00EF4D6A"/>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EF4D6A" w14:paraId="3516B031" w14:textId="77777777" w:rsidTr="004704A2">
        <w:tc>
          <w:tcPr>
            <w:tcW w:w="350" w:type="pct"/>
          </w:tcPr>
          <w:p w14:paraId="36440781" w14:textId="77777777" w:rsidR="00EF4D6A" w:rsidRDefault="00EF4D6A" w:rsidP="004704A2">
            <w:pPr>
              <w:ind w:firstLine="0"/>
              <w:rPr>
                <w:lang w:eastAsia="zh-CN" w:bidi="ta-IN"/>
              </w:rPr>
            </w:pPr>
          </w:p>
        </w:tc>
        <w:tc>
          <w:tcPr>
            <w:tcW w:w="4300" w:type="pct"/>
          </w:tcPr>
          <w:p w14:paraId="6AE0ACBD" w14:textId="77777777" w:rsidR="00EF4D6A" w:rsidRPr="006160A9" w:rsidRDefault="00B50373" w:rsidP="004704A2">
            <w:pPr>
              <w:pStyle w:val="Caption"/>
              <w:jc w:val="center"/>
              <w:rPr>
                <w:b w:val="0"/>
                <w:lang w:eastAsia="zh-CN" w:bidi="ta-IN"/>
              </w:rPr>
            </w:pPr>
            <m:oMathPara>
              <m:oMath>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U</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β</m:t>
                    </m:r>
                  </m:e>
                  <m:sub>
                    <m:r>
                      <m:rPr>
                        <m:sty m:val="bi"/>
                      </m:rPr>
                      <w:rPr>
                        <w:rFonts w:ascii="Cambria Math" w:hAnsi="Cambria Math"/>
                        <w:color w:val="auto"/>
                        <w:lang w:eastAsia="zh-CN" w:bidi="ta-IN"/>
                      </w:rPr>
                      <m:t>i</m:t>
                    </m:r>
                  </m:sub>
                </m:sSub>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X</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ϵ</m:t>
                    </m:r>
                  </m:e>
                  <m:sub>
                    <m:r>
                      <m:rPr>
                        <m:sty m:val="bi"/>
                      </m:rPr>
                      <w:rPr>
                        <w:rFonts w:ascii="Cambria Math" w:hAnsi="Cambria Math"/>
                        <w:color w:val="auto"/>
                        <w:lang w:eastAsia="zh-CN" w:bidi="ta-IN"/>
                      </w:rPr>
                      <m:t>ijt</m:t>
                    </m:r>
                  </m:sub>
                </m:sSub>
              </m:oMath>
            </m:oMathPara>
          </w:p>
        </w:tc>
        <w:tc>
          <w:tcPr>
            <w:tcW w:w="350" w:type="pct"/>
          </w:tcPr>
          <w:p w14:paraId="484FB670" w14:textId="77777777" w:rsidR="00EF4D6A" w:rsidRDefault="00EF4D6A" w:rsidP="004704A2">
            <w:pPr>
              <w:ind w:firstLine="0"/>
              <w:jc w:val="right"/>
              <w:rPr>
                <w:lang w:eastAsia="zh-CN" w:bidi="ta-IN"/>
              </w:rPr>
            </w:pPr>
            <w:r w:rsidRPr="00B87F2B">
              <w:rPr>
                <w:lang w:eastAsia="zh-CN" w:bidi="ta-IN"/>
              </w:rPr>
              <w:t xml:space="preserve">( </w:t>
            </w:r>
            <w:r>
              <w:rPr>
                <w:lang w:eastAsia="zh-CN" w:bidi="ta-IN"/>
              </w:rPr>
              <w:t>1</w:t>
            </w:r>
            <w:r w:rsidRPr="00B87F2B">
              <w:rPr>
                <w:lang w:eastAsia="zh-CN" w:bidi="ta-IN"/>
              </w:rPr>
              <w:t>)</w:t>
            </w:r>
          </w:p>
        </w:tc>
      </w:tr>
    </w:tbl>
    <w:p w14:paraId="427228E8" w14:textId="77777777" w:rsidR="00EF4D6A" w:rsidRDefault="00EF4D6A" w:rsidP="00EF4D6A"/>
    <w:p w14:paraId="589A6903" w14:textId="7B937B59" w:rsidR="002D6331" w:rsidRDefault="00EF4D6A" w:rsidP="002D6331">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w:t>
      </w:r>
      <w:r w:rsidR="002F1BC1">
        <w:t>,</w:t>
      </w:r>
      <w:r>
        <w:t xml:space="preserve">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w:t>
      </w:r>
      <w:r w:rsidR="002D6331">
        <w:t xml:space="preserve">Conditional on the individual specific parameters </w:t>
      </w:r>
      <w:r w:rsidR="002D6331" w:rsidRPr="007B7F02">
        <w:t>β</w:t>
      </w:r>
      <w:proofErr w:type="spellStart"/>
      <w:r w:rsidR="002D6331">
        <w:rPr>
          <w:vertAlign w:val="subscript"/>
        </w:rPr>
        <w:t>i</w:t>
      </w:r>
      <w:proofErr w:type="spellEnd"/>
      <w:r w:rsidR="002D6331">
        <w:t xml:space="preserve"> and error components </w:t>
      </w:r>
      <w:proofErr w:type="spellStart"/>
      <w:r w:rsidR="002D6331">
        <w:t>ε</w:t>
      </w:r>
      <w:r w:rsidR="002D6331">
        <w:rPr>
          <w:vertAlign w:val="subscript"/>
        </w:rPr>
        <w:t>i</w:t>
      </w:r>
      <w:proofErr w:type="spellEnd"/>
      <w:r w:rsidR="002D6331">
        <w:t xml:space="preserve"> </w:t>
      </w:r>
      <w:r w:rsidR="002D6331" w:rsidRPr="007B7F02">
        <w:t>the</w:t>
      </w:r>
      <w:r w:rsidR="002D6331">
        <w:t xml:space="preserve"> </w:t>
      </w:r>
      <w:r w:rsidR="002D6331" w:rsidRPr="00F32089">
        <w:t xml:space="preserve">probability that individual </w:t>
      </w:r>
      <w:proofErr w:type="spellStart"/>
      <w:r w:rsidR="002D6331" w:rsidRPr="00F32089">
        <w:rPr>
          <w:i/>
        </w:rPr>
        <w:t>i</w:t>
      </w:r>
      <w:proofErr w:type="spellEnd"/>
      <w:r w:rsidR="002D6331" w:rsidRPr="00F32089">
        <w:rPr>
          <w:i/>
        </w:rPr>
        <w:t xml:space="preserve"> </w:t>
      </w:r>
      <w:proofErr w:type="gramStart"/>
      <w:r w:rsidR="002D6331" w:rsidRPr="00F32089">
        <w:t>chooses</w:t>
      </w:r>
      <w:proofErr w:type="gramEnd"/>
      <w:r w:rsidR="002D6331" w:rsidRPr="00F32089">
        <w:t xml:space="preserve"> alternative </w:t>
      </w:r>
      <w:r w:rsidR="002D6331" w:rsidRPr="00F32089">
        <w:rPr>
          <w:i/>
        </w:rPr>
        <w:t>j</w:t>
      </w:r>
      <w:r w:rsidR="002D6331" w:rsidRPr="00F32089">
        <w:t xml:space="preserve"> in a particular choice </w:t>
      </w:r>
      <w:r w:rsidR="002D6331">
        <w:t xml:space="preserve">task </w:t>
      </w:r>
      <w:r w:rsidR="002D6331" w:rsidRPr="007B7F02">
        <w:rPr>
          <w:i/>
        </w:rPr>
        <w:t>n</w:t>
      </w:r>
      <w:r w:rsidR="002D6331">
        <w:t xml:space="preserve"> </w:t>
      </w:r>
      <w:r w:rsidR="002D6331" w:rsidRPr="007B7F02">
        <w:t>is</w:t>
      </w:r>
      <w:r w:rsidR="002D6331" w:rsidRPr="00F32089">
        <w:t xml:space="preserve"> represented as:</w:t>
      </w:r>
    </w:p>
    <w:p w14:paraId="36BB6CFC" w14:textId="77777777" w:rsidR="002D6331" w:rsidRDefault="002D6331" w:rsidP="002D63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2D6331" w14:paraId="097B8DA7" w14:textId="77777777" w:rsidTr="00263BB0">
        <w:tc>
          <w:tcPr>
            <w:tcW w:w="350" w:type="pct"/>
          </w:tcPr>
          <w:p w14:paraId="4F50D1AB" w14:textId="77777777" w:rsidR="002D6331" w:rsidRDefault="002D6331" w:rsidP="00263BB0">
            <w:pPr>
              <w:ind w:firstLine="0"/>
              <w:rPr>
                <w:lang w:eastAsia="zh-CN" w:bidi="ta-IN"/>
              </w:rPr>
            </w:pPr>
          </w:p>
        </w:tc>
        <w:tc>
          <w:tcPr>
            <w:tcW w:w="4300" w:type="pct"/>
          </w:tcPr>
          <w:p w14:paraId="6A8869F4" w14:textId="77777777" w:rsidR="002D6331" w:rsidRDefault="002D6331" w:rsidP="00263BB0">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sSub>
                      <m:sSubPr>
                        <m:ctrlPr>
                          <w:rPr>
                            <w:rFonts w:ascii="Cambria Math" w:hAnsi="Cambria Math"/>
                            <w:i/>
                            <w:color w:val="auto"/>
                          </w:rPr>
                        </m:ctrlPr>
                      </m:sSubPr>
                      <m:e>
                        <m:r>
                          <m:rPr>
                            <m:sty m:val="bi"/>
                          </m:rPr>
                          <w:rPr>
                            <w:rFonts w:ascii="Cambria Math" w:hAnsi="Cambria Math"/>
                            <w:color w:val="auto"/>
                          </w:rPr>
                          <m:t>, β</m:t>
                        </m:r>
                      </m:e>
                      <m:sub>
                        <m:r>
                          <m:rPr>
                            <m:sty m:val="bi"/>
                          </m:rPr>
                          <w:rPr>
                            <w:rFonts w:ascii="Cambria Math" w:hAnsi="Cambria Math"/>
                            <w:color w:val="auto"/>
                          </w:rPr>
                          <m:t>it</m:t>
                        </m:r>
                      </m:sub>
                    </m:sSub>
                    <m:r>
                      <m:rPr>
                        <m:sty m:val="bi"/>
                      </m:rPr>
                      <w:rPr>
                        <w:rFonts w:ascii="Cambria Math" w:hAnsi="Cambria Math"/>
                        <w:color w:val="auto"/>
                      </w:rPr>
                      <m:t xml:space="preserve"> ,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t</m:t>
                        </m:r>
                      </m:sub>
                    </m:sSub>
                  </m:e>
                </m:d>
                <m:r>
                  <m:rPr>
                    <m:sty m:val="bi"/>
                  </m:rPr>
                  <w:rPr>
                    <w:rFonts w:ascii="Cambria Math" w:hAnsi="Cambria Math"/>
                    <w:color w:val="auto"/>
                  </w:rPr>
                  <m:t>=</m:t>
                </m:r>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oMath>
            </m:oMathPara>
          </w:p>
        </w:tc>
        <w:tc>
          <w:tcPr>
            <w:tcW w:w="350" w:type="pct"/>
          </w:tcPr>
          <w:p w14:paraId="0E55B7DF" w14:textId="63AFC809" w:rsidR="002D6331" w:rsidRDefault="002D6331" w:rsidP="00263BB0">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2D6331" w14:paraId="27D8FC73" w14:textId="77777777" w:rsidTr="00263BB0">
        <w:tc>
          <w:tcPr>
            <w:tcW w:w="350" w:type="pct"/>
          </w:tcPr>
          <w:p w14:paraId="63F5F683" w14:textId="77777777" w:rsidR="002D6331" w:rsidRDefault="002D6331" w:rsidP="00263BB0">
            <w:pPr>
              <w:ind w:firstLine="0"/>
              <w:rPr>
                <w:lang w:eastAsia="zh-CN" w:bidi="ta-IN"/>
              </w:rPr>
            </w:pPr>
          </w:p>
        </w:tc>
        <w:tc>
          <w:tcPr>
            <w:tcW w:w="4300" w:type="pct"/>
          </w:tcPr>
          <w:p w14:paraId="6DFEFE4B" w14:textId="77777777" w:rsidR="002D6331" w:rsidRDefault="002D6331" w:rsidP="00263BB0">
            <w:pPr>
              <w:pStyle w:val="Caption"/>
              <w:jc w:val="center"/>
              <w:rPr>
                <w:rFonts w:ascii="Times New Roman" w:eastAsia="Times New Roman" w:hAnsi="Times New Roman"/>
                <w:color w:val="auto"/>
              </w:rPr>
            </w:pPr>
          </w:p>
        </w:tc>
        <w:tc>
          <w:tcPr>
            <w:tcW w:w="350" w:type="pct"/>
          </w:tcPr>
          <w:p w14:paraId="6A6E6301" w14:textId="77777777" w:rsidR="002D6331" w:rsidRPr="00B87F2B" w:rsidRDefault="002D6331" w:rsidP="00263BB0">
            <w:pPr>
              <w:ind w:firstLine="0"/>
              <w:jc w:val="right"/>
              <w:rPr>
                <w:lang w:eastAsia="zh-CN" w:bidi="ta-IN"/>
              </w:rPr>
            </w:pPr>
          </w:p>
        </w:tc>
      </w:tr>
    </w:tbl>
    <w:p w14:paraId="5832A07C" w14:textId="3C673BAC" w:rsidR="00656FF2" w:rsidRDefault="002D6331" w:rsidP="00656FF2">
      <w:r>
        <w:t>Note</w:t>
      </w:r>
      <w:proofErr w:type="gramStart"/>
      <w:r>
        <w:t>,</w:t>
      </w:r>
      <w:proofErr w:type="gramEnd"/>
      <w:r>
        <w:t xml:space="preserve"> choices for bovine and ovine farmers were modelled separately to explore preference heterogeneity between both groups. </w:t>
      </w:r>
      <w:r w:rsidR="00EF4D6A" w:rsidRPr="000A51A0">
        <w:t>The empirical model was estimated using the econometric software NLOGIT 5.0</w:t>
      </w:r>
      <w:r w:rsidR="00EF4D6A">
        <w:t>. For a full description of the model specification, s</w:t>
      </w:r>
      <w:r w:rsidR="00756551">
        <w:t xml:space="preserve">ee </w:t>
      </w:r>
      <w:r w:rsidR="0077411B">
        <w:t xml:space="preserve">Appendix </w:t>
      </w:r>
      <w:r w:rsidR="00865E25">
        <w:t>3</w:t>
      </w:r>
      <w:r w:rsidR="005019C3">
        <w:t xml:space="preserve">. </w:t>
      </w:r>
    </w:p>
    <w:p w14:paraId="2F50815A" w14:textId="77777777" w:rsidR="00156109" w:rsidRDefault="00156109" w:rsidP="00156109">
      <w:pPr>
        <w:pStyle w:val="Heading1"/>
      </w:pPr>
      <w:r>
        <w:t xml:space="preserve">Results </w:t>
      </w:r>
    </w:p>
    <w:p w14:paraId="3E7F1B2F" w14:textId="756918BC" w:rsidR="00156109" w:rsidRPr="00156109" w:rsidRDefault="00EE6732" w:rsidP="00156109">
      <w:pPr>
        <w:pStyle w:val="Heading2"/>
      </w:pPr>
      <w:r>
        <w:t>Respondent c</w:t>
      </w:r>
      <w:r w:rsidR="00156109" w:rsidRPr="00156109">
        <w:t xml:space="preserve">haracteristics </w:t>
      </w:r>
    </w:p>
    <w:p w14:paraId="2D42AA79" w14:textId="095AF751" w:rsidR="005878F4" w:rsidRPr="00515644" w:rsidRDefault="0001614F" w:rsidP="005878F4">
      <w:pPr>
        <w:rPr>
          <w:bCs/>
        </w:rPr>
      </w:pPr>
      <w:r>
        <w:t>A total 174 respondents were surveyed - 116</w:t>
      </w:r>
      <w:r w:rsidR="00E276D7">
        <w:t xml:space="preserve"> were bovine farmers</w:t>
      </w:r>
      <w:r w:rsidR="00E276D7" w:rsidRPr="00070992">
        <w:t xml:space="preserve"> and </w:t>
      </w:r>
      <w:r w:rsidR="00E276D7">
        <w:t xml:space="preserve">81 were </w:t>
      </w:r>
      <w:r w:rsidR="00E276D7" w:rsidRPr="00070992">
        <w:t>ovine farmers</w:t>
      </w:r>
      <w:r w:rsidR="00E276D7">
        <w:t xml:space="preserve"> (note </w:t>
      </w:r>
      <w:r w:rsidR="009C346D">
        <w:t xml:space="preserve">45 </w:t>
      </w:r>
      <w:r>
        <w:t xml:space="preserve">respondents kept both </w:t>
      </w:r>
      <w:proofErr w:type="spellStart"/>
      <w:r>
        <w:t>ovines</w:t>
      </w:r>
      <w:proofErr w:type="spellEnd"/>
      <w:r>
        <w:t xml:space="preserve"> and bovines</w:t>
      </w:r>
      <w:r w:rsidR="00E276D7">
        <w:t>)</w:t>
      </w:r>
      <w:r w:rsidR="00E276D7" w:rsidRPr="00070992">
        <w:t xml:space="preserve">. </w:t>
      </w:r>
      <w:r w:rsidR="00AD230E">
        <w:t xml:space="preserve">The means and standard deviation of multiple individual specific variables is outlined in Table 2. There were later used as interaction terms in the choice model to determine significant covariates that </w:t>
      </w:r>
      <w:r w:rsidR="005019C3">
        <w:t>help to</w:t>
      </w:r>
      <w:r w:rsidR="00AD230E">
        <w:t xml:space="preserve"> </w:t>
      </w:r>
      <w:r w:rsidR="005019C3">
        <w:t>explain respondent choice. The m</w:t>
      </w:r>
      <w:r w:rsidR="00AD230E">
        <w:t>ean age</w:t>
      </w:r>
      <w:r w:rsidR="000C5905">
        <w:t xml:space="preserve"> of participants was</w:t>
      </w:r>
      <w:r w:rsidR="005878F4" w:rsidRPr="00156109">
        <w:t xml:space="preserve"> from </w:t>
      </w:r>
      <w:r w:rsidR="005878F4">
        <w:t>40-49</w:t>
      </w:r>
      <w:r w:rsidR="005878F4" w:rsidRPr="00156109">
        <w:t xml:space="preserve"> years</w:t>
      </w:r>
      <w:r w:rsidR="00CE1789">
        <w:t xml:space="preserve">, </w:t>
      </w:r>
      <w:r w:rsidR="00AD230E">
        <w:t xml:space="preserve">with </w:t>
      </w:r>
      <w:r w:rsidR="00AD230E" w:rsidRPr="00156109">
        <w:t>highest</w:t>
      </w:r>
      <w:r w:rsidR="005878F4" w:rsidRPr="00156109">
        <w:t xml:space="preserve"> education level</w:t>
      </w:r>
      <w:r w:rsidR="00CE1789">
        <w:t>s</w:t>
      </w:r>
      <w:r w:rsidR="005878F4" w:rsidRPr="00156109">
        <w:t xml:space="preserve"> of either secondary school o</w:t>
      </w:r>
      <w:r w:rsidR="00AD230E">
        <w:t>r college</w:t>
      </w:r>
      <w:r w:rsidR="005878F4">
        <w:t>. Fewer</w:t>
      </w:r>
      <w:r w:rsidR="005878F4" w:rsidRPr="00156109">
        <w:t xml:space="preserve"> female respondents featured in our sample </w:t>
      </w:r>
      <w:r w:rsidR="005878F4">
        <w:t>as</w:t>
      </w:r>
      <w:r w:rsidR="005878F4" w:rsidRPr="00156109">
        <w:t xml:space="preserve"> more m</w:t>
      </w:r>
      <w:r w:rsidR="005878F4">
        <w:t>ales</w:t>
      </w:r>
      <w:r w:rsidR="005878F4" w:rsidRPr="00156109">
        <w:t xml:space="preserve"> are employed in agriculture</w:t>
      </w:r>
      <w:r w:rsidR="005878F4">
        <w:t xml:space="preserve"> </w:t>
      </w:r>
      <w:r w:rsidR="005878F4">
        <w:fldChar w:fldCharType="begin" w:fldLock="1"/>
      </w:r>
      <w:r w:rsidR="00B50373">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European Commission, 2012)", "plainTextFormattedCitation" : "(European Commission, 2012)", "previouslyFormattedCitation" : "(European Commission, 2012)" }, "properties" : { "noteIndex" : 0 }, "schema" : "https://github.com/citation-style-language/schema/raw/master/csl-citation.json" }</w:instrText>
      </w:r>
      <w:r w:rsidR="005878F4">
        <w:fldChar w:fldCharType="separate"/>
      </w:r>
      <w:r w:rsidR="00B50373" w:rsidRPr="00B50373">
        <w:rPr>
          <w:noProof/>
        </w:rPr>
        <w:t>(European Commission, 2012)</w:t>
      </w:r>
      <w:r w:rsidR="005878F4">
        <w:fldChar w:fldCharType="end"/>
      </w:r>
      <w:r w:rsidR="00B47350">
        <w:t xml:space="preserve">. </w:t>
      </w:r>
      <w:r w:rsidR="005878F4" w:rsidRPr="00156109">
        <w:t>Average monthly household income was</w:t>
      </w:r>
      <w:r w:rsidR="005878F4">
        <w:t xml:space="preserve">  reported to be in the range of </w:t>
      </w:r>
      <w:r w:rsidR="005878F4" w:rsidRPr="00156109">
        <w:rPr>
          <w:rFonts w:ascii="Arial" w:hAnsi="Arial" w:cs="Arial"/>
        </w:rPr>
        <w:t>€</w:t>
      </w:r>
      <w:r w:rsidR="005878F4">
        <w:t>181</w:t>
      </w:r>
      <w:r w:rsidR="005878F4" w:rsidRPr="00156109">
        <w:t xml:space="preserve"> to </w:t>
      </w:r>
      <w:r w:rsidR="005878F4" w:rsidRPr="00156109">
        <w:rPr>
          <w:rFonts w:ascii="Arial" w:hAnsi="Arial" w:cs="Arial"/>
        </w:rPr>
        <w:t>€</w:t>
      </w:r>
      <w:r w:rsidR="005878F4">
        <w:t>362</w:t>
      </w:r>
      <w:r w:rsidR="005878F4" w:rsidRPr="00156109">
        <w:t xml:space="preserve">; </w:t>
      </w:r>
      <w:r w:rsidR="005878F4">
        <w:t>lower than</w:t>
      </w:r>
      <w:r w:rsidR="005878F4" w:rsidRPr="00156109">
        <w:t xml:space="preserve"> </w:t>
      </w:r>
      <w:r w:rsidR="005878F4">
        <w:t xml:space="preserve">the national average </w:t>
      </w:r>
      <w:r w:rsidR="003F5CD8">
        <w:t xml:space="preserve">but anticipated at the sample site </w:t>
      </w:r>
      <w:r w:rsidR="003F5CD8">
        <w:fldChar w:fldCharType="begin" w:fldLock="1"/>
      </w:r>
      <w:r w:rsidR="00B50373">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plainTextFormattedCitation" : "(Page et al., 2011)", "previouslyFormattedCitation" : "(Page et al., 2011)" }, "properties" : { "noteIndex" : 0 }, "schema" : "https://github.com/citation-style-language/schema/raw/master/csl-citation.json" }</w:instrText>
      </w:r>
      <w:r w:rsidR="003F5CD8">
        <w:fldChar w:fldCharType="separate"/>
      </w:r>
      <w:r w:rsidR="00B50373" w:rsidRPr="00B50373">
        <w:rPr>
          <w:noProof/>
        </w:rPr>
        <w:t>(Page et al., 2011)</w:t>
      </w:r>
      <w:r w:rsidR="003F5CD8">
        <w:fldChar w:fldCharType="end"/>
      </w:r>
      <w:r w:rsidR="005878F4">
        <w:t>. The primary income for most farmers was EU subsides, while sale of milk and meat products were generally secondary and tertiary sources, respectively.</w:t>
      </w:r>
      <w:r w:rsidR="00695DE9">
        <w:t xml:space="preserve"> </w:t>
      </w:r>
      <w:r w:rsidR="00515644">
        <w:rPr>
          <w:bCs/>
        </w:rPr>
        <w:t>Some</w:t>
      </w:r>
      <w:r w:rsidR="00515644" w:rsidRPr="00835DD8">
        <w:rPr>
          <w:bCs/>
        </w:rPr>
        <w:t xml:space="preserve"> 40% of farmers claimed to be farming with a rare breed from a list of </w:t>
      </w:r>
      <w:r w:rsidR="00515644" w:rsidRPr="00835DD8">
        <w:rPr>
          <w:rFonts w:ascii="Arial" w:hAnsi="Arial" w:cs="Arial"/>
          <w:bCs/>
        </w:rPr>
        <w:t>‘</w:t>
      </w:r>
      <w:r w:rsidR="00515644" w:rsidRPr="00835DD8">
        <w:rPr>
          <w:bCs/>
        </w:rPr>
        <w:t>at risk</w:t>
      </w:r>
      <w:r w:rsidR="00515644" w:rsidRPr="00835DD8">
        <w:rPr>
          <w:rFonts w:ascii="Arial" w:hAnsi="Arial" w:cs="Arial"/>
          <w:bCs/>
        </w:rPr>
        <w:t>’</w:t>
      </w:r>
      <w:r w:rsidR="00515644" w:rsidRPr="00835DD8">
        <w:rPr>
          <w:bCs/>
        </w:rPr>
        <w:t xml:space="preserve"> breeds</w:t>
      </w:r>
      <w:r w:rsidR="00515644">
        <w:rPr>
          <w:bCs/>
        </w:rPr>
        <w:t>, while</w:t>
      </w:r>
      <w:r w:rsidR="00515644" w:rsidRPr="00835DD8">
        <w:rPr>
          <w:bCs/>
        </w:rPr>
        <w:t xml:space="preserve"> 32</w:t>
      </w:r>
      <w:r w:rsidR="005019C3" w:rsidRPr="00835DD8">
        <w:rPr>
          <w:bCs/>
        </w:rPr>
        <w:t xml:space="preserve">% </w:t>
      </w:r>
      <w:r w:rsidR="005019C3">
        <w:rPr>
          <w:bCs/>
        </w:rPr>
        <w:t>were</w:t>
      </w:r>
      <w:r w:rsidR="00515644" w:rsidRPr="00835DD8">
        <w:rPr>
          <w:bCs/>
        </w:rPr>
        <w:t xml:space="preserve"> enrolled in AES measures. Only </w:t>
      </w:r>
      <w:r w:rsidR="00515644">
        <w:rPr>
          <w:bCs/>
        </w:rPr>
        <w:t xml:space="preserve">21% </w:t>
      </w:r>
      <w:r w:rsidR="00515644" w:rsidRPr="00835DD8">
        <w:rPr>
          <w:bCs/>
        </w:rPr>
        <w:t xml:space="preserve">of </w:t>
      </w:r>
      <w:r w:rsidR="00515644">
        <w:rPr>
          <w:bCs/>
        </w:rPr>
        <w:t>respondents</w:t>
      </w:r>
      <w:r w:rsidR="00515644" w:rsidRPr="00835DD8">
        <w:rPr>
          <w:bCs/>
        </w:rPr>
        <w:t xml:space="preserve"> were aware of RDP support for rare breeds whilst only 8% actually met the EU</w:t>
      </w:r>
      <w:r w:rsidR="00515644" w:rsidRPr="00835DD8">
        <w:rPr>
          <w:rFonts w:ascii="Arial" w:hAnsi="Arial" w:cs="Arial"/>
          <w:bCs/>
        </w:rPr>
        <w:t>’</w:t>
      </w:r>
      <w:r w:rsidR="00515644" w:rsidRPr="00835DD8">
        <w:rPr>
          <w:bCs/>
        </w:rPr>
        <w:t>s c</w:t>
      </w:r>
      <w:r w:rsidR="00515644">
        <w:rPr>
          <w:bCs/>
        </w:rPr>
        <w:t xml:space="preserve">riteria to qualify for payments. </w:t>
      </w:r>
    </w:p>
    <w:p w14:paraId="7192B9F9" w14:textId="77777777" w:rsidR="001F5A44" w:rsidRPr="001F5A44" w:rsidRDefault="001F5A44" w:rsidP="001F5A44">
      <w:pPr>
        <w:rPr>
          <w:sz w:val="18"/>
          <w:szCs w:val="18"/>
        </w:rPr>
      </w:pPr>
    </w:p>
    <w:p w14:paraId="7BC88018" w14:textId="112D2F08" w:rsidR="00D57379" w:rsidRPr="00A4680C" w:rsidRDefault="000D02E9" w:rsidP="00A4680C">
      <w:pPr>
        <w:pStyle w:val="Caption"/>
        <w:rPr>
          <w:rFonts w:ascii="Times New Roman" w:hAnsi="Times New Roman"/>
          <w:b w:val="0"/>
          <w:color w:val="auto"/>
          <w:sz w:val="22"/>
          <w:szCs w:val="22"/>
        </w:rPr>
      </w:pPr>
      <w:r w:rsidRPr="005878F4">
        <w:rPr>
          <w:rFonts w:ascii="Times New Roman" w:hAnsi="Times New Roman"/>
          <w:color w:val="auto"/>
          <w:sz w:val="22"/>
          <w:szCs w:val="22"/>
        </w:rPr>
        <w:t xml:space="preserve">Table </w:t>
      </w:r>
      <w:r w:rsidRPr="005878F4">
        <w:rPr>
          <w:rFonts w:ascii="Times New Roman" w:hAnsi="Times New Roman"/>
          <w:color w:val="auto"/>
          <w:sz w:val="22"/>
          <w:szCs w:val="22"/>
        </w:rPr>
        <w:fldChar w:fldCharType="begin"/>
      </w:r>
      <w:r w:rsidRPr="005878F4">
        <w:rPr>
          <w:rFonts w:ascii="Times New Roman" w:hAnsi="Times New Roman"/>
          <w:color w:val="auto"/>
          <w:sz w:val="22"/>
          <w:szCs w:val="22"/>
        </w:rPr>
        <w:instrText xml:space="preserve"> SEQ Table \* ARABIC </w:instrText>
      </w:r>
      <w:r w:rsidRPr="005878F4">
        <w:rPr>
          <w:rFonts w:ascii="Times New Roman" w:hAnsi="Times New Roman"/>
          <w:color w:val="auto"/>
          <w:sz w:val="22"/>
          <w:szCs w:val="22"/>
        </w:rPr>
        <w:fldChar w:fldCharType="separate"/>
      </w:r>
      <w:r w:rsidR="00EB62D6">
        <w:rPr>
          <w:rFonts w:ascii="Times New Roman" w:hAnsi="Times New Roman"/>
          <w:noProof/>
          <w:color w:val="auto"/>
          <w:sz w:val="22"/>
          <w:szCs w:val="22"/>
        </w:rPr>
        <w:t>2</w:t>
      </w:r>
      <w:r w:rsidRPr="005878F4">
        <w:rPr>
          <w:rFonts w:ascii="Times New Roman" w:hAnsi="Times New Roman"/>
          <w:color w:val="auto"/>
          <w:sz w:val="22"/>
          <w:szCs w:val="22"/>
        </w:rPr>
        <w:fldChar w:fldCharType="end"/>
      </w:r>
      <w:r w:rsidRPr="005878F4">
        <w:rPr>
          <w:rFonts w:ascii="Times New Roman" w:hAnsi="Times New Roman"/>
          <w:b w:val="0"/>
          <w:color w:val="auto"/>
          <w:sz w:val="22"/>
          <w:szCs w:val="22"/>
        </w:rPr>
        <w:t xml:space="preserve">: </w:t>
      </w:r>
      <w:r w:rsidR="00AD230E">
        <w:rPr>
          <w:rFonts w:ascii="Times New Roman" w:hAnsi="Times New Roman"/>
          <w:b w:val="0"/>
          <w:color w:val="auto"/>
          <w:sz w:val="22"/>
          <w:szCs w:val="22"/>
        </w:rPr>
        <w:t xml:space="preserve">Summary of individual specific variables (with means) </w:t>
      </w:r>
      <w:r w:rsidR="005019C3">
        <w:rPr>
          <w:rFonts w:ascii="Times New Roman" w:hAnsi="Times New Roman"/>
          <w:b w:val="0"/>
          <w:color w:val="auto"/>
          <w:sz w:val="22"/>
          <w:szCs w:val="22"/>
        </w:rPr>
        <w:t xml:space="preserve">and relevant interpretation </w:t>
      </w:r>
    </w:p>
    <w:tbl>
      <w:tblPr>
        <w:tblW w:w="9220" w:type="dxa"/>
        <w:tblInd w:w="93" w:type="dxa"/>
        <w:tblLook w:val="04A0" w:firstRow="1" w:lastRow="0" w:firstColumn="1" w:lastColumn="0" w:noHBand="0" w:noVBand="1"/>
      </w:tblPr>
      <w:tblGrid>
        <w:gridCol w:w="961"/>
        <w:gridCol w:w="4880"/>
        <w:gridCol w:w="760"/>
        <w:gridCol w:w="940"/>
        <w:gridCol w:w="1760"/>
      </w:tblGrid>
      <w:tr w:rsidR="00D57379" w:rsidRPr="00D57379" w14:paraId="54E2514F" w14:textId="77777777" w:rsidTr="00D57379">
        <w:trPr>
          <w:trHeight w:val="285"/>
        </w:trPr>
        <w:tc>
          <w:tcPr>
            <w:tcW w:w="880" w:type="dxa"/>
            <w:tcBorders>
              <w:top w:val="single" w:sz="4" w:space="0" w:color="auto"/>
              <w:left w:val="nil"/>
              <w:bottom w:val="single" w:sz="4" w:space="0" w:color="auto"/>
              <w:right w:val="nil"/>
            </w:tcBorders>
            <w:shd w:val="clear" w:color="auto" w:fill="auto"/>
            <w:noWrap/>
            <w:vAlign w:val="center"/>
            <w:hideMark/>
          </w:tcPr>
          <w:p w14:paraId="1F161C2A" w14:textId="77777777" w:rsidR="00D57379" w:rsidRPr="00D57379" w:rsidRDefault="00D57379" w:rsidP="00D57379">
            <w:pPr>
              <w:spacing w:line="240" w:lineRule="auto"/>
              <w:ind w:firstLine="0"/>
              <w:jc w:val="left"/>
              <w:rPr>
                <w:b/>
                <w:bCs/>
                <w:color w:val="000000"/>
                <w:sz w:val="20"/>
                <w:szCs w:val="20"/>
                <w:lang w:eastAsia="en-GB"/>
              </w:rPr>
            </w:pPr>
            <w:r w:rsidRPr="00D57379">
              <w:rPr>
                <w:b/>
                <w:bCs/>
                <w:color w:val="000000"/>
                <w:sz w:val="20"/>
                <w:szCs w:val="20"/>
                <w:lang w:eastAsia="en-GB"/>
              </w:rPr>
              <w:t>Variable</w:t>
            </w:r>
          </w:p>
        </w:tc>
        <w:tc>
          <w:tcPr>
            <w:tcW w:w="4880" w:type="dxa"/>
            <w:tcBorders>
              <w:top w:val="single" w:sz="4" w:space="0" w:color="auto"/>
              <w:left w:val="nil"/>
              <w:bottom w:val="single" w:sz="4" w:space="0" w:color="auto"/>
              <w:right w:val="nil"/>
            </w:tcBorders>
            <w:shd w:val="clear" w:color="auto" w:fill="auto"/>
            <w:noWrap/>
            <w:vAlign w:val="center"/>
            <w:hideMark/>
          </w:tcPr>
          <w:p w14:paraId="2E43421D" w14:textId="77777777" w:rsidR="00D57379" w:rsidRPr="00D57379" w:rsidRDefault="00D57379" w:rsidP="00D57379">
            <w:pPr>
              <w:spacing w:line="240" w:lineRule="auto"/>
              <w:ind w:firstLine="0"/>
              <w:jc w:val="left"/>
              <w:rPr>
                <w:b/>
                <w:bCs/>
                <w:color w:val="000000"/>
                <w:sz w:val="20"/>
                <w:szCs w:val="20"/>
                <w:lang w:eastAsia="en-GB"/>
              </w:rPr>
            </w:pPr>
            <w:r w:rsidRPr="00D57379">
              <w:rPr>
                <w:b/>
                <w:bCs/>
                <w:color w:val="000000"/>
                <w:sz w:val="20"/>
                <w:szCs w:val="20"/>
                <w:lang w:eastAsia="en-GB"/>
              </w:rPr>
              <w:t>Interpretation</w:t>
            </w:r>
          </w:p>
        </w:tc>
        <w:tc>
          <w:tcPr>
            <w:tcW w:w="760" w:type="dxa"/>
            <w:tcBorders>
              <w:top w:val="single" w:sz="4" w:space="0" w:color="auto"/>
              <w:left w:val="nil"/>
              <w:bottom w:val="single" w:sz="4" w:space="0" w:color="auto"/>
              <w:right w:val="nil"/>
            </w:tcBorders>
            <w:shd w:val="clear" w:color="auto" w:fill="auto"/>
            <w:vAlign w:val="center"/>
            <w:hideMark/>
          </w:tcPr>
          <w:p w14:paraId="654C179E" w14:textId="77777777" w:rsidR="00D57379" w:rsidRPr="00D57379" w:rsidRDefault="00D57379" w:rsidP="00D57379">
            <w:pPr>
              <w:spacing w:line="240" w:lineRule="auto"/>
              <w:ind w:firstLine="0"/>
              <w:jc w:val="left"/>
              <w:rPr>
                <w:b/>
                <w:bCs/>
                <w:color w:val="000000"/>
                <w:sz w:val="20"/>
                <w:szCs w:val="20"/>
                <w:lang w:eastAsia="en-GB"/>
              </w:rPr>
            </w:pPr>
            <w:r w:rsidRPr="00D57379">
              <w:rPr>
                <w:b/>
                <w:bCs/>
                <w:color w:val="000000"/>
                <w:sz w:val="20"/>
                <w:szCs w:val="20"/>
                <w:lang w:eastAsia="en-GB"/>
              </w:rPr>
              <w:t>Mean</w:t>
            </w:r>
          </w:p>
        </w:tc>
        <w:tc>
          <w:tcPr>
            <w:tcW w:w="940" w:type="dxa"/>
            <w:tcBorders>
              <w:top w:val="single" w:sz="4" w:space="0" w:color="auto"/>
              <w:left w:val="nil"/>
              <w:bottom w:val="single" w:sz="4" w:space="0" w:color="auto"/>
              <w:right w:val="nil"/>
            </w:tcBorders>
            <w:shd w:val="clear" w:color="auto" w:fill="auto"/>
            <w:vAlign w:val="center"/>
            <w:hideMark/>
          </w:tcPr>
          <w:p w14:paraId="3332F45F" w14:textId="77777777" w:rsidR="00D57379" w:rsidRPr="00D57379" w:rsidRDefault="00D57379" w:rsidP="00D57379">
            <w:pPr>
              <w:spacing w:line="240" w:lineRule="auto"/>
              <w:ind w:firstLine="0"/>
              <w:jc w:val="left"/>
              <w:rPr>
                <w:b/>
                <w:bCs/>
                <w:color w:val="000000"/>
                <w:sz w:val="20"/>
                <w:szCs w:val="20"/>
                <w:lang w:eastAsia="en-GB"/>
              </w:rPr>
            </w:pPr>
            <w:r w:rsidRPr="00D57379">
              <w:rPr>
                <w:b/>
                <w:bCs/>
                <w:color w:val="000000"/>
                <w:sz w:val="20"/>
                <w:szCs w:val="20"/>
                <w:lang w:eastAsia="en-GB"/>
              </w:rPr>
              <w:t>Std. Dev</w:t>
            </w:r>
          </w:p>
        </w:tc>
        <w:tc>
          <w:tcPr>
            <w:tcW w:w="1760" w:type="dxa"/>
            <w:tcBorders>
              <w:top w:val="single" w:sz="4" w:space="0" w:color="auto"/>
              <w:left w:val="nil"/>
              <w:bottom w:val="single" w:sz="4" w:space="0" w:color="auto"/>
              <w:right w:val="nil"/>
            </w:tcBorders>
            <w:shd w:val="clear" w:color="auto" w:fill="auto"/>
            <w:vAlign w:val="center"/>
            <w:hideMark/>
          </w:tcPr>
          <w:p w14:paraId="44D5B089" w14:textId="77777777" w:rsidR="00D57379" w:rsidRPr="00D57379" w:rsidRDefault="00D57379" w:rsidP="00D57379">
            <w:pPr>
              <w:spacing w:line="240" w:lineRule="auto"/>
              <w:ind w:firstLine="0"/>
              <w:jc w:val="left"/>
              <w:rPr>
                <w:b/>
                <w:bCs/>
                <w:color w:val="000000"/>
                <w:sz w:val="20"/>
                <w:szCs w:val="20"/>
                <w:lang w:eastAsia="en-GB"/>
              </w:rPr>
            </w:pPr>
            <w:r w:rsidRPr="00D57379">
              <w:rPr>
                <w:b/>
                <w:bCs/>
                <w:color w:val="000000"/>
                <w:sz w:val="20"/>
                <w:szCs w:val="20"/>
                <w:lang w:eastAsia="en-GB"/>
              </w:rPr>
              <w:t>National mean</w:t>
            </w:r>
          </w:p>
        </w:tc>
      </w:tr>
      <w:tr w:rsidR="00D57379" w:rsidRPr="00D57379" w14:paraId="21F4BFDE" w14:textId="77777777" w:rsidTr="00D57379">
        <w:trPr>
          <w:trHeight w:val="285"/>
        </w:trPr>
        <w:tc>
          <w:tcPr>
            <w:tcW w:w="880" w:type="dxa"/>
            <w:tcBorders>
              <w:top w:val="nil"/>
              <w:left w:val="nil"/>
              <w:bottom w:val="nil"/>
              <w:right w:val="nil"/>
            </w:tcBorders>
            <w:shd w:val="clear" w:color="auto" w:fill="auto"/>
            <w:vAlign w:val="center"/>
            <w:hideMark/>
          </w:tcPr>
          <w:p w14:paraId="09561FDD"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Gender</w:t>
            </w:r>
          </w:p>
        </w:tc>
        <w:tc>
          <w:tcPr>
            <w:tcW w:w="4880" w:type="dxa"/>
            <w:tcBorders>
              <w:top w:val="nil"/>
              <w:left w:val="nil"/>
              <w:bottom w:val="nil"/>
              <w:right w:val="nil"/>
            </w:tcBorders>
            <w:shd w:val="clear" w:color="auto" w:fill="auto"/>
            <w:vAlign w:val="center"/>
            <w:hideMark/>
          </w:tcPr>
          <w:p w14:paraId="481124CC"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male, 0 otherwise</w:t>
            </w:r>
          </w:p>
        </w:tc>
        <w:tc>
          <w:tcPr>
            <w:tcW w:w="760" w:type="dxa"/>
            <w:tcBorders>
              <w:top w:val="nil"/>
              <w:left w:val="nil"/>
              <w:bottom w:val="nil"/>
              <w:right w:val="nil"/>
            </w:tcBorders>
            <w:shd w:val="clear" w:color="auto" w:fill="auto"/>
            <w:noWrap/>
            <w:vAlign w:val="center"/>
            <w:hideMark/>
          </w:tcPr>
          <w:p w14:paraId="54BD72D6"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83</w:t>
            </w:r>
          </w:p>
        </w:tc>
        <w:tc>
          <w:tcPr>
            <w:tcW w:w="940" w:type="dxa"/>
            <w:tcBorders>
              <w:top w:val="nil"/>
              <w:left w:val="nil"/>
              <w:bottom w:val="nil"/>
              <w:right w:val="nil"/>
            </w:tcBorders>
            <w:shd w:val="clear" w:color="auto" w:fill="auto"/>
            <w:noWrap/>
            <w:vAlign w:val="center"/>
            <w:hideMark/>
          </w:tcPr>
          <w:p w14:paraId="02EB5596"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91</w:t>
            </w:r>
          </w:p>
        </w:tc>
        <w:tc>
          <w:tcPr>
            <w:tcW w:w="1760" w:type="dxa"/>
            <w:tcBorders>
              <w:top w:val="nil"/>
              <w:left w:val="nil"/>
              <w:bottom w:val="nil"/>
              <w:right w:val="nil"/>
            </w:tcBorders>
            <w:shd w:val="clear" w:color="auto" w:fill="auto"/>
            <w:vAlign w:val="center"/>
            <w:hideMark/>
          </w:tcPr>
          <w:p w14:paraId="193F06CE" w14:textId="53149F6C" w:rsidR="00D57379" w:rsidRPr="00EB62D6" w:rsidRDefault="0065570F" w:rsidP="00D57379">
            <w:pPr>
              <w:spacing w:line="240" w:lineRule="auto"/>
              <w:ind w:firstLine="0"/>
              <w:jc w:val="left"/>
              <w:rPr>
                <w:color w:val="000000"/>
                <w:sz w:val="20"/>
                <w:szCs w:val="20"/>
                <w:vertAlign w:val="superscript"/>
                <w:lang w:eastAsia="en-GB"/>
              </w:rPr>
            </w:pPr>
            <w:r>
              <w:rPr>
                <w:color w:val="000000"/>
                <w:sz w:val="20"/>
                <w:szCs w:val="20"/>
                <w:lang w:eastAsia="en-GB"/>
              </w:rPr>
              <w:t xml:space="preserve">49% </w:t>
            </w:r>
            <w:proofErr w:type="spellStart"/>
            <w:r>
              <w:rPr>
                <w:color w:val="000000"/>
                <w:sz w:val="20"/>
                <w:szCs w:val="20"/>
                <w:lang w:eastAsia="en-GB"/>
              </w:rPr>
              <w:t>male</w:t>
            </w:r>
            <w:r w:rsidR="002E2E8F">
              <w:rPr>
                <w:color w:val="000000"/>
                <w:sz w:val="20"/>
                <w:szCs w:val="20"/>
                <w:vertAlign w:val="superscript"/>
                <w:lang w:eastAsia="en-GB"/>
              </w:rPr>
              <w:t>a</w:t>
            </w:r>
            <w:proofErr w:type="spellEnd"/>
          </w:p>
        </w:tc>
      </w:tr>
      <w:tr w:rsidR="00D57379" w:rsidRPr="00D57379" w14:paraId="72B08B68" w14:textId="77777777" w:rsidTr="00D57379">
        <w:trPr>
          <w:trHeight w:val="510"/>
        </w:trPr>
        <w:tc>
          <w:tcPr>
            <w:tcW w:w="880" w:type="dxa"/>
            <w:tcBorders>
              <w:top w:val="nil"/>
              <w:left w:val="nil"/>
              <w:bottom w:val="nil"/>
              <w:right w:val="nil"/>
            </w:tcBorders>
            <w:shd w:val="clear" w:color="auto" w:fill="auto"/>
            <w:vAlign w:val="center"/>
            <w:hideMark/>
          </w:tcPr>
          <w:p w14:paraId="45716683"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Age</w:t>
            </w:r>
          </w:p>
        </w:tc>
        <w:tc>
          <w:tcPr>
            <w:tcW w:w="4880" w:type="dxa"/>
            <w:tcBorders>
              <w:top w:val="nil"/>
              <w:left w:val="nil"/>
              <w:bottom w:val="nil"/>
              <w:right w:val="nil"/>
            </w:tcBorders>
            <w:shd w:val="clear" w:color="auto" w:fill="auto"/>
            <w:vAlign w:val="center"/>
            <w:hideMark/>
          </w:tcPr>
          <w:p w14:paraId="2A7698A4"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ategorical (1=&lt;20, 2=20-29, 3=30-39, 4=40-49, 5=50-59, 6=60-69, 7=over 70 years)</w:t>
            </w:r>
          </w:p>
        </w:tc>
        <w:tc>
          <w:tcPr>
            <w:tcW w:w="760" w:type="dxa"/>
            <w:tcBorders>
              <w:top w:val="nil"/>
              <w:left w:val="nil"/>
              <w:bottom w:val="nil"/>
              <w:right w:val="nil"/>
            </w:tcBorders>
            <w:shd w:val="clear" w:color="auto" w:fill="auto"/>
            <w:noWrap/>
            <w:vAlign w:val="center"/>
            <w:hideMark/>
          </w:tcPr>
          <w:p w14:paraId="22CA9862"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4.23</w:t>
            </w:r>
          </w:p>
        </w:tc>
        <w:tc>
          <w:tcPr>
            <w:tcW w:w="940" w:type="dxa"/>
            <w:tcBorders>
              <w:top w:val="nil"/>
              <w:left w:val="nil"/>
              <w:bottom w:val="nil"/>
              <w:right w:val="nil"/>
            </w:tcBorders>
            <w:shd w:val="clear" w:color="auto" w:fill="auto"/>
            <w:noWrap/>
            <w:vAlign w:val="center"/>
            <w:hideMark/>
          </w:tcPr>
          <w:p w14:paraId="5144A20B"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44</w:t>
            </w:r>
          </w:p>
        </w:tc>
        <w:tc>
          <w:tcPr>
            <w:tcW w:w="1760" w:type="dxa"/>
            <w:tcBorders>
              <w:top w:val="nil"/>
              <w:left w:val="nil"/>
              <w:bottom w:val="nil"/>
              <w:right w:val="nil"/>
            </w:tcBorders>
            <w:shd w:val="clear" w:color="auto" w:fill="auto"/>
            <w:vAlign w:val="bottom"/>
            <w:hideMark/>
          </w:tcPr>
          <w:p w14:paraId="510973E9" w14:textId="36E7DA1C" w:rsidR="00D57379" w:rsidRPr="00EB62D6" w:rsidRDefault="00D57379" w:rsidP="00D57379">
            <w:pPr>
              <w:spacing w:line="240" w:lineRule="auto"/>
              <w:ind w:firstLine="0"/>
              <w:jc w:val="left"/>
              <w:rPr>
                <w:color w:val="000000"/>
                <w:sz w:val="20"/>
                <w:szCs w:val="20"/>
                <w:vertAlign w:val="superscript"/>
                <w:lang w:eastAsia="en-GB"/>
              </w:rPr>
            </w:pPr>
            <w:r w:rsidRPr="00D57379">
              <w:rPr>
                <w:color w:val="000000"/>
                <w:sz w:val="20"/>
                <w:szCs w:val="20"/>
                <w:lang w:eastAsia="en-GB"/>
              </w:rPr>
              <w:t>55.7% (25-64 years)</w:t>
            </w:r>
            <w:r w:rsidR="002E2E8F">
              <w:rPr>
                <w:color w:val="000000"/>
                <w:sz w:val="20"/>
                <w:szCs w:val="20"/>
                <w:vertAlign w:val="superscript"/>
                <w:lang w:eastAsia="en-GB"/>
              </w:rPr>
              <w:t>a</w:t>
            </w:r>
          </w:p>
        </w:tc>
      </w:tr>
      <w:tr w:rsidR="00D57379" w:rsidRPr="00D57379" w14:paraId="26A9CED9" w14:textId="77777777" w:rsidTr="00D57379">
        <w:trPr>
          <w:trHeight w:val="510"/>
        </w:trPr>
        <w:tc>
          <w:tcPr>
            <w:tcW w:w="880" w:type="dxa"/>
            <w:tcBorders>
              <w:top w:val="nil"/>
              <w:left w:val="nil"/>
              <w:bottom w:val="nil"/>
              <w:right w:val="nil"/>
            </w:tcBorders>
            <w:shd w:val="clear" w:color="auto" w:fill="auto"/>
            <w:vAlign w:val="center"/>
            <w:hideMark/>
          </w:tcPr>
          <w:p w14:paraId="79E105D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EDU</w:t>
            </w:r>
          </w:p>
        </w:tc>
        <w:tc>
          <w:tcPr>
            <w:tcW w:w="4880" w:type="dxa"/>
            <w:tcBorders>
              <w:top w:val="nil"/>
              <w:left w:val="nil"/>
              <w:bottom w:val="nil"/>
              <w:right w:val="nil"/>
            </w:tcBorders>
            <w:shd w:val="clear" w:color="auto" w:fill="auto"/>
            <w:vAlign w:val="center"/>
            <w:hideMark/>
          </w:tcPr>
          <w:p w14:paraId="48AA336B"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ategorical (1=secondary, 2=college, 3=degree &amp; professional)</w:t>
            </w:r>
          </w:p>
        </w:tc>
        <w:tc>
          <w:tcPr>
            <w:tcW w:w="760" w:type="dxa"/>
            <w:tcBorders>
              <w:top w:val="nil"/>
              <w:left w:val="nil"/>
              <w:bottom w:val="nil"/>
              <w:right w:val="nil"/>
            </w:tcBorders>
            <w:shd w:val="clear" w:color="auto" w:fill="auto"/>
            <w:noWrap/>
            <w:vAlign w:val="center"/>
            <w:hideMark/>
          </w:tcPr>
          <w:p w14:paraId="448364C4"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58</w:t>
            </w:r>
          </w:p>
        </w:tc>
        <w:tc>
          <w:tcPr>
            <w:tcW w:w="940" w:type="dxa"/>
            <w:tcBorders>
              <w:top w:val="nil"/>
              <w:left w:val="nil"/>
              <w:bottom w:val="nil"/>
              <w:right w:val="nil"/>
            </w:tcBorders>
            <w:shd w:val="clear" w:color="auto" w:fill="auto"/>
            <w:noWrap/>
            <w:vAlign w:val="center"/>
            <w:hideMark/>
          </w:tcPr>
          <w:p w14:paraId="7FBD8552"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61</w:t>
            </w:r>
          </w:p>
        </w:tc>
        <w:tc>
          <w:tcPr>
            <w:tcW w:w="1760" w:type="dxa"/>
            <w:tcBorders>
              <w:top w:val="nil"/>
              <w:left w:val="nil"/>
              <w:bottom w:val="nil"/>
              <w:right w:val="nil"/>
            </w:tcBorders>
            <w:shd w:val="clear" w:color="auto" w:fill="auto"/>
            <w:vAlign w:val="bottom"/>
            <w:hideMark/>
          </w:tcPr>
          <w:p w14:paraId="24B09DFE" w14:textId="7D8F759A" w:rsidR="00D57379" w:rsidRPr="00EB62D6" w:rsidRDefault="00D57379" w:rsidP="00D57379">
            <w:pPr>
              <w:spacing w:line="240" w:lineRule="auto"/>
              <w:ind w:firstLine="0"/>
              <w:jc w:val="left"/>
              <w:rPr>
                <w:color w:val="000000"/>
                <w:sz w:val="20"/>
                <w:szCs w:val="20"/>
                <w:vertAlign w:val="superscript"/>
                <w:lang w:eastAsia="en-GB"/>
              </w:rPr>
            </w:pPr>
            <w:r w:rsidRPr="00D57379">
              <w:rPr>
                <w:color w:val="000000"/>
                <w:sz w:val="20"/>
                <w:szCs w:val="20"/>
                <w:lang w:eastAsia="en-GB"/>
              </w:rPr>
              <w:t>85.6% (secondary or college)</w:t>
            </w:r>
            <w:r w:rsidR="002E2E8F">
              <w:rPr>
                <w:color w:val="000000"/>
                <w:sz w:val="20"/>
                <w:szCs w:val="20"/>
                <w:vertAlign w:val="superscript"/>
                <w:lang w:eastAsia="en-GB"/>
              </w:rPr>
              <w:t>a</w:t>
            </w:r>
          </w:p>
        </w:tc>
      </w:tr>
      <w:tr w:rsidR="00D57379" w:rsidRPr="00D57379" w14:paraId="3EC90B52" w14:textId="77777777" w:rsidTr="00D57379">
        <w:trPr>
          <w:trHeight w:val="510"/>
        </w:trPr>
        <w:tc>
          <w:tcPr>
            <w:tcW w:w="880" w:type="dxa"/>
            <w:tcBorders>
              <w:top w:val="nil"/>
              <w:left w:val="nil"/>
              <w:bottom w:val="nil"/>
              <w:right w:val="nil"/>
            </w:tcBorders>
            <w:shd w:val="clear" w:color="auto" w:fill="auto"/>
            <w:vAlign w:val="center"/>
            <w:hideMark/>
          </w:tcPr>
          <w:p w14:paraId="5B712FCD"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Income</w:t>
            </w:r>
          </w:p>
        </w:tc>
        <w:tc>
          <w:tcPr>
            <w:tcW w:w="4880" w:type="dxa"/>
            <w:tcBorders>
              <w:top w:val="nil"/>
              <w:left w:val="nil"/>
              <w:bottom w:val="nil"/>
              <w:right w:val="nil"/>
            </w:tcBorders>
            <w:shd w:val="clear" w:color="auto" w:fill="auto"/>
            <w:vAlign w:val="center"/>
            <w:hideMark/>
          </w:tcPr>
          <w:p w14:paraId="2043A491"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ategorical (1=&lt;€45, 2=€45-€90, 3=€91-€181, 4=€181-€362, 5=€362-€678, 6=&gt;€679)</w:t>
            </w:r>
          </w:p>
        </w:tc>
        <w:tc>
          <w:tcPr>
            <w:tcW w:w="760" w:type="dxa"/>
            <w:tcBorders>
              <w:top w:val="nil"/>
              <w:left w:val="nil"/>
              <w:bottom w:val="nil"/>
              <w:right w:val="nil"/>
            </w:tcBorders>
            <w:shd w:val="clear" w:color="auto" w:fill="auto"/>
            <w:noWrap/>
            <w:vAlign w:val="center"/>
            <w:hideMark/>
          </w:tcPr>
          <w:p w14:paraId="5E0D0107"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3.8</w:t>
            </w:r>
          </w:p>
        </w:tc>
        <w:tc>
          <w:tcPr>
            <w:tcW w:w="940" w:type="dxa"/>
            <w:tcBorders>
              <w:top w:val="nil"/>
              <w:left w:val="nil"/>
              <w:bottom w:val="nil"/>
              <w:right w:val="nil"/>
            </w:tcBorders>
            <w:shd w:val="clear" w:color="auto" w:fill="auto"/>
            <w:noWrap/>
            <w:vAlign w:val="center"/>
            <w:hideMark/>
          </w:tcPr>
          <w:p w14:paraId="33ED45C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45</w:t>
            </w:r>
          </w:p>
        </w:tc>
        <w:tc>
          <w:tcPr>
            <w:tcW w:w="1760" w:type="dxa"/>
            <w:tcBorders>
              <w:top w:val="nil"/>
              <w:left w:val="nil"/>
              <w:bottom w:val="nil"/>
              <w:right w:val="nil"/>
            </w:tcBorders>
            <w:shd w:val="clear" w:color="auto" w:fill="auto"/>
            <w:vAlign w:val="bottom"/>
            <w:hideMark/>
          </w:tcPr>
          <w:p w14:paraId="309AD423" w14:textId="347A23D6" w:rsidR="00D57379" w:rsidRPr="00EB62D6" w:rsidRDefault="00D57379" w:rsidP="00D57379">
            <w:pPr>
              <w:spacing w:line="240" w:lineRule="auto"/>
              <w:ind w:firstLine="0"/>
              <w:jc w:val="left"/>
              <w:rPr>
                <w:color w:val="000000"/>
                <w:sz w:val="20"/>
                <w:szCs w:val="20"/>
                <w:vertAlign w:val="superscript"/>
                <w:lang w:eastAsia="en-GB"/>
              </w:rPr>
            </w:pPr>
            <w:r w:rsidRPr="00D57379">
              <w:rPr>
                <w:color w:val="000000"/>
                <w:sz w:val="20"/>
                <w:szCs w:val="20"/>
                <w:lang w:eastAsia="en-GB"/>
              </w:rPr>
              <w:t>€ 566</w:t>
            </w:r>
            <w:r w:rsidR="002E2E8F">
              <w:rPr>
                <w:color w:val="000000"/>
                <w:sz w:val="20"/>
                <w:szCs w:val="20"/>
                <w:vertAlign w:val="superscript"/>
                <w:lang w:eastAsia="en-GB"/>
              </w:rPr>
              <w:t>b</w:t>
            </w:r>
          </w:p>
        </w:tc>
      </w:tr>
      <w:tr w:rsidR="00D57379" w:rsidRPr="00D57379" w14:paraId="1DCB8E97" w14:textId="77777777" w:rsidTr="00D57379">
        <w:trPr>
          <w:trHeight w:val="285"/>
        </w:trPr>
        <w:tc>
          <w:tcPr>
            <w:tcW w:w="880" w:type="dxa"/>
            <w:tcBorders>
              <w:top w:val="nil"/>
              <w:left w:val="nil"/>
              <w:bottom w:val="nil"/>
              <w:right w:val="nil"/>
            </w:tcBorders>
            <w:shd w:val="clear" w:color="auto" w:fill="auto"/>
            <w:vAlign w:val="center"/>
            <w:hideMark/>
          </w:tcPr>
          <w:p w14:paraId="41C42301"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Size</w:t>
            </w:r>
          </w:p>
        </w:tc>
        <w:tc>
          <w:tcPr>
            <w:tcW w:w="4880" w:type="dxa"/>
            <w:tcBorders>
              <w:top w:val="nil"/>
              <w:left w:val="nil"/>
              <w:bottom w:val="nil"/>
              <w:right w:val="nil"/>
            </w:tcBorders>
            <w:shd w:val="clear" w:color="auto" w:fill="auto"/>
            <w:vAlign w:val="center"/>
            <w:hideMark/>
          </w:tcPr>
          <w:p w14:paraId="1C7FAB84"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ategorical (1=1-2 ha, 2=3-6 ha, 3=7-20 ha, 4=&gt;20 ha)</w:t>
            </w:r>
          </w:p>
        </w:tc>
        <w:tc>
          <w:tcPr>
            <w:tcW w:w="760" w:type="dxa"/>
            <w:tcBorders>
              <w:top w:val="nil"/>
              <w:left w:val="nil"/>
              <w:bottom w:val="nil"/>
              <w:right w:val="nil"/>
            </w:tcBorders>
            <w:shd w:val="clear" w:color="auto" w:fill="auto"/>
            <w:noWrap/>
            <w:vAlign w:val="center"/>
            <w:hideMark/>
          </w:tcPr>
          <w:p w14:paraId="68E3ABBC"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2.59</w:t>
            </w:r>
          </w:p>
        </w:tc>
        <w:tc>
          <w:tcPr>
            <w:tcW w:w="940" w:type="dxa"/>
            <w:tcBorders>
              <w:top w:val="nil"/>
              <w:left w:val="nil"/>
              <w:bottom w:val="nil"/>
              <w:right w:val="nil"/>
            </w:tcBorders>
            <w:shd w:val="clear" w:color="auto" w:fill="auto"/>
            <w:noWrap/>
            <w:vAlign w:val="center"/>
            <w:hideMark/>
          </w:tcPr>
          <w:p w14:paraId="014041C3"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05</w:t>
            </w:r>
          </w:p>
        </w:tc>
        <w:tc>
          <w:tcPr>
            <w:tcW w:w="1760" w:type="dxa"/>
            <w:tcBorders>
              <w:top w:val="nil"/>
              <w:left w:val="nil"/>
              <w:bottom w:val="nil"/>
              <w:right w:val="nil"/>
            </w:tcBorders>
            <w:shd w:val="clear" w:color="auto" w:fill="auto"/>
            <w:vAlign w:val="center"/>
            <w:hideMark/>
          </w:tcPr>
          <w:p w14:paraId="19278FFD" w14:textId="63B6F94E" w:rsidR="00D57379" w:rsidRPr="00EB62D6" w:rsidRDefault="00D57379" w:rsidP="00D57379">
            <w:pPr>
              <w:spacing w:line="240" w:lineRule="auto"/>
              <w:ind w:firstLine="0"/>
              <w:jc w:val="left"/>
              <w:rPr>
                <w:color w:val="000000"/>
                <w:sz w:val="20"/>
                <w:szCs w:val="20"/>
                <w:vertAlign w:val="superscript"/>
                <w:lang w:eastAsia="en-GB"/>
              </w:rPr>
            </w:pPr>
            <w:r w:rsidRPr="00D57379">
              <w:rPr>
                <w:color w:val="000000"/>
                <w:sz w:val="20"/>
                <w:szCs w:val="20"/>
                <w:lang w:eastAsia="en-GB"/>
              </w:rPr>
              <w:t xml:space="preserve">3.6 </w:t>
            </w:r>
            <w:proofErr w:type="spellStart"/>
            <w:r w:rsidRPr="00D57379">
              <w:rPr>
                <w:color w:val="000000"/>
                <w:sz w:val="20"/>
                <w:szCs w:val="20"/>
                <w:lang w:eastAsia="en-GB"/>
              </w:rPr>
              <w:t>ha</w:t>
            </w:r>
            <w:r w:rsidR="002E2E8F">
              <w:rPr>
                <w:color w:val="000000"/>
                <w:sz w:val="20"/>
                <w:szCs w:val="20"/>
                <w:vertAlign w:val="superscript"/>
                <w:lang w:eastAsia="en-GB"/>
              </w:rPr>
              <w:t>c</w:t>
            </w:r>
            <w:proofErr w:type="spellEnd"/>
          </w:p>
        </w:tc>
      </w:tr>
      <w:tr w:rsidR="00D57379" w:rsidRPr="00D57379" w14:paraId="77F5E14A" w14:textId="77777777" w:rsidTr="00D57379">
        <w:trPr>
          <w:trHeight w:val="300"/>
        </w:trPr>
        <w:tc>
          <w:tcPr>
            <w:tcW w:w="880" w:type="dxa"/>
            <w:tcBorders>
              <w:top w:val="nil"/>
              <w:left w:val="nil"/>
              <w:bottom w:val="nil"/>
              <w:right w:val="nil"/>
            </w:tcBorders>
            <w:shd w:val="clear" w:color="auto" w:fill="auto"/>
            <w:vAlign w:val="center"/>
            <w:hideMark/>
          </w:tcPr>
          <w:p w14:paraId="252A063E"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FRB</w:t>
            </w:r>
          </w:p>
        </w:tc>
        <w:tc>
          <w:tcPr>
            <w:tcW w:w="4880" w:type="dxa"/>
            <w:tcBorders>
              <w:top w:val="nil"/>
              <w:left w:val="nil"/>
              <w:bottom w:val="nil"/>
              <w:right w:val="nil"/>
            </w:tcBorders>
            <w:shd w:val="clear" w:color="auto" w:fill="auto"/>
            <w:vAlign w:val="center"/>
            <w:hideMark/>
          </w:tcPr>
          <w:p w14:paraId="583E5060"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farming with rare breeds, 0 otherwise</w:t>
            </w:r>
          </w:p>
        </w:tc>
        <w:tc>
          <w:tcPr>
            <w:tcW w:w="760" w:type="dxa"/>
            <w:tcBorders>
              <w:top w:val="nil"/>
              <w:left w:val="nil"/>
              <w:bottom w:val="nil"/>
              <w:right w:val="nil"/>
            </w:tcBorders>
            <w:shd w:val="clear" w:color="auto" w:fill="auto"/>
            <w:noWrap/>
            <w:vAlign w:val="center"/>
            <w:hideMark/>
          </w:tcPr>
          <w:p w14:paraId="699E5EE2"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4</w:t>
            </w:r>
          </w:p>
        </w:tc>
        <w:tc>
          <w:tcPr>
            <w:tcW w:w="940" w:type="dxa"/>
            <w:tcBorders>
              <w:top w:val="nil"/>
              <w:left w:val="nil"/>
              <w:bottom w:val="nil"/>
              <w:right w:val="nil"/>
            </w:tcBorders>
            <w:shd w:val="clear" w:color="auto" w:fill="auto"/>
            <w:noWrap/>
            <w:vAlign w:val="center"/>
            <w:hideMark/>
          </w:tcPr>
          <w:p w14:paraId="7BAAEAD3"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49</w:t>
            </w:r>
          </w:p>
        </w:tc>
        <w:tc>
          <w:tcPr>
            <w:tcW w:w="1760" w:type="dxa"/>
            <w:tcBorders>
              <w:top w:val="nil"/>
              <w:left w:val="nil"/>
              <w:bottom w:val="nil"/>
              <w:right w:val="nil"/>
            </w:tcBorders>
            <w:shd w:val="clear" w:color="auto" w:fill="auto"/>
            <w:noWrap/>
            <w:vAlign w:val="center"/>
            <w:hideMark/>
          </w:tcPr>
          <w:p w14:paraId="66FFA1FA"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15F71638" w14:textId="77777777" w:rsidTr="00D57379">
        <w:trPr>
          <w:trHeight w:val="510"/>
        </w:trPr>
        <w:tc>
          <w:tcPr>
            <w:tcW w:w="880" w:type="dxa"/>
            <w:tcBorders>
              <w:top w:val="nil"/>
              <w:left w:val="nil"/>
              <w:bottom w:val="nil"/>
              <w:right w:val="nil"/>
            </w:tcBorders>
            <w:shd w:val="clear" w:color="auto" w:fill="auto"/>
            <w:vAlign w:val="center"/>
            <w:hideMark/>
          </w:tcPr>
          <w:p w14:paraId="2ED0BC2F"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ON</w:t>
            </w:r>
          </w:p>
        </w:tc>
        <w:tc>
          <w:tcPr>
            <w:tcW w:w="4880" w:type="dxa"/>
            <w:tcBorders>
              <w:top w:val="nil"/>
              <w:left w:val="nil"/>
              <w:bottom w:val="nil"/>
              <w:right w:val="nil"/>
            </w:tcBorders>
            <w:shd w:val="clear" w:color="auto" w:fill="auto"/>
            <w:vAlign w:val="center"/>
            <w:hideMark/>
          </w:tcPr>
          <w:p w14:paraId="18D02AEC"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farmer would consider farming with rare breed in the future, 0 otherwise</w:t>
            </w:r>
          </w:p>
        </w:tc>
        <w:tc>
          <w:tcPr>
            <w:tcW w:w="760" w:type="dxa"/>
            <w:tcBorders>
              <w:top w:val="nil"/>
              <w:left w:val="nil"/>
              <w:bottom w:val="nil"/>
              <w:right w:val="nil"/>
            </w:tcBorders>
            <w:shd w:val="clear" w:color="auto" w:fill="auto"/>
            <w:noWrap/>
            <w:vAlign w:val="center"/>
            <w:hideMark/>
          </w:tcPr>
          <w:p w14:paraId="050B5D0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89</w:t>
            </w:r>
          </w:p>
        </w:tc>
        <w:tc>
          <w:tcPr>
            <w:tcW w:w="940" w:type="dxa"/>
            <w:tcBorders>
              <w:top w:val="nil"/>
              <w:left w:val="nil"/>
              <w:bottom w:val="nil"/>
              <w:right w:val="nil"/>
            </w:tcBorders>
            <w:shd w:val="clear" w:color="auto" w:fill="auto"/>
            <w:noWrap/>
            <w:vAlign w:val="center"/>
            <w:hideMark/>
          </w:tcPr>
          <w:p w14:paraId="1FFC9F5A"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32</w:t>
            </w:r>
          </w:p>
        </w:tc>
        <w:tc>
          <w:tcPr>
            <w:tcW w:w="1760" w:type="dxa"/>
            <w:tcBorders>
              <w:top w:val="nil"/>
              <w:left w:val="nil"/>
              <w:bottom w:val="nil"/>
              <w:right w:val="nil"/>
            </w:tcBorders>
            <w:shd w:val="clear" w:color="auto" w:fill="auto"/>
            <w:noWrap/>
            <w:vAlign w:val="center"/>
            <w:hideMark/>
          </w:tcPr>
          <w:p w14:paraId="3979EFF3"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3959A853" w14:textId="77777777" w:rsidTr="00D57379">
        <w:trPr>
          <w:trHeight w:val="510"/>
        </w:trPr>
        <w:tc>
          <w:tcPr>
            <w:tcW w:w="880" w:type="dxa"/>
            <w:tcBorders>
              <w:top w:val="nil"/>
              <w:left w:val="nil"/>
              <w:bottom w:val="nil"/>
              <w:right w:val="nil"/>
            </w:tcBorders>
            <w:shd w:val="clear" w:color="auto" w:fill="auto"/>
            <w:vAlign w:val="center"/>
            <w:hideMark/>
          </w:tcPr>
          <w:p w14:paraId="431C2D1F"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AES</w:t>
            </w:r>
          </w:p>
        </w:tc>
        <w:tc>
          <w:tcPr>
            <w:tcW w:w="4880" w:type="dxa"/>
            <w:tcBorders>
              <w:top w:val="nil"/>
              <w:left w:val="nil"/>
              <w:bottom w:val="nil"/>
              <w:right w:val="nil"/>
            </w:tcBorders>
            <w:shd w:val="clear" w:color="auto" w:fill="auto"/>
            <w:vAlign w:val="center"/>
            <w:hideMark/>
          </w:tcPr>
          <w:p w14:paraId="2AFBE2BE"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 xml:space="preserve">1, if farmer is currently enrolled in an </w:t>
            </w:r>
            <w:proofErr w:type="spellStart"/>
            <w:r w:rsidRPr="00D57379">
              <w:rPr>
                <w:color w:val="000000"/>
                <w:sz w:val="20"/>
                <w:szCs w:val="20"/>
                <w:lang w:eastAsia="en-GB"/>
              </w:rPr>
              <w:t>agri</w:t>
            </w:r>
            <w:proofErr w:type="spellEnd"/>
            <w:r w:rsidRPr="00D57379">
              <w:rPr>
                <w:color w:val="000000"/>
                <w:sz w:val="20"/>
                <w:szCs w:val="20"/>
                <w:lang w:eastAsia="en-GB"/>
              </w:rPr>
              <w:t>-environment scheme (AES), 0 otherwise</w:t>
            </w:r>
          </w:p>
        </w:tc>
        <w:tc>
          <w:tcPr>
            <w:tcW w:w="760" w:type="dxa"/>
            <w:tcBorders>
              <w:top w:val="nil"/>
              <w:left w:val="nil"/>
              <w:bottom w:val="nil"/>
              <w:right w:val="nil"/>
            </w:tcBorders>
            <w:shd w:val="clear" w:color="auto" w:fill="auto"/>
            <w:noWrap/>
            <w:vAlign w:val="center"/>
            <w:hideMark/>
          </w:tcPr>
          <w:p w14:paraId="1C365CC1"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32</w:t>
            </w:r>
          </w:p>
        </w:tc>
        <w:tc>
          <w:tcPr>
            <w:tcW w:w="940" w:type="dxa"/>
            <w:tcBorders>
              <w:top w:val="nil"/>
              <w:left w:val="nil"/>
              <w:bottom w:val="nil"/>
              <w:right w:val="nil"/>
            </w:tcBorders>
            <w:shd w:val="clear" w:color="auto" w:fill="auto"/>
            <w:noWrap/>
            <w:vAlign w:val="center"/>
            <w:hideMark/>
          </w:tcPr>
          <w:p w14:paraId="6C9127C2"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47</w:t>
            </w:r>
          </w:p>
        </w:tc>
        <w:tc>
          <w:tcPr>
            <w:tcW w:w="1760" w:type="dxa"/>
            <w:tcBorders>
              <w:top w:val="nil"/>
              <w:left w:val="nil"/>
              <w:bottom w:val="nil"/>
              <w:right w:val="nil"/>
            </w:tcBorders>
            <w:shd w:val="clear" w:color="auto" w:fill="auto"/>
            <w:noWrap/>
            <w:vAlign w:val="center"/>
            <w:hideMark/>
          </w:tcPr>
          <w:p w14:paraId="17AF40E7"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2FFDDA3F" w14:textId="77777777" w:rsidTr="00D57379">
        <w:trPr>
          <w:trHeight w:val="510"/>
        </w:trPr>
        <w:tc>
          <w:tcPr>
            <w:tcW w:w="880" w:type="dxa"/>
            <w:tcBorders>
              <w:top w:val="nil"/>
              <w:left w:val="nil"/>
              <w:bottom w:val="nil"/>
              <w:right w:val="nil"/>
            </w:tcBorders>
            <w:shd w:val="clear" w:color="auto" w:fill="auto"/>
            <w:vAlign w:val="center"/>
            <w:hideMark/>
          </w:tcPr>
          <w:p w14:paraId="3F9B39CA"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RDP</w:t>
            </w:r>
          </w:p>
        </w:tc>
        <w:tc>
          <w:tcPr>
            <w:tcW w:w="4880" w:type="dxa"/>
            <w:tcBorders>
              <w:top w:val="nil"/>
              <w:left w:val="nil"/>
              <w:bottom w:val="nil"/>
              <w:right w:val="nil"/>
            </w:tcBorders>
            <w:shd w:val="clear" w:color="auto" w:fill="auto"/>
            <w:vAlign w:val="center"/>
            <w:hideMark/>
          </w:tcPr>
          <w:p w14:paraId="4104D8B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farmer aware of RDP support for rare breeds, 0 otherwise</w:t>
            </w:r>
          </w:p>
        </w:tc>
        <w:tc>
          <w:tcPr>
            <w:tcW w:w="760" w:type="dxa"/>
            <w:tcBorders>
              <w:top w:val="nil"/>
              <w:left w:val="nil"/>
              <w:bottom w:val="nil"/>
              <w:right w:val="nil"/>
            </w:tcBorders>
            <w:shd w:val="clear" w:color="auto" w:fill="auto"/>
            <w:noWrap/>
            <w:vAlign w:val="center"/>
            <w:hideMark/>
          </w:tcPr>
          <w:p w14:paraId="71FAD89E"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21</w:t>
            </w:r>
          </w:p>
        </w:tc>
        <w:tc>
          <w:tcPr>
            <w:tcW w:w="940" w:type="dxa"/>
            <w:tcBorders>
              <w:top w:val="nil"/>
              <w:left w:val="nil"/>
              <w:bottom w:val="nil"/>
              <w:right w:val="nil"/>
            </w:tcBorders>
            <w:shd w:val="clear" w:color="auto" w:fill="auto"/>
            <w:noWrap/>
            <w:vAlign w:val="center"/>
            <w:hideMark/>
          </w:tcPr>
          <w:p w14:paraId="3F551411"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41</w:t>
            </w:r>
          </w:p>
        </w:tc>
        <w:tc>
          <w:tcPr>
            <w:tcW w:w="1760" w:type="dxa"/>
            <w:tcBorders>
              <w:top w:val="nil"/>
              <w:left w:val="nil"/>
              <w:bottom w:val="nil"/>
              <w:right w:val="nil"/>
            </w:tcBorders>
            <w:shd w:val="clear" w:color="auto" w:fill="auto"/>
            <w:noWrap/>
            <w:vAlign w:val="center"/>
            <w:hideMark/>
          </w:tcPr>
          <w:p w14:paraId="3DEFB4F4"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47476466" w14:textId="77777777" w:rsidTr="00D57379">
        <w:trPr>
          <w:trHeight w:val="1020"/>
        </w:trPr>
        <w:tc>
          <w:tcPr>
            <w:tcW w:w="880" w:type="dxa"/>
            <w:tcBorders>
              <w:top w:val="nil"/>
              <w:left w:val="nil"/>
              <w:bottom w:val="nil"/>
              <w:right w:val="nil"/>
            </w:tcBorders>
            <w:shd w:val="clear" w:color="auto" w:fill="auto"/>
            <w:vAlign w:val="center"/>
            <w:hideMark/>
          </w:tcPr>
          <w:p w14:paraId="38AA620D"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BEN</w:t>
            </w:r>
          </w:p>
        </w:tc>
        <w:tc>
          <w:tcPr>
            <w:tcW w:w="4880" w:type="dxa"/>
            <w:tcBorders>
              <w:top w:val="nil"/>
              <w:left w:val="nil"/>
              <w:bottom w:val="nil"/>
              <w:right w:val="nil"/>
            </w:tcBorders>
            <w:shd w:val="clear" w:color="auto" w:fill="auto"/>
            <w:vAlign w:val="center"/>
            <w:hideMark/>
          </w:tcPr>
          <w:p w14:paraId="7B806B47"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ategorical (1=if farmer prefers 100% individual cash benefits from a conservation programme, 2=50% cash benefit, 50% community in-kind benefit, 3=100% community in-kind benefit)</w:t>
            </w:r>
          </w:p>
        </w:tc>
        <w:tc>
          <w:tcPr>
            <w:tcW w:w="760" w:type="dxa"/>
            <w:tcBorders>
              <w:top w:val="nil"/>
              <w:left w:val="nil"/>
              <w:bottom w:val="nil"/>
              <w:right w:val="nil"/>
            </w:tcBorders>
            <w:shd w:val="clear" w:color="auto" w:fill="auto"/>
            <w:noWrap/>
            <w:vAlign w:val="center"/>
            <w:hideMark/>
          </w:tcPr>
          <w:p w14:paraId="08A08BD7"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39</w:t>
            </w:r>
          </w:p>
        </w:tc>
        <w:tc>
          <w:tcPr>
            <w:tcW w:w="940" w:type="dxa"/>
            <w:tcBorders>
              <w:top w:val="nil"/>
              <w:left w:val="nil"/>
              <w:bottom w:val="nil"/>
              <w:right w:val="nil"/>
            </w:tcBorders>
            <w:shd w:val="clear" w:color="auto" w:fill="auto"/>
            <w:noWrap/>
            <w:vAlign w:val="center"/>
            <w:hideMark/>
          </w:tcPr>
          <w:p w14:paraId="12217320"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71</w:t>
            </w:r>
          </w:p>
        </w:tc>
        <w:tc>
          <w:tcPr>
            <w:tcW w:w="1760" w:type="dxa"/>
            <w:tcBorders>
              <w:top w:val="nil"/>
              <w:left w:val="nil"/>
              <w:bottom w:val="nil"/>
              <w:right w:val="nil"/>
            </w:tcBorders>
            <w:shd w:val="clear" w:color="auto" w:fill="auto"/>
            <w:noWrap/>
            <w:vAlign w:val="center"/>
            <w:hideMark/>
          </w:tcPr>
          <w:p w14:paraId="284A590F"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7927D915" w14:textId="77777777" w:rsidTr="00D57379">
        <w:trPr>
          <w:trHeight w:val="510"/>
        </w:trPr>
        <w:tc>
          <w:tcPr>
            <w:tcW w:w="880" w:type="dxa"/>
            <w:tcBorders>
              <w:top w:val="nil"/>
              <w:left w:val="nil"/>
              <w:bottom w:val="nil"/>
              <w:right w:val="nil"/>
            </w:tcBorders>
            <w:shd w:val="clear" w:color="auto" w:fill="auto"/>
            <w:vAlign w:val="center"/>
            <w:hideMark/>
          </w:tcPr>
          <w:p w14:paraId="18E36FA1"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REG</w:t>
            </w:r>
          </w:p>
        </w:tc>
        <w:tc>
          <w:tcPr>
            <w:tcW w:w="4880" w:type="dxa"/>
            <w:tcBorders>
              <w:top w:val="nil"/>
              <w:left w:val="nil"/>
              <w:bottom w:val="nil"/>
              <w:right w:val="nil"/>
            </w:tcBorders>
            <w:shd w:val="clear" w:color="auto" w:fill="auto"/>
            <w:vAlign w:val="center"/>
            <w:hideMark/>
          </w:tcPr>
          <w:p w14:paraId="683E2D6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farmer is registering livestock in a genealogic register, 0 otherwise</w:t>
            </w:r>
          </w:p>
        </w:tc>
        <w:tc>
          <w:tcPr>
            <w:tcW w:w="760" w:type="dxa"/>
            <w:tcBorders>
              <w:top w:val="nil"/>
              <w:left w:val="nil"/>
              <w:bottom w:val="nil"/>
              <w:right w:val="nil"/>
            </w:tcBorders>
            <w:shd w:val="clear" w:color="auto" w:fill="auto"/>
            <w:noWrap/>
            <w:vAlign w:val="center"/>
            <w:hideMark/>
          </w:tcPr>
          <w:p w14:paraId="3460D84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08</w:t>
            </w:r>
          </w:p>
        </w:tc>
        <w:tc>
          <w:tcPr>
            <w:tcW w:w="940" w:type="dxa"/>
            <w:tcBorders>
              <w:top w:val="nil"/>
              <w:left w:val="nil"/>
              <w:bottom w:val="nil"/>
              <w:right w:val="nil"/>
            </w:tcBorders>
            <w:shd w:val="clear" w:color="auto" w:fill="auto"/>
            <w:noWrap/>
            <w:vAlign w:val="center"/>
            <w:hideMark/>
          </w:tcPr>
          <w:p w14:paraId="02561269"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27</w:t>
            </w:r>
          </w:p>
        </w:tc>
        <w:tc>
          <w:tcPr>
            <w:tcW w:w="1760" w:type="dxa"/>
            <w:tcBorders>
              <w:top w:val="nil"/>
              <w:left w:val="nil"/>
              <w:bottom w:val="nil"/>
              <w:right w:val="nil"/>
            </w:tcBorders>
            <w:shd w:val="clear" w:color="auto" w:fill="auto"/>
            <w:noWrap/>
            <w:vAlign w:val="center"/>
            <w:hideMark/>
          </w:tcPr>
          <w:p w14:paraId="3B0CE7DD"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5548B552" w14:textId="77777777" w:rsidTr="00D57379">
        <w:trPr>
          <w:trHeight w:val="510"/>
        </w:trPr>
        <w:tc>
          <w:tcPr>
            <w:tcW w:w="880" w:type="dxa"/>
            <w:tcBorders>
              <w:top w:val="nil"/>
              <w:left w:val="nil"/>
              <w:bottom w:val="single" w:sz="4" w:space="0" w:color="auto"/>
              <w:right w:val="nil"/>
            </w:tcBorders>
            <w:shd w:val="clear" w:color="auto" w:fill="auto"/>
            <w:vAlign w:val="center"/>
            <w:hideMark/>
          </w:tcPr>
          <w:p w14:paraId="08BFFCA2"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Yield</w:t>
            </w:r>
          </w:p>
        </w:tc>
        <w:tc>
          <w:tcPr>
            <w:tcW w:w="4880" w:type="dxa"/>
            <w:tcBorders>
              <w:top w:val="nil"/>
              <w:left w:val="nil"/>
              <w:bottom w:val="single" w:sz="4" w:space="0" w:color="auto"/>
              <w:right w:val="nil"/>
            </w:tcBorders>
            <w:shd w:val="clear" w:color="auto" w:fill="auto"/>
            <w:vAlign w:val="center"/>
            <w:hideMark/>
          </w:tcPr>
          <w:p w14:paraId="484B8C06"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farmer is keeping cross breeds for yield improvement, 0 otherwise</w:t>
            </w:r>
          </w:p>
        </w:tc>
        <w:tc>
          <w:tcPr>
            <w:tcW w:w="760" w:type="dxa"/>
            <w:tcBorders>
              <w:top w:val="nil"/>
              <w:left w:val="nil"/>
              <w:bottom w:val="single" w:sz="4" w:space="0" w:color="auto"/>
              <w:right w:val="nil"/>
            </w:tcBorders>
            <w:shd w:val="clear" w:color="auto" w:fill="auto"/>
            <w:noWrap/>
            <w:vAlign w:val="center"/>
            <w:hideMark/>
          </w:tcPr>
          <w:p w14:paraId="15478C5D"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47</w:t>
            </w:r>
          </w:p>
        </w:tc>
        <w:tc>
          <w:tcPr>
            <w:tcW w:w="940" w:type="dxa"/>
            <w:tcBorders>
              <w:top w:val="nil"/>
              <w:left w:val="nil"/>
              <w:bottom w:val="single" w:sz="4" w:space="0" w:color="auto"/>
              <w:right w:val="nil"/>
            </w:tcBorders>
            <w:shd w:val="clear" w:color="auto" w:fill="auto"/>
            <w:noWrap/>
            <w:vAlign w:val="center"/>
            <w:hideMark/>
          </w:tcPr>
          <w:p w14:paraId="74E07884"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5</w:t>
            </w:r>
          </w:p>
        </w:tc>
        <w:tc>
          <w:tcPr>
            <w:tcW w:w="1760" w:type="dxa"/>
            <w:tcBorders>
              <w:top w:val="nil"/>
              <w:left w:val="nil"/>
              <w:bottom w:val="single" w:sz="4" w:space="0" w:color="auto"/>
              <w:right w:val="nil"/>
            </w:tcBorders>
            <w:shd w:val="clear" w:color="auto" w:fill="auto"/>
            <w:noWrap/>
            <w:vAlign w:val="center"/>
            <w:hideMark/>
          </w:tcPr>
          <w:p w14:paraId="627C4AA6"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w:t>
            </w:r>
          </w:p>
        </w:tc>
      </w:tr>
    </w:tbl>
    <w:p w14:paraId="461C6A76" w14:textId="0E05BC3A" w:rsidR="00992342" w:rsidRPr="005019C3" w:rsidRDefault="00515644" w:rsidP="0065570F">
      <w:pPr>
        <w:rPr>
          <w:sz w:val="18"/>
          <w:szCs w:val="18"/>
        </w:rPr>
      </w:pPr>
      <w:r w:rsidRPr="005019C3">
        <w:rPr>
          <w:sz w:val="18"/>
          <w:szCs w:val="18"/>
        </w:rPr>
        <w:t xml:space="preserve">References: </w:t>
      </w:r>
      <w:r w:rsidRPr="005019C3">
        <w:rPr>
          <w:sz w:val="18"/>
          <w:szCs w:val="18"/>
          <w:vertAlign w:val="superscript"/>
        </w:rPr>
        <w:t xml:space="preserve"> </w:t>
      </w:r>
      <w:r w:rsidR="002E2E8F" w:rsidRPr="005019C3">
        <w:rPr>
          <w:sz w:val="18"/>
          <w:szCs w:val="18"/>
          <w:vertAlign w:val="superscript"/>
        </w:rPr>
        <w:t>a</w:t>
      </w:r>
      <w:r w:rsidR="002E2E8F" w:rsidRPr="005019C3">
        <w:rPr>
          <w:sz w:val="18"/>
          <w:szCs w:val="18"/>
        </w:rPr>
        <w:fldChar w:fldCharType="begin" w:fldLock="1"/>
      </w:r>
      <w:r w:rsidR="00B50373" w:rsidRPr="005019C3">
        <w:rPr>
          <w:sz w:val="18"/>
          <w:szCs w:val="18"/>
        </w:rPr>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National Institute of Statistics, 2013)", "plainTextFormattedCitation" : "(National Institute of Statistics, 2013)", "previouslyFormattedCitation" : "(National Institute of Statistics, 2013)" }, "properties" : { "noteIndex" : 0 }, "schema" : "https://github.com/citation-style-language/schema/raw/master/csl-citation.json" }</w:instrText>
      </w:r>
      <w:r w:rsidR="002E2E8F" w:rsidRPr="005019C3">
        <w:rPr>
          <w:sz w:val="18"/>
          <w:szCs w:val="18"/>
        </w:rPr>
        <w:fldChar w:fldCharType="separate"/>
      </w:r>
      <w:r w:rsidR="00B50373" w:rsidRPr="005019C3">
        <w:rPr>
          <w:noProof/>
          <w:sz w:val="18"/>
          <w:szCs w:val="18"/>
        </w:rPr>
        <w:t>(National Institute of Statistics, 2013)</w:t>
      </w:r>
      <w:r w:rsidR="002E2E8F" w:rsidRPr="005019C3">
        <w:rPr>
          <w:sz w:val="18"/>
          <w:szCs w:val="18"/>
        </w:rPr>
        <w:fldChar w:fldCharType="end"/>
      </w:r>
      <w:r w:rsidR="002E2E8F" w:rsidRPr="005019C3">
        <w:rPr>
          <w:sz w:val="18"/>
          <w:szCs w:val="18"/>
        </w:rPr>
        <w:t xml:space="preserve"> </w:t>
      </w:r>
      <w:r w:rsidR="002E2E8F" w:rsidRPr="005019C3">
        <w:rPr>
          <w:sz w:val="18"/>
          <w:szCs w:val="18"/>
          <w:vertAlign w:val="superscript"/>
        </w:rPr>
        <w:t>b</w:t>
      </w:r>
      <w:r w:rsidR="002E2E8F" w:rsidRPr="005019C3">
        <w:rPr>
          <w:sz w:val="18"/>
          <w:szCs w:val="18"/>
        </w:rPr>
        <w:fldChar w:fldCharType="begin" w:fldLock="1"/>
      </w:r>
      <w:r w:rsidR="00B50373" w:rsidRPr="005019C3">
        <w:rPr>
          <w:sz w:val="18"/>
          <w:szCs w:val="18"/>
        </w:rPr>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National Institute of Statistics, 2015)", "plainTextFormattedCitation" : "(National Institute of Statistics, 2015)", "previouslyFormattedCitation" : "(National Institute of Statistics, 2015)" }, "properties" : { "noteIndex" : 0 }, "schema" : "https://github.com/citation-style-language/schema/raw/master/csl-citation.json" }</w:instrText>
      </w:r>
      <w:r w:rsidR="002E2E8F" w:rsidRPr="005019C3">
        <w:rPr>
          <w:sz w:val="18"/>
          <w:szCs w:val="18"/>
        </w:rPr>
        <w:fldChar w:fldCharType="separate"/>
      </w:r>
      <w:r w:rsidR="00B50373" w:rsidRPr="005019C3">
        <w:rPr>
          <w:noProof/>
          <w:sz w:val="18"/>
          <w:szCs w:val="18"/>
        </w:rPr>
        <w:t>(National Institute of Statistics, 2015)</w:t>
      </w:r>
      <w:r w:rsidR="002E2E8F" w:rsidRPr="005019C3">
        <w:rPr>
          <w:sz w:val="18"/>
          <w:szCs w:val="18"/>
        </w:rPr>
        <w:fldChar w:fldCharType="end"/>
      </w:r>
      <w:r w:rsidR="002E2E8F" w:rsidRPr="005019C3">
        <w:rPr>
          <w:sz w:val="18"/>
          <w:szCs w:val="18"/>
        </w:rPr>
        <w:t xml:space="preserve"> </w:t>
      </w:r>
      <w:r w:rsidR="002E2E8F" w:rsidRPr="005019C3">
        <w:rPr>
          <w:sz w:val="18"/>
          <w:szCs w:val="18"/>
          <w:vertAlign w:val="superscript"/>
        </w:rPr>
        <w:t>c</w:t>
      </w:r>
      <w:r w:rsidR="002E2E8F" w:rsidRPr="005019C3">
        <w:rPr>
          <w:sz w:val="18"/>
          <w:szCs w:val="18"/>
        </w:rPr>
        <w:fldChar w:fldCharType="begin" w:fldLock="1"/>
      </w:r>
      <w:r w:rsidR="00B50373" w:rsidRPr="005019C3">
        <w:rPr>
          <w:sz w:val="18"/>
          <w:szCs w:val="18"/>
        </w:rP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Popescu et al., 2016)", "plainTextFormattedCitation" : "(Popescu et al., 2016)", "previouslyFormattedCitation" : "(Popescu et al., 2016)" }, "properties" : { "noteIndex" : 0 }, "schema" : "https://github.com/citation-style-language/schema/raw/master/csl-citation.json" }</w:instrText>
      </w:r>
      <w:r w:rsidR="002E2E8F" w:rsidRPr="005019C3">
        <w:rPr>
          <w:sz w:val="18"/>
          <w:szCs w:val="18"/>
        </w:rPr>
        <w:fldChar w:fldCharType="separate"/>
      </w:r>
      <w:r w:rsidR="00B50373" w:rsidRPr="005019C3">
        <w:rPr>
          <w:noProof/>
          <w:sz w:val="18"/>
          <w:szCs w:val="18"/>
        </w:rPr>
        <w:t>(</w:t>
      </w:r>
      <w:proofErr w:type="spellStart"/>
      <w:r w:rsidR="00B50373" w:rsidRPr="005019C3">
        <w:rPr>
          <w:noProof/>
          <w:sz w:val="18"/>
          <w:szCs w:val="18"/>
        </w:rPr>
        <w:t>Popescu</w:t>
      </w:r>
      <w:proofErr w:type="spellEnd"/>
      <w:r w:rsidR="00B50373" w:rsidRPr="005019C3">
        <w:rPr>
          <w:noProof/>
          <w:sz w:val="18"/>
          <w:szCs w:val="18"/>
        </w:rPr>
        <w:t xml:space="preserve"> et al., 2016)</w:t>
      </w:r>
      <w:r w:rsidR="002E2E8F" w:rsidRPr="005019C3">
        <w:rPr>
          <w:sz w:val="18"/>
          <w:szCs w:val="18"/>
        </w:rPr>
        <w:fldChar w:fldCharType="end"/>
      </w:r>
    </w:p>
    <w:p w14:paraId="1765B16F" w14:textId="77777777" w:rsidR="001F5A44" w:rsidRDefault="00835DD8" w:rsidP="00835DD8">
      <w:pPr>
        <w:pStyle w:val="Heading2"/>
      </w:pPr>
      <w:r>
        <w:t xml:space="preserve">Farm characteristics  </w:t>
      </w:r>
    </w:p>
    <w:p w14:paraId="33549F5B" w14:textId="77777777" w:rsidR="00835DD8" w:rsidRDefault="00835DD8" w:rsidP="00835DD8">
      <w:pPr>
        <w:rPr>
          <w:bCs/>
        </w:rPr>
      </w:pPr>
    </w:p>
    <w:p w14:paraId="46C5B1DC" w14:textId="43E4C875" w:rsidR="00071F34" w:rsidRPr="00F71D0D" w:rsidRDefault="00362955" w:rsidP="00F71D0D">
      <w:pPr>
        <w:rPr>
          <w:bCs/>
        </w:rPr>
      </w:pPr>
      <w:r w:rsidRPr="003A75DD">
        <w:rPr>
          <w:bCs/>
        </w:rPr>
        <w:t xml:space="preserve">To determine </w:t>
      </w:r>
      <w:r w:rsidRPr="00F71D0D">
        <w:rPr>
          <w:bCs/>
        </w:rPr>
        <w:t xml:space="preserve">how intensification may threaten traditional farming systems and breed </w:t>
      </w:r>
      <w:r w:rsidR="00B05344" w:rsidRPr="00F71D0D">
        <w:rPr>
          <w:bCs/>
        </w:rPr>
        <w:t>diversity</w:t>
      </w:r>
      <w:r w:rsidR="0087558F">
        <w:rPr>
          <w:bCs/>
        </w:rPr>
        <w:t>,</w:t>
      </w:r>
      <w:r w:rsidR="00B05344" w:rsidRPr="00B05344">
        <w:rPr>
          <w:bCs/>
        </w:rPr>
        <w:t xml:space="preserve"> respondents</w:t>
      </w:r>
      <w:r w:rsidR="00835DD8" w:rsidRPr="00E615D7">
        <w:rPr>
          <w:bCs/>
        </w:rPr>
        <w:t xml:space="preserve"> were asked to detail how their farming </w:t>
      </w:r>
      <w:r w:rsidR="009642D8" w:rsidRPr="00E615D7">
        <w:rPr>
          <w:bCs/>
        </w:rPr>
        <w:t xml:space="preserve">practices </w:t>
      </w:r>
      <w:r w:rsidR="00835DD8" w:rsidRPr="00CE766D">
        <w:rPr>
          <w:bCs/>
        </w:rPr>
        <w:t>ha</w:t>
      </w:r>
      <w:r w:rsidR="009642D8" w:rsidRPr="00CE766D">
        <w:rPr>
          <w:bCs/>
        </w:rPr>
        <w:t>ve</w:t>
      </w:r>
      <w:r w:rsidR="00835DD8" w:rsidRPr="00CE766D">
        <w:rPr>
          <w:bCs/>
        </w:rPr>
        <w:t xml:space="preserve"> changed over the preceding 10 years (Figure </w:t>
      </w:r>
      <w:r w:rsidR="003D5235">
        <w:rPr>
          <w:bCs/>
        </w:rPr>
        <w:t>3</w:t>
      </w:r>
      <w:r w:rsidR="00835DD8" w:rsidRPr="00CE766D">
        <w:rPr>
          <w:bCs/>
        </w:rPr>
        <w:t>)</w:t>
      </w:r>
      <w:r w:rsidR="009642D8" w:rsidRPr="00F7084E">
        <w:rPr>
          <w:bCs/>
        </w:rPr>
        <w:t>.</w:t>
      </w:r>
      <w:r w:rsidR="009642D8" w:rsidRPr="00CA0D51">
        <w:rPr>
          <w:bCs/>
        </w:rPr>
        <w:t xml:space="preserve"> </w:t>
      </w:r>
      <w:r w:rsidR="00835DD8" w:rsidRPr="0007116B">
        <w:rPr>
          <w:bCs/>
        </w:rPr>
        <w:t xml:space="preserve">Increases </w:t>
      </w:r>
      <w:r w:rsidR="0004007C" w:rsidRPr="00E5781D">
        <w:rPr>
          <w:bCs/>
        </w:rPr>
        <w:t xml:space="preserve">to </w:t>
      </w:r>
      <w:r w:rsidR="00835DD8" w:rsidRPr="00245B0C">
        <w:rPr>
          <w:bCs/>
        </w:rPr>
        <w:t xml:space="preserve">dairy cattle </w:t>
      </w:r>
      <w:r w:rsidRPr="003722F8">
        <w:rPr>
          <w:bCs/>
        </w:rPr>
        <w:t>herd size</w:t>
      </w:r>
      <w:r w:rsidR="0004007C" w:rsidRPr="003722F8">
        <w:rPr>
          <w:bCs/>
        </w:rPr>
        <w:t xml:space="preserve"> </w:t>
      </w:r>
      <w:r w:rsidR="00071F34">
        <w:rPr>
          <w:bCs/>
        </w:rPr>
        <w:t>were</w:t>
      </w:r>
      <w:r w:rsidR="0004007C" w:rsidRPr="00020535">
        <w:rPr>
          <w:bCs/>
        </w:rPr>
        <w:t xml:space="preserve"> </w:t>
      </w:r>
      <w:r w:rsidR="0004007C" w:rsidRPr="00435E72">
        <w:rPr>
          <w:bCs/>
        </w:rPr>
        <w:t xml:space="preserve">reported by </w:t>
      </w:r>
      <w:r w:rsidRPr="00435E72">
        <w:rPr>
          <w:bCs/>
        </w:rPr>
        <w:t>52% of</w:t>
      </w:r>
      <w:r w:rsidR="00835DD8" w:rsidRPr="00A334DD">
        <w:rPr>
          <w:bCs/>
        </w:rPr>
        <w:t xml:space="preserve"> respondents</w:t>
      </w:r>
      <w:r w:rsidR="00835DD8" w:rsidRPr="003A75DD">
        <w:rPr>
          <w:bCs/>
        </w:rPr>
        <w:t xml:space="preserve">. </w:t>
      </w:r>
      <w:r w:rsidR="003853E0" w:rsidRPr="003A75DD">
        <w:rPr>
          <w:bCs/>
        </w:rPr>
        <w:t xml:space="preserve">Of the 20% of our sample that reported </w:t>
      </w:r>
      <w:r w:rsidR="003A75DD" w:rsidRPr="003A75DD">
        <w:rPr>
          <w:bCs/>
        </w:rPr>
        <w:t xml:space="preserve">manual hay cutting, </w:t>
      </w:r>
      <w:r w:rsidR="003A75DD" w:rsidRPr="001E7286">
        <w:rPr>
          <w:bCs/>
        </w:rPr>
        <w:t>74% reported this to be</w:t>
      </w:r>
      <w:r w:rsidR="003F5304">
        <w:rPr>
          <w:bCs/>
        </w:rPr>
        <w:t xml:space="preserve"> either stable or increasing</w:t>
      </w:r>
      <w:r w:rsidR="00A30C46">
        <w:rPr>
          <w:bCs/>
        </w:rPr>
        <w:t>;</w:t>
      </w:r>
      <w:r w:rsidR="003F5304">
        <w:rPr>
          <w:bCs/>
        </w:rPr>
        <w:t xml:space="preserve"> a </w:t>
      </w:r>
      <w:r w:rsidR="003A75DD" w:rsidRPr="001E7286">
        <w:rPr>
          <w:bCs/>
        </w:rPr>
        <w:t xml:space="preserve">clear response </w:t>
      </w:r>
      <w:r w:rsidR="00835DD8" w:rsidRPr="00F71D0D">
        <w:rPr>
          <w:bCs/>
        </w:rPr>
        <w:t>to EU incentives</w:t>
      </w:r>
      <w:r w:rsidR="003A75DD" w:rsidRPr="00F71D0D">
        <w:rPr>
          <w:bCs/>
        </w:rPr>
        <w:t xml:space="preserve"> that reward small-holders for</w:t>
      </w:r>
      <w:r w:rsidR="00A30C46">
        <w:rPr>
          <w:bCs/>
        </w:rPr>
        <w:t xml:space="preserve"> the activity</w:t>
      </w:r>
      <w:r w:rsidR="00847D4C">
        <w:rPr>
          <w:bCs/>
        </w:rPr>
        <w:t>. M</w:t>
      </w:r>
      <w:r w:rsidR="00F71D0D">
        <w:rPr>
          <w:bCs/>
        </w:rPr>
        <w:t xml:space="preserve">echanical hay cutting was </w:t>
      </w:r>
      <w:r w:rsidR="00071F34">
        <w:rPr>
          <w:bCs/>
        </w:rPr>
        <w:t>reported to be increasing (</w:t>
      </w:r>
      <w:r w:rsidR="00F71D0D">
        <w:rPr>
          <w:bCs/>
        </w:rPr>
        <w:t>67% of respondents</w:t>
      </w:r>
      <w:r w:rsidR="00071F34">
        <w:rPr>
          <w:bCs/>
        </w:rPr>
        <w:t>)</w:t>
      </w:r>
      <w:r w:rsidR="0065570F">
        <w:rPr>
          <w:bCs/>
        </w:rPr>
        <w:t xml:space="preserve"> and s</w:t>
      </w:r>
      <w:r w:rsidR="00622113">
        <w:rPr>
          <w:bCs/>
        </w:rPr>
        <w:t xml:space="preserve">ome </w:t>
      </w:r>
      <w:r w:rsidR="00E65369">
        <w:rPr>
          <w:bCs/>
        </w:rPr>
        <w:t>54% of farmers</w:t>
      </w:r>
      <w:r w:rsidR="0065570F">
        <w:rPr>
          <w:bCs/>
        </w:rPr>
        <w:t xml:space="preserve"> also</w:t>
      </w:r>
      <w:r w:rsidR="00E65369">
        <w:rPr>
          <w:bCs/>
        </w:rPr>
        <w:t xml:space="preserve"> stated</w:t>
      </w:r>
      <w:r w:rsidR="00071F34">
        <w:rPr>
          <w:bCs/>
        </w:rPr>
        <w:t xml:space="preserve"> </w:t>
      </w:r>
      <w:r w:rsidR="00622113">
        <w:rPr>
          <w:bCs/>
        </w:rPr>
        <w:t xml:space="preserve">their </w:t>
      </w:r>
      <w:r w:rsidR="0065570F">
        <w:rPr>
          <w:bCs/>
        </w:rPr>
        <w:t xml:space="preserve">sheep herd size was increasing. </w:t>
      </w:r>
    </w:p>
    <w:p w14:paraId="29452847" w14:textId="77777777" w:rsidR="00F71D0D" w:rsidRDefault="00F71D0D" w:rsidP="001258DC">
      <w:pPr>
        <w:ind w:firstLine="0"/>
        <w:jc w:val="center"/>
      </w:pPr>
      <w:r>
        <w:rPr>
          <w:noProof/>
          <w:lang w:eastAsia="en-GB"/>
        </w:rPr>
        <w:drawing>
          <wp:inline distT="0" distB="0" distL="0" distR="0" wp14:anchorId="3EBEB1B7" wp14:editId="7AA4691A">
            <wp:extent cx="4502989" cy="3398808"/>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D270016" w14:textId="571BF423" w:rsidR="00AB1184" w:rsidRDefault="00AB1184" w:rsidP="00AB1184">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EB62D6">
        <w:rPr>
          <w:b/>
          <w:noProof/>
        </w:rPr>
        <w:t>3</w:t>
      </w:r>
      <w:r w:rsidRPr="005878F4">
        <w:rPr>
          <w:b/>
        </w:rPr>
        <w:fldChar w:fldCharType="end"/>
      </w:r>
      <w:r w:rsidRPr="005878F4">
        <w:rPr>
          <w:b/>
        </w:rPr>
        <w:t>:</w:t>
      </w:r>
      <w:r w:rsidRPr="00AB1184">
        <w:t xml:space="preserve"> Reported change </w:t>
      </w:r>
      <w:r w:rsidR="00A30C46">
        <w:t>in</w:t>
      </w:r>
      <w:r w:rsidRPr="00AB1184">
        <w:t xml:space="preserve"> farming </w:t>
      </w:r>
      <w:r w:rsidR="00743B15">
        <w:t xml:space="preserve">practices </w:t>
      </w:r>
      <w:r w:rsidR="00622113">
        <w:t>over the last 10 years</w:t>
      </w:r>
      <w:r w:rsidR="00AC2B14">
        <w:t xml:space="preserve"> from respondents</w:t>
      </w:r>
      <w:r w:rsidR="00EC0956">
        <w:t>.</w:t>
      </w:r>
      <w:r w:rsidR="008D6DCC">
        <w:t xml:space="preserve"> </w:t>
      </w:r>
    </w:p>
    <w:p w14:paraId="3C3B3318" w14:textId="77777777" w:rsidR="00AB1184" w:rsidRPr="005878F4" w:rsidRDefault="00AB1184" w:rsidP="00AB1184"/>
    <w:p w14:paraId="5E0116CF" w14:textId="626FC8F6" w:rsidR="00DC0D61" w:rsidRDefault="00B05344" w:rsidP="001B639D">
      <w:pPr>
        <w:rPr>
          <w:bCs/>
        </w:rPr>
      </w:pPr>
      <w:r>
        <w:rPr>
          <w:bCs/>
        </w:rPr>
        <w:t xml:space="preserve">To investigate </w:t>
      </w:r>
      <w:r w:rsidR="0006569C">
        <w:rPr>
          <w:bCs/>
        </w:rPr>
        <w:t xml:space="preserve">whether </w:t>
      </w:r>
      <w:r w:rsidR="0087558F">
        <w:rPr>
          <w:bCs/>
        </w:rPr>
        <w:t xml:space="preserve">willingness </w:t>
      </w:r>
      <w:r w:rsidR="0006569C">
        <w:rPr>
          <w:bCs/>
        </w:rPr>
        <w:t xml:space="preserve">to participate in a </w:t>
      </w:r>
      <w:r w:rsidR="00622113">
        <w:rPr>
          <w:bCs/>
        </w:rPr>
        <w:t>(</w:t>
      </w:r>
      <w:r w:rsidR="0006569C">
        <w:rPr>
          <w:bCs/>
        </w:rPr>
        <w:t>rare breed</w:t>
      </w:r>
      <w:r w:rsidR="00622113">
        <w:rPr>
          <w:bCs/>
        </w:rPr>
        <w:t>)</w:t>
      </w:r>
      <w:r w:rsidR="0006569C">
        <w:rPr>
          <w:bCs/>
        </w:rPr>
        <w:t xml:space="preserve"> conservation programme was linked to preferences for farm animal species, </w:t>
      </w:r>
      <w:r w:rsidR="0065153A">
        <w:rPr>
          <w:bCs/>
        </w:rPr>
        <w:t>respondents were asked</w:t>
      </w:r>
      <w:r w:rsidR="0006569C">
        <w:rPr>
          <w:bCs/>
        </w:rPr>
        <w:t xml:space="preserve"> both livestock species kept and </w:t>
      </w:r>
      <w:r w:rsidR="0065153A">
        <w:rPr>
          <w:bCs/>
        </w:rPr>
        <w:t xml:space="preserve">their </w:t>
      </w:r>
      <w:r w:rsidR="0006569C">
        <w:rPr>
          <w:bCs/>
        </w:rPr>
        <w:t xml:space="preserve">interest in joining a conservation scheme. </w:t>
      </w:r>
      <w:r w:rsidR="00622113">
        <w:rPr>
          <w:bCs/>
        </w:rPr>
        <w:t>Pig</w:t>
      </w:r>
      <w:r w:rsidR="002E628C">
        <w:rPr>
          <w:bCs/>
        </w:rPr>
        <w:t>s</w:t>
      </w:r>
      <w:r w:rsidR="00622113">
        <w:rPr>
          <w:bCs/>
        </w:rPr>
        <w:t xml:space="preserve"> w</w:t>
      </w:r>
      <w:r w:rsidR="002E628C">
        <w:rPr>
          <w:bCs/>
        </w:rPr>
        <w:t>ere</w:t>
      </w:r>
      <w:r w:rsidR="0087558F">
        <w:rPr>
          <w:bCs/>
        </w:rPr>
        <w:t xml:space="preserve"> t</w:t>
      </w:r>
      <w:r w:rsidR="001B639D" w:rsidRPr="001B639D">
        <w:rPr>
          <w:bCs/>
        </w:rPr>
        <w:t>he most</w:t>
      </w:r>
      <w:r w:rsidR="002E628C">
        <w:rPr>
          <w:bCs/>
        </w:rPr>
        <w:t xml:space="preserve"> frequently kept</w:t>
      </w:r>
      <w:r w:rsidR="001B639D" w:rsidRPr="001B639D">
        <w:rPr>
          <w:bCs/>
        </w:rPr>
        <w:t xml:space="preserve"> farm </w:t>
      </w:r>
      <w:r w:rsidR="00622113" w:rsidRPr="001B639D">
        <w:rPr>
          <w:bCs/>
        </w:rPr>
        <w:t>animal followed</w:t>
      </w:r>
      <w:r w:rsidR="001B639D" w:rsidRPr="001B639D">
        <w:rPr>
          <w:bCs/>
        </w:rPr>
        <w:t xml:space="preserve"> by cattle and sheep</w:t>
      </w:r>
      <w:r w:rsidR="00F35C12">
        <w:rPr>
          <w:bCs/>
        </w:rPr>
        <w:t xml:space="preserve"> (Table </w:t>
      </w:r>
      <w:r w:rsidR="00DD5500">
        <w:rPr>
          <w:bCs/>
        </w:rPr>
        <w:t>3</w:t>
      </w:r>
      <w:r w:rsidR="00F35C12">
        <w:rPr>
          <w:bCs/>
        </w:rPr>
        <w:t>)</w:t>
      </w:r>
      <w:r w:rsidR="001B639D" w:rsidRPr="001B639D">
        <w:rPr>
          <w:bCs/>
        </w:rPr>
        <w:t xml:space="preserve">. </w:t>
      </w:r>
      <w:r w:rsidR="001D00E9">
        <w:rPr>
          <w:bCs/>
        </w:rPr>
        <w:t xml:space="preserve">The highest number of breeds reported was for pigs, while buffalo had the least. </w:t>
      </w:r>
      <w:r w:rsidR="0065570F">
        <w:rPr>
          <w:bCs/>
        </w:rPr>
        <w:t xml:space="preserve">The prevalence of breed diversity varied across species. For instance, the main breed kept </w:t>
      </w:r>
      <w:r w:rsidR="005E3E2F">
        <w:rPr>
          <w:bCs/>
        </w:rPr>
        <w:t>for each</w:t>
      </w:r>
      <w:r w:rsidR="0065570F">
        <w:rPr>
          <w:bCs/>
        </w:rPr>
        <w:t xml:space="preserve"> farm species </w:t>
      </w:r>
      <w:r w:rsidR="00EC0956">
        <w:rPr>
          <w:bCs/>
        </w:rPr>
        <w:t>ranged</w:t>
      </w:r>
      <w:r w:rsidR="0065570F">
        <w:rPr>
          <w:bCs/>
        </w:rPr>
        <w:t xml:space="preserve"> from 83% (Romanian Buffalo) to 37% (Large White</w:t>
      </w:r>
      <w:r w:rsidR="005E3E2F">
        <w:rPr>
          <w:bCs/>
        </w:rPr>
        <w:t xml:space="preserve"> pig</w:t>
      </w:r>
      <w:r w:rsidR="0065570F">
        <w:rPr>
          <w:bCs/>
        </w:rPr>
        <w:t>).</w:t>
      </w:r>
      <w:r w:rsidR="005E3E2F">
        <w:rPr>
          <w:bCs/>
        </w:rPr>
        <w:t xml:space="preserve"> </w:t>
      </w:r>
      <w:r w:rsidR="001B639D" w:rsidRPr="001B639D">
        <w:rPr>
          <w:bCs/>
        </w:rPr>
        <w:t>Across the sample, 89% of farmers registered</w:t>
      </w:r>
      <w:r w:rsidR="001C2F22">
        <w:rPr>
          <w:bCs/>
        </w:rPr>
        <w:t xml:space="preserve"> </w:t>
      </w:r>
      <w:r w:rsidR="001B639D" w:rsidRPr="001B639D">
        <w:rPr>
          <w:bCs/>
        </w:rPr>
        <w:t xml:space="preserve">interest in joining a rare breed conservation programme, of which cattle (52%) and sheep (39%) </w:t>
      </w:r>
      <w:r w:rsidR="00622113">
        <w:rPr>
          <w:bCs/>
        </w:rPr>
        <w:t xml:space="preserve">were the most popular species. </w:t>
      </w:r>
      <w:r w:rsidR="00E22C93">
        <w:rPr>
          <w:bCs/>
        </w:rPr>
        <w:t>L</w:t>
      </w:r>
      <w:r w:rsidR="001B639D" w:rsidRPr="001B639D">
        <w:rPr>
          <w:bCs/>
        </w:rPr>
        <w:t>east popular species were goats (11%); horses (13%) and buffalo (14%)</w:t>
      </w:r>
      <w:r w:rsidR="00074397">
        <w:rPr>
          <w:bCs/>
        </w:rPr>
        <w:t xml:space="preserve">.  </w:t>
      </w:r>
      <w:r w:rsidR="00440A4A">
        <w:rPr>
          <w:bCs/>
        </w:rPr>
        <w:t xml:space="preserve">Of interest is the low </w:t>
      </w:r>
      <w:r w:rsidR="00E22C93">
        <w:rPr>
          <w:bCs/>
        </w:rPr>
        <w:t xml:space="preserve">preference </w:t>
      </w:r>
      <w:r w:rsidR="00440A4A">
        <w:rPr>
          <w:bCs/>
        </w:rPr>
        <w:t xml:space="preserve">for conserving rare horse breeds given their popularity in </w:t>
      </w:r>
      <w:r w:rsidR="0065153A">
        <w:rPr>
          <w:bCs/>
        </w:rPr>
        <w:t>the</w:t>
      </w:r>
      <w:r w:rsidR="00440A4A">
        <w:rPr>
          <w:bCs/>
        </w:rPr>
        <w:t xml:space="preserve"> Romania</w:t>
      </w:r>
      <w:r w:rsidR="0087558F">
        <w:rPr>
          <w:bCs/>
        </w:rPr>
        <w:t>n</w:t>
      </w:r>
      <w:r w:rsidR="00622113">
        <w:rPr>
          <w:bCs/>
        </w:rPr>
        <w:t xml:space="preserve"> farming </w:t>
      </w:r>
      <w:proofErr w:type="gramStart"/>
      <w:r w:rsidR="00622113">
        <w:rPr>
          <w:bCs/>
        </w:rPr>
        <w:t>context.</w:t>
      </w:r>
      <w:proofErr w:type="gramEnd"/>
      <w:r w:rsidR="00DC0D61">
        <w:rPr>
          <w:bCs/>
        </w:rPr>
        <w:t xml:space="preserve"> This </w:t>
      </w:r>
      <w:r w:rsidR="005E3E2F">
        <w:rPr>
          <w:bCs/>
        </w:rPr>
        <w:t>may suggest</w:t>
      </w:r>
      <w:r w:rsidR="00DC0D61">
        <w:rPr>
          <w:bCs/>
        </w:rPr>
        <w:t xml:space="preserve"> rare horse breeds </w:t>
      </w:r>
      <w:r w:rsidR="005E3E2F">
        <w:rPr>
          <w:bCs/>
        </w:rPr>
        <w:t>do</w:t>
      </w:r>
      <w:r w:rsidR="00DC0D61">
        <w:rPr>
          <w:bCs/>
        </w:rPr>
        <w:t xml:space="preserve"> not </w:t>
      </w:r>
      <w:r w:rsidR="005E3E2F">
        <w:rPr>
          <w:bCs/>
        </w:rPr>
        <w:t>match</w:t>
      </w:r>
      <w:r w:rsidR="00DC0D61">
        <w:rPr>
          <w:bCs/>
        </w:rPr>
        <w:t xml:space="preserve"> farmer preferences for horse breed characteristics and hence are undersupplied.   </w:t>
      </w:r>
      <w:r w:rsidR="00622113">
        <w:rPr>
          <w:bCs/>
        </w:rPr>
        <w:t xml:space="preserve"> </w:t>
      </w:r>
      <w:r w:rsidR="00440A4A">
        <w:rPr>
          <w:bCs/>
        </w:rPr>
        <w:t xml:space="preserve"> </w:t>
      </w:r>
    </w:p>
    <w:p w14:paraId="4B2BCCFB" w14:textId="77777777" w:rsidR="008D35BE" w:rsidRDefault="008D35BE" w:rsidP="008D35BE">
      <w:pPr>
        <w:rPr>
          <w:bCs/>
        </w:rPr>
      </w:pPr>
    </w:p>
    <w:p w14:paraId="6A638981" w14:textId="099786D1" w:rsidR="008D35BE" w:rsidRDefault="008D35BE" w:rsidP="008D35BE">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EB62D6">
        <w:rPr>
          <w:b/>
          <w:noProof/>
        </w:rPr>
        <w:t>3</w:t>
      </w:r>
      <w:r w:rsidRPr="005878F4">
        <w:rPr>
          <w:b/>
        </w:rPr>
        <w:fldChar w:fldCharType="end"/>
      </w:r>
      <w:r w:rsidRPr="005878F4">
        <w:rPr>
          <w:b/>
        </w:rPr>
        <w:t>:</w:t>
      </w:r>
      <w:r w:rsidRPr="008D35BE">
        <w:rPr>
          <w:bCs/>
        </w:rPr>
        <w:t xml:space="preserve"> </w:t>
      </w:r>
      <w:r w:rsidR="005E3E2F">
        <w:rPr>
          <w:bCs/>
        </w:rPr>
        <w:t>Summary of farm animal and breed characteristics across our sample</w:t>
      </w:r>
      <w:r w:rsidR="00EC0956">
        <w:rPr>
          <w:bCs/>
        </w:rPr>
        <w:t>.</w:t>
      </w:r>
    </w:p>
    <w:tbl>
      <w:tblPr>
        <w:tblW w:w="9280" w:type="dxa"/>
        <w:tblInd w:w="93" w:type="dxa"/>
        <w:tblLook w:val="04A0" w:firstRow="1" w:lastRow="0" w:firstColumn="1" w:lastColumn="0" w:noHBand="0" w:noVBand="1"/>
      </w:tblPr>
      <w:tblGrid>
        <w:gridCol w:w="940"/>
        <w:gridCol w:w="2020"/>
        <w:gridCol w:w="1580"/>
        <w:gridCol w:w="2440"/>
        <w:gridCol w:w="2300"/>
      </w:tblGrid>
      <w:tr w:rsidR="001D00E9" w:rsidRPr="001D00E9" w14:paraId="7A0F8272" w14:textId="77777777" w:rsidTr="001D00E9">
        <w:trPr>
          <w:trHeight w:val="765"/>
        </w:trPr>
        <w:tc>
          <w:tcPr>
            <w:tcW w:w="940" w:type="dxa"/>
            <w:tcBorders>
              <w:top w:val="single" w:sz="4" w:space="0" w:color="auto"/>
              <w:left w:val="nil"/>
              <w:bottom w:val="single" w:sz="4" w:space="0" w:color="auto"/>
              <w:right w:val="nil"/>
            </w:tcBorders>
            <w:shd w:val="clear" w:color="auto" w:fill="auto"/>
            <w:noWrap/>
            <w:vAlign w:val="center"/>
            <w:hideMark/>
          </w:tcPr>
          <w:p w14:paraId="294EDCF8" w14:textId="77777777" w:rsidR="001D00E9" w:rsidRP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 xml:space="preserve">Species </w:t>
            </w:r>
          </w:p>
        </w:tc>
        <w:tc>
          <w:tcPr>
            <w:tcW w:w="2020" w:type="dxa"/>
            <w:tcBorders>
              <w:top w:val="single" w:sz="4" w:space="0" w:color="auto"/>
              <w:left w:val="nil"/>
              <w:bottom w:val="single" w:sz="4" w:space="0" w:color="auto"/>
              <w:right w:val="nil"/>
            </w:tcBorders>
            <w:shd w:val="clear" w:color="auto" w:fill="auto"/>
            <w:vAlign w:val="center"/>
            <w:hideMark/>
          </w:tcPr>
          <w:p w14:paraId="517FEFDB" w14:textId="77777777" w:rsidR="001D00E9" w:rsidRP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Incidence of farm animal in sample (%)</w:t>
            </w:r>
          </w:p>
        </w:tc>
        <w:tc>
          <w:tcPr>
            <w:tcW w:w="1580" w:type="dxa"/>
            <w:tcBorders>
              <w:top w:val="single" w:sz="4" w:space="0" w:color="auto"/>
              <w:left w:val="nil"/>
              <w:bottom w:val="single" w:sz="4" w:space="0" w:color="auto"/>
              <w:right w:val="nil"/>
            </w:tcBorders>
            <w:shd w:val="clear" w:color="auto" w:fill="auto"/>
            <w:vAlign w:val="center"/>
            <w:hideMark/>
          </w:tcPr>
          <w:p w14:paraId="342195A0" w14:textId="77777777" w:rsidR="001D00E9" w:rsidRP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Total no. breeds reported</w:t>
            </w:r>
          </w:p>
        </w:tc>
        <w:tc>
          <w:tcPr>
            <w:tcW w:w="2440" w:type="dxa"/>
            <w:tcBorders>
              <w:top w:val="single" w:sz="4" w:space="0" w:color="auto"/>
              <w:left w:val="nil"/>
              <w:bottom w:val="single" w:sz="4" w:space="0" w:color="auto"/>
              <w:right w:val="nil"/>
            </w:tcBorders>
            <w:shd w:val="clear" w:color="auto" w:fill="auto"/>
            <w:vAlign w:val="center"/>
            <w:hideMark/>
          </w:tcPr>
          <w:p w14:paraId="60DADB7E" w14:textId="77777777" w:rsid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 xml:space="preserve">Most popular breed  </w:t>
            </w:r>
          </w:p>
          <w:p w14:paraId="0775F8A4" w14:textId="7FB53BE5" w:rsidR="001D00E9" w:rsidRP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 abundance)</w:t>
            </w:r>
            <w:r>
              <w:rPr>
                <w:b/>
                <w:bCs/>
                <w:color w:val="000000"/>
                <w:sz w:val="20"/>
                <w:szCs w:val="20"/>
                <w:lang w:eastAsia="en-GB"/>
              </w:rPr>
              <w:t>*</w:t>
            </w:r>
          </w:p>
        </w:tc>
        <w:tc>
          <w:tcPr>
            <w:tcW w:w="2300" w:type="dxa"/>
            <w:tcBorders>
              <w:top w:val="single" w:sz="4" w:space="0" w:color="auto"/>
              <w:left w:val="nil"/>
              <w:bottom w:val="single" w:sz="4" w:space="0" w:color="auto"/>
              <w:right w:val="nil"/>
            </w:tcBorders>
            <w:shd w:val="clear" w:color="auto" w:fill="auto"/>
            <w:vAlign w:val="center"/>
            <w:hideMark/>
          </w:tcPr>
          <w:p w14:paraId="53D05311" w14:textId="77777777" w:rsidR="001D00E9" w:rsidRP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Farmers stating interest in farming with rare breed (%)</w:t>
            </w:r>
          </w:p>
        </w:tc>
      </w:tr>
      <w:tr w:rsidR="001D00E9" w:rsidRPr="001D00E9" w14:paraId="6934EF18" w14:textId="77777777" w:rsidTr="001D00E9">
        <w:trPr>
          <w:trHeight w:val="285"/>
        </w:trPr>
        <w:tc>
          <w:tcPr>
            <w:tcW w:w="940" w:type="dxa"/>
            <w:tcBorders>
              <w:top w:val="nil"/>
              <w:left w:val="nil"/>
              <w:bottom w:val="nil"/>
              <w:right w:val="nil"/>
            </w:tcBorders>
            <w:shd w:val="clear" w:color="auto" w:fill="auto"/>
            <w:noWrap/>
            <w:vAlign w:val="center"/>
            <w:hideMark/>
          </w:tcPr>
          <w:p w14:paraId="400C565C"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Sheep</w:t>
            </w:r>
          </w:p>
        </w:tc>
        <w:tc>
          <w:tcPr>
            <w:tcW w:w="2020" w:type="dxa"/>
            <w:tcBorders>
              <w:top w:val="nil"/>
              <w:left w:val="nil"/>
              <w:bottom w:val="nil"/>
              <w:right w:val="nil"/>
            </w:tcBorders>
            <w:shd w:val="clear" w:color="auto" w:fill="auto"/>
            <w:noWrap/>
            <w:vAlign w:val="center"/>
            <w:hideMark/>
          </w:tcPr>
          <w:p w14:paraId="3459E682" w14:textId="572B1F6E"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61</w:t>
            </w:r>
          </w:p>
        </w:tc>
        <w:tc>
          <w:tcPr>
            <w:tcW w:w="1580" w:type="dxa"/>
            <w:tcBorders>
              <w:top w:val="nil"/>
              <w:left w:val="nil"/>
              <w:bottom w:val="nil"/>
              <w:right w:val="nil"/>
            </w:tcBorders>
            <w:shd w:val="clear" w:color="auto" w:fill="auto"/>
            <w:noWrap/>
            <w:vAlign w:val="center"/>
            <w:hideMark/>
          </w:tcPr>
          <w:p w14:paraId="77ECCFF5"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8</w:t>
            </w:r>
          </w:p>
        </w:tc>
        <w:tc>
          <w:tcPr>
            <w:tcW w:w="2440" w:type="dxa"/>
            <w:tcBorders>
              <w:top w:val="nil"/>
              <w:left w:val="nil"/>
              <w:bottom w:val="nil"/>
              <w:right w:val="nil"/>
            </w:tcBorders>
            <w:shd w:val="clear" w:color="auto" w:fill="auto"/>
            <w:noWrap/>
            <w:vAlign w:val="center"/>
            <w:hideMark/>
          </w:tcPr>
          <w:p w14:paraId="52F2D5D3" w14:textId="77777777" w:rsidR="001D00E9" w:rsidRPr="001D00E9" w:rsidRDefault="001D00E9" w:rsidP="001D00E9">
            <w:pPr>
              <w:spacing w:line="240" w:lineRule="auto"/>
              <w:ind w:firstLine="0"/>
              <w:jc w:val="center"/>
              <w:rPr>
                <w:color w:val="000000"/>
                <w:sz w:val="20"/>
                <w:szCs w:val="20"/>
                <w:lang w:eastAsia="en-GB"/>
              </w:rPr>
            </w:pPr>
            <w:proofErr w:type="spellStart"/>
            <w:r w:rsidRPr="001D00E9">
              <w:rPr>
                <w:color w:val="000000"/>
                <w:sz w:val="20"/>
                <w:szCs w:val="20"/>
                <w:lang w:eastAsia="en-GB"/>
              </w:rPr>
              <w:t>Tsurcana</w:t>
            </w:r>
            <w:proofErr w:type="spellEnd"/>
            <w:r w:rsidRPr="001D00E9">
              <w:rPr>
                <w:color w:val="000000"/>
                <w:sz w:val="20"/>
                <w:szCs w:val="20"/>
                <w:lang w:eastAsia="en-GB"/>
              </w:rPr>
              <w:t xml:space="preserve"> (47%)</w:t>
            </w:r>
          </w:p>
        </w:tc>
        <w:tc>
          <w:tcPr>
            <w:tcW w:w="2300" w:type="dxa"/>
            <w:tcBorders>
              <w:top w:val="nil"/>
              <w:left w:val="nil"/>
              <w:bottom w:val="nil"/>
              <w:right w:val="nil"/>
            </w:tcBorders>
            <w:shd w:val="clear" w:color="auto" w:fill="auto"/>
            <w:noWrap/>
            <w:vAlign w:val="center"/>
            <w:hideMark/>
          </w:tcPr>
          <w:p w14:paraId="4901E82D"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39</w:t>
            </w:r>
          </w:p>
        </w:tc>
      </w:tr>
      <w:tr w:rsidR="001D00E9" w:rsidRPr="001D00E9" w14:paraId="4E354BAB" w14:textId="77777777" w:rsidTr="001D00E9">
        <w:trPr>
          <w:trHeight w:val="285"/>
        </w:trPr>
        <w:tc>
          <w:tcPr>
            <w:tcW w:w="940" w:type="dxa"/>
            <w:tcBorders>
              <w:top w:val="nil"/>
              <w:left w:val="nil"/>
              <w:bottom w:val="nil"/>
              <w:right w:val="nil"/>
            </w:tcBorders>
            <w:shd w:val="clear" w:color="auto" w:fill="auto"/>
            <w:noWrap/>
            <w:vAlign w:val="center"/>
            <w:hideMark/>
          </w:tcPr>
          <w:p w14:paraId="2EC56960"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Goats</w:t>
            </w:r>
          </w:p>
        </w:tc>
        <w:tc>
          <w:tcPr>
            <w:tcW w:w="2020" w:type="dxa"/>
            <w:tcBorders>
              <w:top w:val="nil"/>
              <w:left w:val="nil"/>
              <w:bottom w:val="nil"/>
              <w:right w:val="nil"/>
            </w:tcBorders>
            <w:shd w:val="clear" w:color="auto" w:fill="auto"/>
            <w:noWrap/>
            <w:vAlign w:val="center"/>
            <w:hideMark/>
          </w:tcPr>
          <w:p w14:paraId="666852CD" w14:textId="7B09328C"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24</w:t>
            </w:r>
          </w:p>
        </w:tc>
        <w:tc>
          <w:tcPr>
            <w:tcW w:w="1580" w:type="dxa"/>
            <w:tcBorders>
              <w:top w:val="nil"/>
              <w:left w:val="nil"/>
              <w:bottom w:val="nil"/>
              <w:right w:val="nil"/>
            </w:tcBorders>
            <w:shd w:val="clear" w:color="auto" w:fill="auto"/>
            <w:noWrap/>
            <w:vAlign w:val="center"/>
            <w:hideMark/>
          </w:tcPr>
          <w:p w14:paraId="4B3D74E3"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4</w:t>
            </w:r>
          </w:p>
        </w:tc>
        <w:tc>
          <w:tcPr>
            <w:tcW w:w="2440" w:type="dxa"/>
            <w:tcBorders>
              <w:top w:val="nil"/>
              <w:left w:val="nil"/>
              <w:bottom w:val="nil"/>
              <w:right w:val="nil"/>
            </w:tcBorders>
            <w:shd w:val="clear" w:color="auto" w:fill="auto"/>
            <w:noWrap/>
            <w:vAlign w:val="center"/>
            <w:hideMark/>
          </w:tcPr>
          <w:p w14:paraId="0FBA1052"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Unknown (56%)</w:t>
            </w:r>
          </w:p>
        </w:tc>
        <w:tc>
          <w:tcPr>
            <w:tcW w:w="2300" w:type="dxa"/>
            <w:tcBorders>
              <w:top w:val="nil"/>
              <w:left w:val="nil"/>
              <w:bottom w:val="nil"/>
              <w:right w:val="nil"/>
            </w:tcBorders>
            <w:shd w:val="clear" w:color="auto" w:fill="auto"/>
            <w:noWrap/>
            <w:vAlign w:val="center"/>
            <w:hideMark/>
          </w:tcPr>
          <w:p w14:paraId="7010C3D2"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11</w:t>
            </w:r>
          </w:p>
        </w:tc>
      </w:tr>
      <w:tr w:rsidR="001D00E9" w:rsidRPr="001D00E9" w14:paraId="4EF1E3AC" w14:textId="77777777" w:rsidTr="001D00E9">
        <w:trPr>
          <w:trHeight w:val="285"/>
        </w:trPr>
        <w:tc>
          <w:tcPr>
            <w:tcW w:w="940" w:type="dxa"/>
            <w:tcBorders>
              <w:top w:val="nil"/>
              <w:left w:val="nil"/>
              <w:bottom w:val="nil"/>
              <w:right w:val="nil"/>
            </w:tcBorders>
            <w:shd w:val="clear" w:color="auto" w:fill="auto"/>
            <w:noWrap/>
            <w:vAlign w:val="center"/>
            <w:hideMark/>
          </w:tcPr>
          <w:p w14:paraId="6DA4CD0A"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Pigs</w:t>
            </w:r>
          </w:p>
        </w:tc>
        <w:tc>
          <w:tcPr>
            <w:tcW w:w="2020" w:type="dxa"/>
            <w:tcBorders>
              <w:top w:val="nil"/>
              <w:left w:val="nil"/>
              <w:bottom w:val="nil"/>
              <w:right w:val="nil"/>
            </w:tcBorders>
            <w:shd w:val="clear" w:color="auto" w:fill="auto"/>
            <w:noWrap/>
            <w:vAlign w:val="center"/>
            <w:hideMark/>
          </w:tcPr>
          <w:p w14:paraId="665AE461" w14:textId="6A299960"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84</w:t>
            </w:r>
          </w:p>
        </w:tc>
        <w:tc>
          <w:tcPr>
            <w:tcW w:w="1580" w:type="dxa"/>
            <w:tcBorders>
              <w:top w:val="nil"/>
              <w:left w:val="nil"/>
              <w:bottom w:val="nil"/>
              <w:right w:val="nil"/>
            </w:tcBorders>
            <w:shd w:val="clear" w:color="auto" w:fill="auto"/>
            <w:noWrap/>
            <w:vAlign w:val="center"/>
            <w:hideMark/>
          </w:tcPr>
          <w:p w14:paraId="47F83EB8"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13</w:t>
            </w:r>
          </w:p>
        </w:tc>
        <w:tc>
          <w:tcPr>
            <w:tcW w:w="2440" w:type="dxa"/>
            <w:tcBorders>
              <w:top w:val="nil"/>
              <w:left w:val="nil"/>
              <w:bottom w:val="nil"/>
              <w:right w:val="nil"/>
            </w:tcBorders>
            <w:shd w:val="clear" w:color="auto" w:fill="auto"/>
            <w:noWrap/>
            <w:vAlign w:val="center"/>
            <w:hideMark/>
          </w:tcPr>
          <w:p w14:paraId="198AFEC0"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Large White (37%)</w:t>
            </w:r>
          </w:p>
        </w:tc>
        <w:tc>
          <w:tcPr>
            <w:tcW w:w="2300" w:type="dxa"/>
            <w:tcBorders>
              <w:top w:val="nil"/>
              <w:left w:val="nil"/>
              <w:bottom w:val="nil"/>
              <w:right w:val="nil"/>
            </w:tcBorders>
            <w:shd w:val="clear" w:color="auto" w:fill="auto"/>
            <w:noWrap/>
            <w:vAlign w:val="center"/>
            <w:hideMark/>
          </w:tcPr>
          <w:p w14:paraId="045BC06E"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w:t>
            </w:r>
          </w:p>
        </w:tc>
      </w:tr>
      <w:tr w:rsidR="001D00E9" w:rsidRPr="001D00E9" w14:paraId="1D7491F0" w14:textId="77777777" w:rsidTr="001D00E9">
        <w:trPr>
          <w:trHeight w:val="285"/>
        </w:trPr>
        <w:tc>
          <w:tcPr>
            <w:tcW w:w="940" w:type="dxa"/>
            <w:tcBorders>
              <w:top w:val="nil"/>
              <w:left w:val="nil"/>
              <w:bottom w:val="nil"/>
              <w:right w:val="nil"/>
            </w:tcBorders>
            <w:shd w:val="clear" w:color="auto" w:fill="auto"/>
            <w:noWrap/>
            <w:vAlign w:val="center"/>
            <w:hideMark/>
          </w:tcPr>
          <w:p w14:paraId="30B821AA"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Buffalo</w:t>
            </w:r>
          </w:p>
        </w:tc>
        <w:tc>
          <w:tcPr>
            <w:tcW w:w="2020" w:type="dxa"/>
            <w:tcBorders>
              <w:top w:val="nil"/>
              <w:left w:val="nil"/>
              <w:bottom w:val="nil"/>
              <w:right w:val="nil"/>
            </w:tcBorders>
            <w:shd w:val="clear" w:color="auto" w:fill="auto"/>
            <w:noWrap/>
            <w:vAlign w:val="center"/>
            <w:hideMark/>
          </w:tcPr>
          <w:p w14:paraId="22F04AFB" w14:textId="44CA8441"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10</w:t>
            </w:r>
          </w:p>
        </w:tc>
        <w:tc>
          <w:tcPr>
            <w:tcW w:w="1580" w:type="dxa"/>
            <w:tcBorders>
              <w:top w:val="nil"/>
              <w:left w:val="nil"/>
              <w:bottom w:val="nil"/>
              <w:right w:val="nil"/>
            </w:tcBorders>
            <w:shd w:val="clear" w:color="auto" w:fill="auto"/>
            <w:noWrap/>
            <w:vAlign w:val="center"/>
            <w:hideMark/>
          </w:tcPr>
          <w:p w14:paraId="777938F3"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3</w:t>
            </w:r>
          </w:p>
        </w:tc>
        <w:tc>
          <w:tcPr>
            <w:tcW w:w="2440" w:type="dxa"/>
            <w:tcBorders>
              <w:top w:val="nil"/>
              <w:left w:val="nil"/>
              <w:bottom w:val="nil"/>
              <w:right w:val="nil"/>
            </w:tcBorders>
            <w:shd w:val="clear" w:color="auto" w:fill="auto"/>
            <w:noWrap/>
            <w:vAlign w:val="center"/>
            <w:hideMark/>
          </w:tcPr>
          <w:p w14:paraId="008AC435"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Romanian Buffalo (83%)</w:t>
            </w:r>
          </w:p>
        </w:tc>
        <w:tc>
          <w:tcPr>
            <w:tcW w:w="2300" w:type="dxa"/>
            <w:tcBorders>
              <w:top w:val="nil"/>
              <w:left w:val="nil"/>
              <w:bottom w:val="nil"/>
              <w:right w:val="nil"/>
            </w:tcBorders>
            <w:shd w:val="clear" w:color="auto" w:fill="auto"/>
            <w:noWrap/>
            <w:vAlign w:val="center"/>
            <w:hideMark/>
          </w:tcPr>
          <w:p w14:paraId="6695D761"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14</w:t>
            </w:r>
          </w:p>
        </w:tc>
      </w:tr>
      <w:tr w:rsidR="001D00E9" w:rsidRPr="001D00E9" w14:paraId="50A07DD1" w14:textId="77777777" w:rsidTr="001D00E9">
        <w:trPr>
          <w:trHeight w:val="285"/>
        </w:trPr>
        <w:tc>
          <w:tcPr>
            <w:tcW w:w="940" w:type="dxa"/>
            <w:tcBorders>
              <w:top w:val="nil"/>
              <w:left w:val="nil"/>
              <w:bottom w:val="nil"/>
              <w:right w:val="nil"/>
            </w:tcBorders>
            <w:shd w:val="clear" w:color="auto" w:fill="auto"/>
            <w:noWrap/>
            <w:vAlign w:val="center"/>
            <w:hideMark/>
          </w:tcPr>
          <w:p w14:paraId="1C0F6022"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Cattle</w:t>
            </w:r>
          </w:p>
        </w:tc>
        <w:tc>
          <w:tcPr>
            <w:tcW w:w="2020" w:type="dxa"/>
            <w:tcBorders>
              <w:top w:val="nil"/>
              <w:left w:val="nil"/>
              <w:bottom w:val="nil"/>
              <w:right w:val="nil"/>
            </w:tcBorders>
            <w:shd w:val="clear" w:color="auto" w:fill="auto"/>
            <w:noWrap/>
            <w:vAlign w:val="center"/>
            <w:hideMark/>
          </w:tcPr>
          <w:p w14:paraId="14E7B7D2" w14:textId="200F3586"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73</w:t>
            </w:r>
          </w:p>
        </w:tc>
        <w:tc>
          <w:tcPr>
            <w:tcW w:w="1580" w:type="dxa"/>
            <w:tcBorders>
              <w:top w:val="nil"/>
              <w:left w:val="nil"/>
              <w:bottom w:val="nil"/>
              <w:right w:val="nil"/>
            </w:tcBorders>
            <w:shd w:val="clear" w:color="auto" w:fill="auto"/>
            <w:noWrap/>
            <w:vAlign w:val="center"/>
            <w:hideMark/>
          </w:tcPr>
          <w:p w14:paraId="1883A100"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9</w:t>
            </w:r>
          </w:p>
        </w:tc>
        <w:tc>
          <w:tcPr>
            <w:tcW w:w="2440" w:type="dxa"/>
            <w:tcBorders>
              <w:top w:val="nil"/>
              <w:left w:val="nil"/>
              <w:bottom w:val="nil"/>
              <w:right w:val="nil"/>
            </w:tcBorders>
            <w:shd w:val="clear" w:color="auto" w:fill="auto"/>
            <w:noWrap/>
            <w:vAlign w:val="center"/>
            <w:hideMark/>
          </w:tcPr>
          <w:p w14:paraId="0CC428D6" w14:textId="77777777" w:rsidR="001D00E9" w:rsidRPr="001D00E9" w:rsidRDefault="001D00E9" w:rsidP="001D00E9">
            <w:pPr>
              <w:spacing w:line="240" w:lineRule="auto"/>
              <w:ind w:firstLine="0"/>
              <w:jc w:val="center"/>
              <w:rPr>
                <w:color w:val="000000"/>
                <w:sz w:val="20"/>
                <w:szCs w:val="20"/>
                <w:lang w:eastAsia="en-GB"/>
              </w:rPr>
            </w:pPr>
            <w:proofErr w:type="spellStart"/>
            <w:r w:rsidRPr="001D00E9">
              <w:rPr>
                <w:color w:val="000000"/>
                <w:sz w:val="20"/>
                <w:szCs w:val="20"/>
                <w:lang w:eastAsia="en-GB"/>
              </w:rPr>
              <w:t>Baltata</w:t>
            </w:r>
            <w:proofErr w:type="spellEnd"/>
            <w:r w:rsidRPr="001D00E9">
              <w:rPr>
                <w:color w:val="000000"/>
                <w:sz w:val="20"/>
                <w:szCs w:val="20"/>
                <w:lang w:eastAsia="en-GB"/>
              </w:rPr>
              <w:t xml:space="preserve"> </w:t>
            </w:r>
            <w:proofErr w:type="spellStart"/>
            <w:r w:rsidRPr="001D00E9">
              <w:rPr>
                <w:color w:val="000000"/>
                <w:sz w:val="20"/>
                <w:szCs w:val="20"/>
                <w:lang w:eastAsia="en-GB"/>
              </w:rPr>
              <w:t>Romanesca</w:t>
            </w:r>
            <w:proofErr w:type="spellEnd"/>
            <w:r w:rsidRPr="001D00E9">
              <w:rPr>
                <w:color w:val="000000"/>
                <w:sz w:val="20"/>
                <w:szCs w:val="20"/>
                <w:lang w:eastAsia="en-GB"/>
              </w:rPr>
              <w:t xml:space="preserve"> (61%)</w:t>
            </w:r>
          </w:p>
        </w:tc>
        <w:tc>
          <w:tcPr>
            <w:tcW w:w="2300" w:type="dxa"/>
            <w:tcBorders>
              <w:top w:val="nil"/>
              <w:left w:val="nil"/>
              <w:bottom w:val="nil"/>
              <w:right w:val="nil"/>
            </w:tcBorders>
            <w:shd w:val="clear" w:color="auto" w:fill="auto"/>
            <w:noWrap/>
            <w:vAlign w:val="center"/>
            <w:hideMark/>
          </w:tcPr>
          <w:p w14:paraId="5C5F572F"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52</w:t>
            </w:r>
          </w:p>
        </w:tc>
      </w:tr>
      <w:tr w:rsidR="001D00E9" w:rsidRPr="001D00E9" w14:paraId="69BAA1C5" w14:textId="77777777" w:rsidTr="001D00E9">
        <w:trPr>
          <w:trHeight w:val="285"/>
        </w:trPr>
        <w:tc>
          <w:tcPr>
            <w:tcW w:w="940" w:type="dxa"/>
            <w:tcBorders>
              <w:top w:val="nil"/>
              <w:left w:val="nil"/>
              <w:bottom w:val="single" w:sz="4" w:space="0" w:color="auto"/>
              <w:right w:val="nil"/>
            </w:tcBorders>
            <w:shd w:val="clear" w:color="auto" w:fill="auto"/>
            <w:noWrap/>
            <w:vAlign w:val="center"/>
            <w:hideMark/>
          </w:tcPr>
          <w:p w14:paraId="3807894D"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Horses</w:t>
            </w:r>
          </w:p>
        </w:tc>
        <w:tc>
          <w:tcPr>
            <w:tcW w:w="2020" w:type="dxa"/>
            <w:tcBorders>
              <w:top w:val="nil"/>
              <w:left w:val="nil"/>
              <w:bottom w:val="single" w:sz="4" w:space="0" w:color="auto"/>
              <w:right w:val="nil"/>
            </w:tcBorders>
            <w:shd w:val="clear" w:color="auto" w:fill="auto"/>
            <w:noWrap/>
            <w:vAlign w:val="center"/>
            <w:hideMark/>
          </w:tcPr>
          <w:p w14:paraId="142B28AA" w14:textId="5DFA7D17"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51</w:t>
            </w:r>
          </w:p>
        </w:tc>
        <w:tc>
          <w:tcPr>
            <w:tcW w:w="1580" w:type="dxa"/>
            <w:tcBorders>
              <w:top w:val="nil"/>
              <w:left w:val="nil"/>
              <w:bottom w:val="single" w:sz="4" w:space="0" w:color="auto"/>
              <w:right w:val="nil"/>
            </w:tcBorders>
            <w:shd w:val="clear" w:color="auto" w:fill="auto"/>
            <w:noWrap/>
            <w:vAlign w:val="center"/>
            <w:hideMark/>
          </w:tcPr>
          <w:p w14:paraId="56C3C57E"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8</w:t>
            </w:r>
          </w:p>
        </w:tc>
        <w:tc>
          <w:tcPr>
            <w:tcW w:w="2440" w:type="dxa"/>
            <w:tcBorders>
              <w:top w:val="nil"/>
              <w:left w:val="nil"/>
              <w:bottom w:val="single" w:sz="4" w:space="0" w:color="auto"/>
              <w:right w:val="nil"/>
            </w:tcBorders>
            <w:shd w:val="clear" w:color="auto" w:fill="auto"/>
            <w:noWrap/>
            <w:vAlign w:val="center"/>
            <w:hideMark/>
          </w:tcPr>
          <w:p w14:paraId="2F7C5468"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Unknown mix (51%)</w:t>
            </w:r>
          </w:p>
        </w:tc>
        <w:tc>
          <w:tcPr>
            <w:tcW w:w="2300" w:type="dxa"/>
            <w:tcBorders>
              <w:top w:val="nil"/>
              <w:left w:val="nil"/>
              <w:bottom w:val="single" w:sz="4" w:space="0" w:color="auto"/>
              <w:right w:val="nil"/>
            </w:tcBorders>
            <w:shd w:val="clear" w:color="auto" w:fill="auto"/>
            <w:noWrap/>
            <w:vAlign w:val="center"/>
            <w:hideMark/>
          </w:tcPr>
          <w:p w14:paraId="4FBEE742"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13</w:t>
            </w:r>
          </w:p>
        </w:tc>
      </w:tr>
    </w:tbl>
    <w:p w14:paraId="5A9B8B9E" w14:textId="77ED4D7D" w:rsidR="003E049C" w:rsidRDefault="00A51310" w:rsidP="00EB62D6">
      <w:pPr>
        <w:spacing w:line="240" w:lineRule="auto"/>
        <w:rPr>
          <w:bCs/>
          <w:sz w:val="18"/>
          <w:szCs w:val="18"/>
        </w:rPr>
      </w:pPr>
      <w:r w:rsidRPr="00EB62D6">
        <w:rPr>
          <w:bCs/>
          <w:sz w:val="18"/>
          <w:szCs w:val="18"/>
        </w:rPr>
        <w:t xml:space="preserve">* Percentage abundance was calculated as the number of </w:t>
      </w:r>
      <w:r w:rsidR="00D67863" w:rsidRPr="00EB62D6">
        <w:rPr>
          <w:bCs/>
          <w:sz w:val="18"/>
          <w:szCs w:val="18"/>
        </w:rPr>
        <w:t>farm animals in our sample that correspond to a specific breed</w:t>
      </w:r>
    </w:p>
    <w:p w14:paraId="2F275C4A" w14:textId="77777777" w:rsidR="00D67863" w:rsidRPr="00EB62D6" w:rsidRDefault="00D67863" w:rsidP="00EB62D6">
      <w:pPr>
        <w:spacing w:line="240" w:lineRule="auto"/>
        <w:rPr>
          <w:bCs/>
          <w:sz w:val="18"/>
          <w:szCs w:val="18"/>
        </w:rPr>
      </w:pPr>
    </w:p>
    <w:p w14:paraId="0146A3B3" w14:textId="77777777" w:rsidR="001B639D" w:rsidRPr="001B639D" w:rsidRDefault="001B639D" w:rsidP="001B639D">
      <w:pPr>
        <w:rPr>
          <w:bCs/>
        </w:rPr>
      </w:pPr>
    </w:p>
    <w:p w14:paraId="0E02AC93" w14:textId="136C66CF" w:rsidR="00622113" w:rsidRDefault="00622113" w:rsidP="00016311">
      <w:pPr>
        <w:ind w:firstLine="0"/>
        <w:rPr>
          <w:bCs/>
        </w:rPr>
      </w:pPr>
      <w:r>
        <w:rPr>
          <w:bCs/>
        </w:rPr>
        <w:tab/>
      </w:r>
      <w:r w:rsidR="00E615D7">
        <w:rPr>
          <w:bCs/>
        </w:rPr>
        <w:t xml:space="preserve">Livestock-keepers in </w:t>
      </w:r>
      <w:r w:rsidR="00E615D7" w:rsidRPr="00E615D7">
        <w:rPr>
          <w:bCs/>
        </w:rPr>
        <w:t>different</w:t>
      </w:r>
      <w:r w:rsidR="00E56E29">
        <w:rPr>
          <w:bCs/>
        </w:rPr>
        <w:t xml:space="preserve"> countries </w:t>
      </w:r>
      <w:r w:rsidR="00E51871">
        <w:rPr>
          <w:bCs/>
        </w:rPr>
        <w:t xml:space="preserve">prefer different </w:t>
      </w:r>
      <w:r>
        <w:rPr>
          <w:bCs/>
        </w:rPr>
        <w:t>breed</w:t>
      </w:r>
      <w:r w:rsidR="00E615D7" w:rsidRPr="00E615D7">
        <w:rPr>
          <w:bCs/>
        </w:rPr>
        <w:t xml:space="preserve"> attributes</w:t>
      </w:r>
      <w:r w:rsidR="00CE766D">
        <w:rPr>
          <w:bCs/>
        </w:rPr>
        <w:t xml:space="preserve">. </w:t>
      </w:r>
      <w:r w:rsidR="001B639D" w:rsidRPr="001B639D">
        <w:rPr>
          <w:bCs/>
        </w:rPr>
        <w:t xml:space="preserve">Respondents were asked to rank </w:t>
      </w:r>
      <w:r w:rsidR="00CE766D">
        <w:rPr>
          <w:bCs/>
        </w:rPr>
        <w:t xml:space="preserve">livestock </w:t>
      </w:r>
      <w:r w:rsidR="00AD7B76">
        <w:rPr>
          <w:bCs/>
        </w:rPr>
        <w:t xml:space="preserve">attributes </w:t>
      </w:r>
      <w:r w:rsidR="00CE766D">
        <w:rPr>
          <w:bCs/>
        </w:rPr>
        <w:t>by importance for</w:t>
      </w:r>
      <w:r w:rsidR="001B639D" w:rsidRPr="001B639D">
        <w:rPr>
          <w:bCs/>
        </w:rPr>
        <w:t xml:space="preserve"> </w:t>
      </w:r>
      <w:r w:rsidR="00A3268C">
        <w:rPr>
          <w:bCs/>
        </w:rPr>
        <w:t>breed</w:t>
      </w:r>
      <w:r w:rsidR="00AD7B76">
        <w:rPr>
          <w:bCs/>
        </w:rPr>
        <w:t xml:space="preserve"> selection</w:t>
      </w:r>
      <w:r w:rsidR="001B639D" w:rsidRPr="001B639D">
        <w:rPr>
          <w:bCs/>
        </w:rPr>
        <w:t xml:space="preserve">. </w:t>
      </w:r>
      <w:r w:rsidR="00E51871">
        <w:rPr>
          <w:bCs/>
        </w:rPr>
        <w:t xml:space="preserve">In Figure </w:t>
      </w:r>
      <w:r w:rsidR="00EC0956">
        <w:rPr>
          <w:bCs/>
        </w:rPr>
        <w:t>4 radar</w:t>
      </w:r>
      <w:r w:rsidR="008E47D2">
        <w:rPr>
          <w:bCs/>
        </w:rPr>
        <w:t xml:space="preserve"> charts indicate</w:t>
      </w:r>
      <w:r w:rsidR="001B639D" w:rsidRPr="001B639D">
        <w:rPr>
          <w:bCs/>
        </w:rPr>
        <w:t xml:space="preserve"> </w:t>
      </w:r>
      <w:r w:rsidR="00EC0956">
        <w:rPr>
          <w:bCs/>
        </w:rPr>
        <w:t xml:space="preserve">different </w:t>
      </w:r>
      <w:r w:rsidR="00EC0956" w:rsidRPr="001B639D">
        <w:rPr>
          <w:bCs/>
        </w:rPr>
        <w:t>preferences</w:t>
      </w:r>
      <w:r w:rsidR="001B639D" w:rsidRPr="001B639D">
        <w:rPr>
          <w:bCs/>
        </w:rPr>
        <w:t xml:space="preserve"> between </w:t>
      </w:r>
      <w:r w:rsidR="008D50B1">
        <w:rPr>
          <w:bCs/>
        </w:rPr>
        <w:t xml:space="preserve">rare breed and commercial breed keepers for some </w:t>
      </w:r>
      <w:r w:rsidR="008D35BE">
        <w:rPr>
          <w:bCs/>
        </w:rPr>
        <w:t>attributes</w:t>
      </w:r>
      <w:r w:rsidR="008E47D2">
        <w:rPr>
          <w:bCs/>
        </w:rPr>
        <w:t xml:space="preserve">. </w:t>
      </w:r>
      <w:r w:rsidR="00A3268C">
        <w:rPr>
          <w:bCs/>
        </w:rPr>
        <w:t>Yield</w:t>
      </w:r>
      <w:r w:rsidR="008E47D2">
        <w:rPr>
          <w:bCs/>
        </w:rPr>
        <w:t xml:space="preserve"> </w:t>
      </w:r>
      <w:r w:rsidR="00CE766D">
        <w:rPr>
          <w:bCs/>
        </w:rPr>
        <w:t>was</w:t>
      </w:r>
      <w:r w:rsidR="008E47D2">
        <w:rPr>
          <w:bCs/>
        </w:rPr>
        <w:t xml:space="preserve"> the </w:t>
      </w:r>
      <w:r w:rsidR="00E51871">
        <w:rPr>
          <w:bCs/>
        </w:rPr>
        <w:t>most important</w:t>
      </w:r>
      <w:r w:rsidR="008E47D2">
        <w:rPr>
          <w:bCs/>
        </w:rPr>
        <w:t xml:space="preserve"> attribute</w:t>
      </w:r>
      <w:r w:rsidR="00A3268C">
        <w:rPr>
          <w:bCs/>
        </w:rPr>
        <w:t xml:space="preserve"> for</w:t>
      </w:r>
      <w:r w:rsidR="008E47D2">
        <w:rPr>
          <w:bCs/>
        </w:rPr>
        <w:t xml:space="preserve"> </w:t>
      </w:r>
      <w:r w:rsidR="00057CEE">
        <w:rPr>
          <w:bCs/>
        </w:rPr>
        <w:t>both</w:t>
      </w:r>
      <w:r w:rsidR="00024D49">
        <w:rPr>
          <w:bCs/>
        </w:rPr>
        <w:t>. A</w:t>
      </w:r>
      <w:r w:rsidR="008E47D2">
        <w:rPr>
          <w:bCs/>
        </w:rPr>
        <w:t>daptability was ranked 2</w:t>
      </w:r>
      <w:r w:rsidR="008E47D2" w:rsidRPr="008E47D2">
        <w:rPr>
          <w:bCs/>
          <w:vertAlign w:val="superscript"/>
        </w:rPr>
        <w:t>nd</w:t>
      </w:r>
      <w:r w:rsidR="008E47D2">
        <w:rPr>
          <w:bCs/>
        </w:rPr>
        <w:t xml:space="preserve"> for farmers keeping rare breeds</w:t>
      </w:r>
      <w:r w:rsidR="0088682F">
        <w:rPr>
          <w:bCs/>
        </w:rPr>
        <w:t xml:space="preserve">, </w:t>
      </w:r>
      <w:r w:rsidR="00024D49">
        <w:rPr>
          <w:bCs/>
        </w:rPr>
        <w:t>while disease and parasitic resistance was ranked 3</w:t>
      </w:r>
      <w:r w:rsidR="00024D49" w:rsidRPr="001E7286">
        <w:rPr>
          <w:bCs/>
          <w:vertAlign w:val="superscript"/>
        </w:rPr>
        <w:t>rd</w:t>
      </w:r>
      <w:r w:rsidR="00024D49">
        <w:rPr>
          <w:bCs/>
        </w:rPr>
        <w:t>. For commercial breed keepers,</w:t>
      </w:r>
      <w:r w:rsidR="008D50B1">
        <w:rPr>
          <w:bCs/>
        </w:rPr>
        <w:t xml:space="preserve"> yield was also ranked 2</w:t>
      </w:r>
      <w:r w:rsidR="008D50B1" w:rsidRPr="001E7286">
        <w:rPr>
          <w:bCs/>
          <w:vertAlign w:val="superscript"/>
        </w:rPr>
        <w:t>nd</w:t>
      </w:r>
      <w:r w:rsidR="008D50B1">
        <w:rPr>
          <w:bCs/>
          <w:vertAlign w:val="superscript"/>
        </w:rPr>
        <w:t xml:space="preserve"> </w:t>
      </w:r>
      <w:r w:rsidR="008D50B1">
        <w:rPr>
          <w:bCs/>
        </w:rPr>
        <w:t>and adaptability 3</w:t>
      </w:r>
      <w:r w:rsidR="008D50B1" w:rsidRPr="001E7286">
        <w:rPr>
          <w:bCs/>
          <w:vertAlign w:val="superscript"/>
        </w:rPr>
        <w:t>rd</w:t>
      </w:r>
      <w:r w:rsidR="008D50B1">
        <w:rPr>
          <w:bCs/>
        </w:rPr>
        <w:t xml:space="preserve">. This suggests </w:t>
      </w:r>
      <w:r w:rsidR="008D35BE">
        <w:rPr>
          <w:bCs/>
        </w:rPr>
        <w:t>productive traits are considered most important by both farmer groups, but they differ in perceived importance of non-productive traits.</w:t>
      </w:r>
      <w:r w:rsidR="0073798D">
        <w:rPr>
          <w:bCs/>
        </w:rPr>
        <w:t xml:space="preserve"> This supports </w:t>
      </w:r>
      <w:r w:rsidR="001B1F38">
        <w:rPr>
          <w:bCs/>
        </w:rPr>
        <w:t>work</w:t>
      </w:r>
      <w:r w:rsidR="0073798D">
        <w:rPr>
          <w:bCs/>
        </w:rPr>
        <w:t xml:space="preserve"> suggesting rare breed adaptability characteristics </w:t>
      </w:r>
      <w:r w:rsidR="006F50BB">
        <w:rPr>
          <w:bCs/>
        </w:rPr>
        <w:t>play</w:t>
      </w:r>
      <w:r w:rsidR="0073798D">
        <w:rPr>
          <w:bCs/>
        </w:rPr>
        <w:t xml:space="preserve"> an important </w:t>
      </w:r>
      <w:r w:rsidR="006F50BB">
        <w:rPr>
          <w:bCs/>
        </w:rPr>
        <w:t>role</w:t>
      </w:r>
      <w:r w:rsidR="0073798D">
        <w:rPr>
          <w:bCs/>
        </w:rPr>
        <w:t xml:space="preserve"> within the livestock sector</w:t>
      </w:r>
      <w:r w:rsidR="000860FD">
        <w:rPr>
          <w:bCs/>
        </w:rPr>
        <w:t xml:space="preserve"> not matched by commercial breeds</w:t>
      </w:r>
      <w:r w:rsidR="001B1F38">
        <w:rPr>
          <w:bCs/>
        </w:rPr>
        <w:t xml:space="preserve"> </w:t>
      </w:r>
      <w:r w:rsidR="001B1F38">
        <w:rPr>
          <w:bCs/>
        </w:rPr>
        <w:fldChar w:fldCharType="begin" w:fldLock="1"/>
      </w:r>
      <w:r w:rsidR="00B50373">
        <w:rPr>
          <w:bCs/>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sidR="001B1F38">
        <w:rPr>
          <w:bCs/>
        </w:rPr>
        <w:fldChar w:fldCharType="separate"/>
      </w:r>
      <w:r w:rsidR="00B50373" w:rsidRPr="00B50373">
        <w:rPr>
          <w:bCs/>
          <w:noProof/>
        </w:rPr>
        <w:t>(Leroy et al., 2018)</w:t>
      </w:r>
      <w:r w:rsidR="001B1F38">
        <w:rPr>
          <w:bCs/>
        </w:rPr>
        <w:fldChar w:fldCharType="end"/>
      </w:r>
      <w:r w:rsidR="000860FD">
        <w:rPr>
          <w:bCs/>
        </w:rPr>
        <w:t xml:space="preserve">. </w:t>
      </w:r>
    </w:p>
    <w:p w14:paraId="17A32CC4" w14:textId="77777777" w:rsidR="00622113" w:rsidRDefault="00622113" w:rsidP="00016311">
      <w:pPr>
        <w:ind w:firstLine="0"/>
        <w:rPr>
          <w:bCs/>
        </w:rPr>
      </w:pPr>
    </w:p>
    <w:p w14:paraId="169E1A53" w14:textId="591D6AD3" w:rsidR="001258DC" w:rsidRDefault="001258DC" w:rsidP="00016311">
      <w:pPr>
        <w:ind w:firstLine="0"/>
        <w:rPr>
          <w:bCs/>
        </w:rPr>
      </w:pPr>
      <w:r>
        <w:rPr>
          <w:noProof/>
          <w:lang w:eastAsia="en-GB"/>
        </w:rPr>
        <w:drawing>
          <wp:inline distT="0" distB="0" distL="0" distR="0" wp14:anchorId="3B558532" wp14:editId="434A6083">
            <wp:extent cx="5731510" cy="2967649"/>
            <wp:effectExtent l="0" t="0" r="2540" b="4445"/>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5D5210B7" w14:textId="40EDCE75" w:rsidR="001258DC" w:rsidRDefault="001258DC" w:rsidP="00016311">
      <w:pPr>
        <w:ind w:firstLine="0"/>
        <w:rPr>
          <w:bCs/>
        </w:rPr>
      </w:pPr>
      <w:r>
        <w:rPr>
          <w:noProof/>
          <w:lang w:eastAsia="en-GB"/>
        </w:rPr>
        <w:drawing>
          <wp:inline distT="0" distB="0" distL="0" distR="0" wp14:anchorId="7781251E" wp14:editId="28BBDC38">
            <wp:extent cx="5731510" cy="2967649"/>
            <wp:effectExtent l="0" t="0" r="2540" b="4445"/>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15F52572" w14:textId="48D60E8B" w:rsidR="008D35BE" w:rsidRDefault="008D35BE" w:rsidP="001258DC">
      <w:pPr>
        <w:ind w:right="-568"/>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EB62D6">
        <w:rPr>
          <w:b/>
          <w:noProof/>
        </w:rPr>
        <w:t>4</w:t>
      </w:r>
      <w:r w:rsidRPr="005878F4">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xml:space="preserve">.  The charts reveal the percentage of farmers who chose each attribute </w:t>
      </w:r>
      <w:r w:rsidR="00E51871">
        <w:t>in</w:t>
      </w:r>
      <w:r>
        <w:t xml:space="preserve"> 1</w:t>
      </w:r>
      <w:r w:rsidRPr="00B15BE1">
        <w:rPr>
          <w:vertAlign w:val="superscript"/>
        </w:rPr>
        <w:t>st</w:t>
      </w:r>
      <w:r>
        <w:t xml:space="preserve"> 2</w:t>
      </w:r>
      <w:r w:rsidRPr="00B15BE1">
        <w:rPr>
          <w:vertAlign w:val="superscript"/>
        </w:rPr>
        <w:t>nd</w:t>
      </w:r>
      <w:r>
        <w:t xml:space="preserve"> and 3</w:t>
      </w:r>
      <w:r w:rsidRPr="00B15BE1">
        <w:rPr>
          <w:vertAlign w:val="superscript"/>
        </w:rPr>
        <w:t>rd</w:t>
      </w:r>
      <w:r w:rsidR="005C0ABE">
        <w:t xml:space="preserve"> rank. </w:t>
      </w:r>
      <w:r>
        <w:t>Note, CT = cultural tradition; DPR = disease and parasitic resistance; VB = veterinary bills; MH = management and handling; PQ = product quality</w:t>
      </w:r>
    </w:p>
    <w:p w14:paraId="78AA48CC" w14:textId="7E1B7EE7" w:rsidR="00357A88" w:rsidRDefault="00357A88" w:rsidP="00AF7F7A">
      <w:pPr>
        <w:pStyle w:val="Heading2"/>
      </w:pPr>
      <w:r w:rsidRPr="00357A88">
        <w:t>Choice Model</w:t>
      </w:r>
      <w:r w:rsidR="00CE309D">
        <w:t>s</w:t>
      </w:r>
    </w:p>
    <w:p w14:paraId="37B7B7C4" w14:textId="77777777" w:rsidR="00AF7F7A" w:rsidRPr="00AF7F7A" w:rsidRDefault="00AF7F7A" w:rsidP="00AF7F7A">
      <w:pPr>
        <w:pStyle w:val="Firstparagraph"/>
      </w:pPr>
    </w:p>
    <w:p w14:paraId="2A24C364" w14:textId="562CAF1A" w:rsidR="00D66778" w:rsidRDefault="00CE309D" w:rsidP="005878F4">
      <w:r>
        <w:t xml:space="preserve">The choice models explore the hypothetical contract choices made by </w:t>
      </w:r>
      <w:r w:rsidR="0038579B">
        <w:t>respondents that are</w:t>
      </w:r>
      <w:r>
        <w:t xml:space="preserve"> </w:t>
      </w:r>
      <w:r w:rsidR="0038579B">
        <w:t>dependent</w:t>
      </w:r>
      <w:r>
        <w:t xml:space="preserve"> on information concerning contract attributes and respondent/farm characteristics</w:t>
      </w:r>
      <w:r w:rsidR="0038579B">
        <w:t xml:space="preserve">. </w:t>
      </w:r>
      <w:r w:rsidR="00D66778">
        <w:t>The models seek to explain farmers’ choices of contract options depending on the values that the attributes take in each contract option. This provides information on the relative importance of each attribute for selecting a contract option and the overall compensation needed by farmers to enrol, which may be heterogeneous across farmers. The model investigates if some of this heterogeneity is systematically associated with farm or farmer characteristics.</w:t>
      </w:r>
    </w:p>
    <w:p w14:paraId="7538A0EB" w14:textId="77777777" w:rsidR="00D66778" w:rsidRDefault="00D66778" w:rsidP="005878F4"/>
    <w:p w14:paraId="1E11A535" w14:textId="1B943743" w:rsidR="00622113" w:rsidRDefault="00854DFF" w:rsidP="005878F4">
      <w:r w:rsidRPr="003A69EE">
        <w:t>Initial results</w:t>
      </w:r>
      <w:r>
        <w:t xml:space="preserve"> from the MNL are provided in Appendix 3 to provide an overview of the basic model estimation. </w:t>
      </w:r>
      <w:r w:rsidR="00E276D7">
        <w:t xml:space="preserve">Results </w:t>
      </w:r>
      <w:r w:rsidR="008539AA">
        <w:t xml:space="preserve">from the more sophisticated RPL model </w:t>
      </w:r>
      <w:r w:rsidR="00E276D7">
        <w:t>for bovine and ovine farmers are reported</w:t>
      </w:r>
      <w:r w:rsidR="00F7084E">
        <w:t xml:space="preserve"> separately </w:t>
      </w:r>
      <w:r w:rsidR="00997E0E">
        <w:t>in Table 4.</w:t>
      </w:r>
      <w:r w:rsidR="00B1595D">
        <w:t xml:space="preserve"> </w:t>
      </w:r>
      <w:r w:rsidR="00357A88" w:rsidRPr="00070992">
        <w:t>Both models</w:t>
      </w:r>
      <w:r w:rsidR="00997E0E">
        <w:t xml:space="preserve"> </w:t>
      </w:r>
      <w:r w:rsidR="00357A88" w:rsidRPr="00070992">
        <w:t xml:space="preserve">delivered a good statistical fit </w:t>
      </w:r>
      <w:r w:rsidR="00661DB7">
        <w:t xml:space="preserve">(i.e. the model </w:t>
      </w:r>
      <w:r w:rsidR="00F951E2">
        <w:t xml:space="preserve">is a good </w:t>
      </w:r>
      <w:r w:rsidR="00B44EFD">
        <w:t>estimator of</w:t>
      </w:r>
      <w:r w:rsidR="00661DB7">
        <w:t xml:space="preserve"> respondent choice) </w:t>
      </w:r>
      <w:r w:rsidR="00357A88" w:rsidRPr="00070992">
        <w:t>as indicated by Mc</w:t>
      </w:r>
      <w:r w:rsidR="00E276D7">
        <w:t>F</w:t>
      </w:r>
      <w:r w:rsidR="00357A88" w:rsidRPr="00070992">
        <w:t>adden pseudo R</w:t>
      </w:r>
      <w:r w:rsidR="00357A88" w:rsidRPr="00070992">
        <w:rPr>
          <w:vertAlign w:val="superscript"/>
        </w:rPr>
        <w:t>2</w:t>
      </w:r>
      <w:r w:rsidR="00357A88" w:rsidRPr="00070992">
        <w:t xml:space="preserve"> values</w:t>
      </w:r>
      <w:r w:rsidR="005D63D6">
        <w:rPr>
          <w:rStyle w:val="FootnoteReference"/>
        </w:rPr>
        <w:footnoteReference w:id="2"/>
      </w:r>
      <w:r w:rsidR="00357A88" w:rsidRPr="00070992">
        <w:t xml:space="preserve"> of 0.</w:t>
      </w:r>
      <w:r w:rsidR="00D902AC">
        <w:t>33</w:t>
      </w:r>
      <w:r w:rsidR="00357A88">
        <w:t xml:space="preserve"> </w:t>
      </w:r>
      <w:r w:rsidR="00E65369">
        <w:t xml:space="preserve">(bovines) </w:t>
      </w:r>
      <w:r w:rsidR="003C0456">
        <w:t>and 0.3</w:t>
      </w:r>
      <w:r w:rsidR="00D902AC">
        <w:t>8</w:t>
      </w:r>
      <w:r w:rsidR="00682055">
        <w:t xml:space="preserve"> (</w:t>
      </w:r>
      <w:proofErr w:type="spellStart"/>
      <w:r w:rsidR="00682055">
        <w:t>ovines</w:t>
      </w:r>
      <w:proofErr w:type="spellEnd"/>
      <w:r w:rsidR="00682055">
        <w:t xml:space="preserve">). </w:t>
      </w:r>
    </w:p>
    <w:p w14:paraId="25FBB547" w14:textId="77777777" w:rsidR="008E5986" w:rsidRDefault="006C4EE5" w:rsidP="005878F4">
      <w:pPr>
        <w:rPr>
          <w:bCs/>
        </w:rPr>
      </w:pPr>
      <w:r>
        <w:t xml:space="preserve"> </w:t>
      </w:r>
    </w:p>
    <w:p w14:paraId="44662229" w14:textId="7C78FB30" w:rsidR="008E5986" w:rsidRPr="008E5986" w:rsidRDefault="008E5986" w:rsidP="005878F4">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EB62D6">
        <w:rPr>
          <w:b/>
          <w:noProof/>
        </w:rPr>
        <w:t>4</w:t>
      </w:r>
      <w:r w:rsidRPr="005878F4">
        <w:rPr>
          <w:b/>
        </w:rPr>
        <w:fldChar w:fldCharType="end"/>
      </w:r>
      <w:r>
        <w:t>:</w:t>
      </w:r>
      <w:r w:rsidRPr="008E5986">
        <w:t xml:space="preserve"> </w:t>
      </w:r>
      <w:r w:rsidRPr="00357A88">
        <w:t xml:space="preserve">RPL model output for estimated marginal utilities for both ovine and bovine models for </w:t>
      </w:r>
      <w:r w:rsidR="00D80AB0">
        <w:t xml:space="preserve">the </w:t>
      </w:r>
      <w:r w:rsidRPr="00357A88">
        <w:t>CE attributes</w:t>
      </w:r>
      <w:r w:rsidR="00D80AB0">
        <w:t xml:space="preserve"> including interaction terms</w:t>
      </w:r>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357A88" w:rsidRPr="00500F2F" w14:paraId="1980EEBD" w14:textId="77777777" w:rsidTr="001258DC">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1D394FAB" w14:textId="77777777" w:rsidR="00357A88" w:rsidRPr="00500F2F" w:rsidRDefault="00357A88" w:rsidP="00357A88">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14:paraId="3AB2259E" w14:textId="77777777" w:rsidR="00357A88" w:rsidRPr="00500F2F" w:rsidRDefault="00357A88" w:rsidP="00357A88">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14:paraId="5F59F7B6" w14:textId="77777777" w:rsidR="00357A88" w:rsidRPr="00500F2F" w:rsidRDefault="00357A88" w:rsidP="00357A88">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357A88" w:rsidRPr="00500F2F" w14:paraId="046F9F76" w14:textId="77777777" w:rsidTr="001258DC">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253988A" w14:textId="77777777" w:rsidR="00357A88" w:rsidRPr="00500F2F" w:rsidRDefault="00357A88" w:rsidP="00357A88">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14:paraId="5C0F8B5F"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5B629FE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14:paraId="719DD422"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EE00D6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r>
      <w:tr w:rsidR="00357A88" w:rsidRPr="00500F2F" w14:paraId="1D657887" w14:textId="77777777" w:rsidTr="001258DC">
        <w:trPr>
          <w:gridAfter w:val="2"/>
          <w:wAfter w:w="328" w:type="dxa"/>
          <w:trHeight w:val="287"/>
          <w:jc w:val="center"/>
        </w:trPr>
        <w:tc>
          <w:tcPr>
            <w:tcW w:w="2431" w:type="dxa"/>
            <w:noWrap/>
            <w:vAlign w:val="center"/>
            <w:hideMark/>
          </w:tcPr>
          <w:p w14:paraId="49452053" w14:textId="77777777" w:rsidR="00357A88" w:rsidRPr="00500F2F" w:rsidRDefault="00985ECC" w:rsidP="00985ECC">
            <w:pPr>
              <w:spacing w:line="276" w:lineRule="auto"/>
              <w:ind w:firstLine="0"/>
              <w:jc w:val="left"/>
              <w:rPr>
                <w:i/>
                <w:color w:val="000000"/>
                <w:sz w:val="20"/>
                <w:szCs w:val="20"/>
              </w:rPr>
            </w:pPr>
            <w:r w:rsidRPr="00500F2F">
              <w:rPr>
                <w:i/>
                <w:color w:val="000000"/>
                <w:sz w:val="20"/>
                <w:szCs w:val="20"/>
              </w:rPr>
              <w:t>Random parameters</w:t>
            </w:r>
          </w:p>
        </w:tc>
        <w:tc>
          <w:tcPr>
            <w:tcW w:w="1516" w:type="dxa"/>
            <w:noWrap/>
            <w:vAlign w:val="center"/>
            <w:hideMark/>
          </w:tcPr>
          <w:p w14:paraId="7BF5DB4D" w14:textId="77777777" w:rsidR="00357A88" w:rsidRPr="00500F2F" w:rsidRDefault="00357A88" w:rsidP="00357A88">
            <w:pPr>
              <w:spacing w:line="276" w:lineRule="auto"/>
              <w:ind w:firstLine="0"/>
              <w:rPr>
                <w:rFonts w:eastAsiaTheme="minorHAnsi"/>
                <w:sz w:val="20"/>
                <w:szCs w:val="20"/>
              </w:rPr>
            </w:pPr>
          </w:p>
        </w:tc>
        <w:tc>
          <w:tcPr>
            <w:tcW w:w="839" w:type="dxa"/>
            <w:noWrap/>
            <w:vAlign w:val="center"/>
            <w:hideMark/>
          </w:tcPr>
          <w:p w14:paraId="21EB204C" w14:textId="77777777" w:rsidR="00357A88" w:rsidRPr="00500F2F" w:rsidRDefault="00357A88" w:rsidP="00357A88">
            <w:pPr>
              <w:spacing w:line="276" w:lineRule="auto"/>
              <w:ind w:firstLine="0"/>
              <w:rPr>
                <w:rFonts w:eastAsiaTheme="minorHAnsi"/>
                <w:sz w:val="20"/>
                <w:szCs w:val="20"/>
              </w:rPr>
            </w:pPr>
          </w:p>
        </w:tc>
        <w:tc>
          <w:tcPr>
            <w:tcW w:w="299" w:type="dxa"/>
            <w:gridSpan w:val="2"/>
            <w:noWrap/>
            <w:vAlign w:val="center"/>
            <w:hideMark/>
          </w:tcPr>
          <w:p w14:paraId="5442B8E2" w14:textId="77777777" w:rsidR="00357A88" w:rsidRPr="00500F2F" w:rsidRDefault="00357A88" w:rsidP="00357A88">
            <w:pPr>
              <w:spacing w:line="276" w:lineRule="auto"/>
              <w:ind w:firstLine="0"/>
              <w:rPr>
                <w:rFonts w:eastAsiaTheme="minorHAnsi"/>
                <w:sz w:val="20"/>
                <w:szCs w:val="20"/>
              </w:rPr>
            </w:pPr>
          </w:p>
        </w:tc>
        <w:tc>
          <w:tcPr>
            <w:tcW w:w="2085" w:type="dxa"/>
            <w:gridSpan w:val="2"/>
            <w:noWrap/>
            <w:vAlign w:val="center"/>
            <w:hideMark/>
          </w:tcPr>
          <w:p w14:paraId="1EBB9590" w14:textId="77777777" w:rsidR="00357A88" w:rsidRPr="00500F2F" w:rsidRDefault="00357A88" w:rsidP="00357A88">
            <w:pPr>
              <w:spacing w:line="276" w:lineRule="auto"/>
              <w:ind w:firstLine="0"/>
              <w:rPr>
                <w:rFonts w:eastAsiaTheme="minorHAnsi"/>
                <w:sz w:val="20"/>
                <w:szCs w:val="20"/>
              </w:rPr>
            </w:pPr>
          </w:p>
        </w:tc>
      </w:tr>
      <w:tr w:rsidR="00357A88" w:rsidRPr="00500F2F" w14:paraId="4FD60468" w14:textId="77777777" w:rsidTr="001258DC">
        <w:trPr>
          <w:gridAfter w:val="1"/>
          <w:wAfter w:w="9" w:type="dxa"/>
          <w:trHeight w:val="287"/>
          <w:jc w:val="center"/>
        </w:trPr>
        <w:tc>
          <w:tcPr>
            <w:tcW w:w="2431" w:type="dxa"/>
            <w:noWrap/>
            <w:vAlign w:val="center"/>
            <w:hideMark/>
          </w:tcPr>
          <w:p w14:paraId="58CD83E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noWrap/>
            <w:vAlign w:val="center"/>
            <w:hideMark/>
          </w:tcPr>
          <w:p w14:paraId="5F49D283" w14:textId="705F72A8" w:rsidR="00357A88" w:rsidRPr="00500F2F" w:rsidRDefault="00E8653F" w:rsidP="00357A88">
            <w:pPr>
              <w:spacing w:line="276" w:lineRule="auto"/>
              <w:ind w:firstLine="0"/>
              <w:jc w:val="left"/>
              <w:rPr>
                <w:color w:val="000000"/>
                <w:sz w:val="20"/>
                <w:szCs w:val="20"/>
              </w:rPr>
            </w:pPr>
            <w:r w:rsidRPr="00500F2F">
              <w:rPr>
                <w:color w:val="000000"/>
                <w:sz w:val="20"/>
                <w:szCs w:val="20"/>
              </w:rPr>
              <w:t>-0.8</w:t>
            </w:r>
            <w:r w:rsidR="006C02E9">
              <w:rPr>
                <w:color w:val="000000"/>
                <w:sz w:val="20"/>
                <w:szCs w:val="20"/>
              </w:rPr>
              <w:t>29</w:t>
            </w:r>
            <w:r w:rsidR="00357A88" w:rsidRPr="00500F2F">
              <w:rPr>
                <w:color w:val="000000"/>
                <w:sz w:val="20"/>
                <w:szCs w:val="20"/>
              </w:rPr>
              <w:t>***</w:t>
            </w:r>
          </w:p>
        </w:tc>
        <w:tc>
          <w:tcPr>
            <w:tcW w:w="1059" w:type="dxa"/>
            <w:gridSpan w:val="2"/>
            <w:noWrap/>
            <w:vAlign w:val="center"/>
          </w:tcPr>
          <w:p w14:paraId="2E1DE221" w14:textId="18BE869A"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175</w:t>
            </w:r>
          </w:p>
        </w:tc>
        <w:tc>
          <w:tcPr>
            <w:tcW w:w="1416" w:type="dxa"/>
            <w:gridSpan w:val="2"/>
            <w:noWrap/>
            <w:vAlign w:val="center"/>
            <w:hideMark/>
          </w:tcPr>
          <w:p w14:paraId="4B78CD1A" w14:textId="603E8741" w:rsidR="00357A88" w:rsidRPr="00500F2F" w:rsidRDefault="000C68C6" w:rsidP="00795A56">
            <w:pPr>
              <w:spacing w:line="276" w:lineRule="auto"/>
              <w:ind w:firstLine="0"/>
              <w:jc w:val="left"/>
              <w:rPr>
                <w:color w:val="000000"/>
                <w:sz w:val="20"/>
                <w:szCs w:val="20"/>
              </w:rPr>
            </w:pPr>
            <w:r w:rsidRPr="00500F2F">
              <w:rPr>
                <w:color w:val="000000"/>
                <w:sz w:val="20"/>
                <w:szCs w:val="20"/>
              </w:rPr>
              <w:t>-</w:t>
            </w:r>
            <w:r w:rsidR="00795A56">
              <w:rPr>
                <w:color w:val="000000"/>
                <w:sz w:val="20"/>
                <w:szCs w:val="20"/>
              </w:rPr>
              <w:t>0.984</w:t>
            </w:r>
            <w:r w:rsidR="00357A88" w:rsidRPr="00500F2F">
              <w:rPr>
                <w:color w:val="000000"/>
                <w:sz w:val="20"/>
                <w:szCs w:val="20"/>
              </w:rPr>
              <w:t>***</w:t>
            </w:r>
          </w:p>
        </w:tc>
        <w:tc>
          <w:tcPr>
            <w:tcW w:w="1067" w:type="dxa"/>
            <w:gridSpan w:val="2"/>
            <w:noWrap/>
            <w:vAlign w:val="center"/>
          </w:tcPr>
          <w:p w14:paraId="7461325D" w14:textId="59D7A320"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13</w:t>
            </w:r>
          </w:p>
        </w:tc>
      </w:tr>
      <w:tr w:rsidR="00357A88" w:rsidRPr="00500F2F" w14:paraId="5A583873" w14:textId="77777777" w:rsidTr="001258DC">
        <w:trPr>
          <w:gridAfter w:val="1"/>
          <w:wAfter w:w="9" w:type="dxa"/>
          <w:trHeight w:val="287"/>
          <w:jc w:val="center"/>
        </w:trPr>
        <w:tc>
          <w:tcPr>
            <w:tcW w:w="2431" w:type="dxa"/>
            <w:noWrap/>
            <w:vAlign w:val="center"/>
            <w:hideMark/>
          </w:tcPr>
          <w:p w14:paraId="6073F5E7"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SS] Scheme Support </w:t>
            </w:r>
          </w:p>
        </w:tc>
        <w:tc>
          <w:tcPr>
            <w:tcW w:w="1516" w:type="dxa"/>
            <w:noWrap/>
            <w:vAlign w:val="center"/>
            <w:hideMark/>
          </w:tcPr>
          <w:p w14:paraId="5BAD7CE0" w14:textId="4099ECA6" w:rsidR="00357A88" w:rsidRPr="00500F2F" w:rsidRDefault="00357A88"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1</w:t>
            </w:r>
            <w:r w:rsidR="006C02E9">
              <w:rPr>
                <w:color w:val="000000"/>
                <w:sz w:val="20"/>
                <w:szCs w:val="20"/>
              </w:rPr>
              <w:t>47</w:t>
            </w:r>
          </w:p>
        </w:tc>
        <w:tc>
          <w:tcPr>
            <w:tcW w:w="1059" w:type="dxa"/>
            <w:gridSpan w:val="2"/>
            <w:noWrap/>
            <w:vAlign w:val="center"/>
          </w:tcPr>
          <w:p w14:paraId="299C950A" w14:textId="6C1876F7"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30</w:t>
            </w:r>
          </w:p>
        </w:tc>
        <w:tc>
          <w:tcPr>
            <w:tcW w:w="1416" w:type="dxa"/>
            <w:gridSpan w:val="2"/>
            <w:noWrap/>
            <w:vAlign w:val="center"/>
            <w:hideMark/>
          </w:tcPr>
          <w:p w14:paraId="770E572D" w14:textId="5FE42DCC" w:rsidR="00357A88" w:rsidRPr="00500F2F" w:rsidRDefault="007E5EBB" w:rsidP="00C77BFD">
            <w:pPr>
              <w:spacing w:line="276" w:lineRule="auto"/>
              <w:ind w:firstLine="0"/>
              <w:jc w:val="left"/>
              <w:rPr>
                <w:color w:val="000000"/>
                <w:sz w:val="20"/>
                <w:szCs w:val="20"/>
              </w:rPr>
            </w:pPr>
            <w:r>
              <w:rPr>
                <w:color w:val="000000"/>
                <w:sz w:val="20"/>
                <w:szCs w:val="20"/>
              </w:rPr>
              <w:t>0.618</w:t>
            </w:r>
          </w:p>
        </w:tc>
        <w:tc>
          <w:tcPr>
            <w:tcW w:w="1067" w:type="dxa"/>
            <w:gridSpan w:val="2"/>
            <w:noWrap/>
            <w:vAlign w:val="center"/>
          </w:tcPr>
          <w:p w14:paraId="7C33628A" w14:textId="4FBDC46D"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59</w:t>
            </w:r>
          </w:p>
        </w:tc>
      </w:tr>
      <w:tr w:rsidR="00357A88" w:rsidRPr="00500F2F" w14:paraId="311D1ACF" w14:textId="77777777" w:rsidTr="001258DC">
        <w:trPr>
          <w:gridAfter w:val="1"/>
          <w:wAfter w:w="9" w:type="dxa"/>
          <w:trHeight w:val="287"/>
          <w:jc w:val="center"/>
        </w:trPr>
        <w:tc>
          <w:tcPr>
            <w:tcW w:w="2431" w:type="dxa"/>
            <w:noWrap/>
            <w:vAlign w:val="center"/>
            <w:hideMark/>
          </w:tcPr>
          <w:p w14:paraId="057A7869"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SOS] Structure of Scheme</w:t>
            </w:r>
          </w:p>
        </w:tc>
        <w:tc>
          <w:tcPr>
            <w:tcW w:w="1516" w:type="dxa"/>
            <w:noWrap/>
            <w:vAlign w:val="center"/>
            <w:hideMark/>
          </w:tcPr>
          <w:p w14:paraId="466A0573" w14:textId="3E255C52" w:rsidR="00357A88" w:rsidRPr="00500F2F" w:rsidRDefault="00E8653F" w:rsidP="00357A88">
            <w:pPr>
              <w:spacing w:line="276" w:lineRule="auto"/>
              <w:ind w:firstLine="0"/>
              <w:jc w:val="left"/>
              <w:rPr>
                <w:color w:val="000000"/>
                <w:sz w:val="20"/>
                <w:szCs w:val="20"/>
              </w:rPr>
            </w:pPr>
            <w:r w:rsidRPr="00500F2F">
              <w:rPr>
                <w:color w:val="000000"/>
                <w:sz w:val="20"/>
                <w:szCs w:val="20"/>
              </w:rPr>
              <w:t>-</w:t>
            </w:r>
            <w:r w:rsidR="00846D11">
              <w:rPr>
                <w:color w:val="000000"/>
                <w:sz w:val="20"/>
                <w:szCs w:val="20"/>
              </w:rPr>
              <w:t>0</w:t>
            </w:r>
            <w:r w:rsidRPr="00500F2F">
              <w:rPr>
                <w:color w:val="000000"/>
                <w:sz w:val="20"/>
                <w:szCs w:val="20"/>
              </w:rPr>
              <w:t>.5</w:t>
            </w:r>
            <w:r w:rsidR="006C02E9">
              <w:rPr>
                <w:color w:val="000000"/>
                <w:sz w:val="20"/>
                <w:szCs w:val="20"/>
              </w:rPr>
              <w:t>54</w:t>
            </w:r>
            <w:r w:rsidR="00357A88" w:rsidRPr="00500F2F">
              <w:rPr>
                <w:color w:val="000000"/>
                <w:sz w:val="20"/>
                <w:szCs w:val="20"/>
              </w:rPr>
              <w:t>**</w:t>
            </w:r>
          </w:p>
        </w:tc>
        <w:tc>
          <w:tcPr>
            <w:tcW w:w="1059" w:type="dxa"/>
            <w:gridSpan w:val="2"/>
            <w:noWrap/>
            <w:vAlign w:val="center"/>
          </w:tcPr>
          <w:p w14:paraId="6C5FD42E" w14:textId="3A537DA5"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21</w:t>
            </w:r>
          </w:p>
        </w:tc>
        <w:tc>
          <w:tcPr>
            <w:tcW w:w="1416" w:type="dxa"/>
            <w:gridSpan w:val="2"/>
            <w:noWrap/>
            <w:vAlign w:val="center"/>
            <w:hideMark/>
          </w:tcPr>
          <w:p w14:paraId="335BECE3" w14:textId="3E95E986" w:rsidR="00357A88" w:rsidRPr="00500F2F" w:rsidRDefault="007E5EBB" w:rsidP="00357A88">
            <w:pPr>
              <w:spacing w:line="276" w:lineRule="auto"/>
              <w:ind w:firstLine="0"/>
              <w:jc w:val="left"/>
              <w:rPr>
                <w:color w:val="000000"/>
                <w:sz w:val="20"/>
                <w:szCs w:val="20"/>
              </w:rPr>
            </w:pPr>
            <w:r>
              <w:rPr>
                <w:color w:val="000000"/>
                <w:sz w:val="20"/>
                <w:szCs w:val="20"/>
              </w:rPr>
              <w:t>1.499</w:t>
            </w:r>
            <w:r w:rsidR="000C68C6" w:rsidRPr="00500F2F">
              <w:rPr>
                <w:color w:val="000000"/>
                <w:sz w:val="20"/>
                <w:szCs w:val="20"/>
              </w:rPr>
              <w:t>**</w:t>
            </w:r>
            <w:r>
              <w:rPr>
                <w:color w:val="000000"/>
                <w:sz w:val="20"/>
                <w:szCs w:val="20"/>
              </w:rPr>
              <w:t>*</w:t>
            </w:r>
          </w:p>
        </w:tc>
        <w:tc>
          <w:tcPr>
            <w:tcW w:w="1067" w:type="dxa"/>
            <w:gridSpan w:val="2"/>
            <w:noWrap/>
            <w:vAlign w:val="center"/>
          </w:tcPr>
          <w:p w14:paraId="689B83D3" w14:textId="182CA115"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66</w:t>
            </w:r>
          </w:p>
        </w:tc>
      </w:tr>
      <w:tr w:rsidR="00357A88" w:rsidRPr="00500F2F" w14:paraId="21F342E0" w14:textId="77777777" w:rsidTr="001258DC">
        <w:trPr>
          <w:gridAfter w:val="1"/>
          <w:wAfter w:w="9" w:type="dxa"/>
          <w:trHeight w:val="287"/>
          <w:jc w:val="center"/>
        </w:trPr>
        <w:tc>
          <w:tcPr>
            <w:tcW w:w="2431" w:type="dxa"/>
            <w:noWrap/>
            <w:vAlign w:val="center"/>
            <w:hideMark/>
          </w:tcPr>
          <w:p w14:paraId="449A32EB"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hideMark/>
          </w:tcPr>
          <w:p w14:paraId="6AA0324B" w14:textId="032C6F96" w:rsidR="00357A88" w:rsidRPr="00500F2F" w:rsidRDefault="00846D11" w:rsidP="00357A88">
            <w:pPr>
              <w:spacing w:line="276" w:lineRule="auto"/>
              <w:ind w:firstLine="0"/>
              <w:jc w:val="left"/>
              <w:rPr>
                <w:color w:val="000000"/>
                <w:sz w:val="20"/>
                <w:szCs w:val="20"/>
              </w:rPr>
            </w:pPr>
            <w:r>
              <w:rPr>
                <w:color w:val="000000"/>
                <w:sz w:val="20"/>
                <w:szCs w:val="20"/>
              </w:rPr>
              <w:t>0</w:t>
            </w:r>
            <w:r w:rsidR="00357A88" w:rsidRPr="00500F2F">
              <w:rPr>
                <w:color w:val="000000"/>
                <w:sz w:val="20"/>
                <w:szCs w:val="20"/>
              </w:rPr>
              <w:t>.0</w:t>
            </w:r>
            <w:r w:rsidR="006C02E9">
              <w:rPr>
                <w:color w:val="000000"/>
                <w:sz w:val="20"/>
                <w:szCs w:val="20"/>
              </w:rPr>
              <w:t>22</w:t>
            </w:r>
            <w:r w:rsidR="00357A88" w:rsidRPr="00500F2F">
              <w:rPr>
                <w:color w:val="000000"/>
                <w:sz w:val="20"/>
                <w:szCs w:val="20"/>
              </w:rPr>
              <w:t>***</w:t>
            </w:r>
          </w:p>
        </w:tc>
        <w:tc>
          <w:tcPr>
            <w:tcW w:w="1059" w:type="dxa"/>
            <w:gridSpan w:val="2"/>
            <w:noWrap/>
            <w:vAlign w:val="center"/>
          </w:tcPr>
          <w:p w14:paraId="1EB647AE" w14:textId="5AC16F82"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00</w:t>
            </w:r>
            <w:r w:rsidR="006C02E9">
              <w:rPr>
                <w:color w:val="000000"/>
                <w:sz w:val="20"/>
                <w:szCs w:val="20"/>
              </w:rPr>
              <w:t>3</w:t>
            </w:r>
          </w:p>
        </w:tc>
        <w:tc>
          <w:tcPr>
            <w:tcW w:w="1416" w:type="dxa"/>
            <w:gridSpan w:val="2"/>
            <w:noWrap/>
            <w:vAlign w:val="center"/>
            <w:hideMark/>
          </w:tcPr>
          <w:p w14:paraId="51E8AF48" w14:textId="26EB9E13" w:rsidR="00357A88" w:rsidRPr="00500F2F" w:rsidRDefault="000C68C6"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594</w:t>
            </w:r>
            <w:r w:rsidR="00357A88" w:rsidRPr="00500F2F">
              <w:rPr>
                <w:color w:val="000000"/>
                <w:sz w:val="20"/>
                <w:szCs w:val="20"/>
              </w:rPr>
              <w:t>***</w:t>
            </w:r>
          </w:p>
        </w:tc>
        <w:tc>
          <w:tcPr>
            <w:tcW w:w="1067" w:type="dxa"/>
            <w:gridSpan w:val="2"/>
            <w:noWrap/>
            <w:vAlign w:val="center"/>
          </w:tcPr>
          <w:p w14:paraId="66994B86" w14:textId="381BF97F"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108</w:t>
            </w:r>
          </w:p>
        </w:tc>
      </w:tr>
      <w:tr w:rsidR="00357A88" w:rsidRPr="00500F2F" w14:paraId="64936D1E"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hideMark/>
          </w:tcPr>
          <w:p w14:paraId="4DE5574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14:paraId="7251DB57" w14:textId="243F58A0" w:rsidR="00357A88" w:rsidRPr="00500F2F" w:rsidRDefault="006C02E9" w:rsidP="00357A88">
            <w:pPr>
              <w:spacing w:line="276" w:lineRule="auto"/>
              <w:ind w:firstLine="0"/>
              <w:jc w:val="left"/>
              <w:rPr>
                <w:color w:val="000000"/>
                <w:sz w:val="20"/>
                <w:szCs w:val="20"/>
              </w:rPr>
            </w:pPr>
            <w:r>
              <w:rPr>
                <w:color w:val="000000"/>
                <w:sz w:val="20"/>
                <w:szCs w:val="20"/>
              </w:rPr>
              <w:t>1.90</w:t>
            </w:r>
            <w:r w:rsidR="00357A88"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9587A50" w14:textId="2D37C3A6"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516</w:t>
            </w:r>
          </w:p>
        </w:tc>
        <w:tc>
          <w:tcPr>
            <w:tcW w:w="1416" w:type="dxa"/>
            <w:gridSpan w:val="2"/>
            <w:tcBorders>
              <w:top w:val="nil"/>
              <w:left w:val="nil"/>
              <w:bottom w:val="single" w:sz="4" w:space="0" w:color="auto"/>
              <w:right w:val="nil"/>
            </w:tcBorders>
            <w:noWrap/>
            <w:vAlign w:val="center"/>
            <w:hideMark/>
          </w:tcPr>
          <w:p w14:paraId="62592381" w14:textId="77777777" w:rsidR="00357A88" w:rsidRPr="00500F2F" w:rsidRDefault="000C68C6" w:rsidP="00357A88">
            <w:pPr>
              <w:spacing w:line="276" w:lineRule="auto"/>
              <w:ind w:firstLine="0"/>
              <w:jc w:val="left"/>
              <w:rPr>
                <w:color w:val="000000"/>
                <w:sz w:val="20"/>
                <w:szCs w:val="20"/>
              </w:rPr>
            </w:pPr>
            <w:r w:rsidRPr="00500F2F">
              <w:rPr>
                <w:color w:val="000000"/>
                <w:sz w:val="20"/>
                <w:szCs w:val="20"/>
              </w:rPr>
              <w:t>2.301</w:t>
            </w:r>
            <w:r w:rsidR="00357A88"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0B400E8" w14:textId="4F5982C2"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2</w:t>
            </w:r>
          </w:p>
        </w:tc>
      </w:tr>
      <w:tr w:rsidR="00C33B45" w:rsidRPr="00500F2F" w14:paraId="25B711B9"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06CDF184" w14:textId="77777777" w:rsidR="00C33B45" w:rsidRPr="00500F2F" w:rsidRDefault="00C33B45" w:rsidP="00357A88">
            <w:pPr>
              <w:spacing w:line="276" w:lineRule="auto"/>
              <w:ind w:firstLine="0"/>
              <w:jc w:val="left"/>
              <w:rPr>
                <w:i/>
                <w:color w:val="000000"/>
                <w:sz w:val="20"/>
                <w:szCs w:val="20"/>
              </w:rPr>
            </w:pPr>
            <w:r w:rsidRPr="00500F2F">
              <w:rPr>
                <w:i/>
                <w:color w:val="000000"/>
                <w:sz w:val="20"/>
                <w:szCs w:val="20"/>
              </w:rPr>
              <w:t xml:space="preserve">Standard deviations of random parameters </w:t>
            </w:r>
          </w:p>
        </w:tc>
      </w:tr>
      <w:tr w:rsidR="00CE6AF1" w:rsidRPr="00500F2F" w14:paraId="2A52083C" w14:textId="77777777" w:rsidTr="001258DC">
        <w:trPr>
          <w:gridAfter w:val="1"/>
          <w:wAfter w:w="9" w:type="dxa"/>
          <w:trHeight w:val="333"/>
          <w:jc w:val="center"/>
        </w:trPr>
        <w:tc>
          <w:tcPr>
            <w:tcW w:w="2431" w:type="dxa"/>
            <w:tcBorders>
              <w:top w:val="nil"/>
              <w:left w:val="nil"/>
              <w:right w:val="nil"/>
            </w:tcBorders>
            <w:noWrap/>
            <w:vAlign w:val="center"/>
          </w:tcPr>
          <w:p w14:paraId="7B2FA59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14:paraId="6DF0ABAE" w14:textId="37FA22F2"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501</w:t>
            </w:r>
          </w:p>
        </w:tc>
        <w:tc>
          <w:tcPr>
            <w:tcW w:w="1059" w:type="dxa"/>
            <w:gridSpan w:val="2"/>
            <w:tcBorders>
              <w:top w:val="nil"/>
              <w:left w:val="nil"/>
              <w:right w:val="nil"/>
            </w:tcBorders>
            <w:noWrap/>
            <w:vAlign w:val="center"/>
          </w:tcPr>
          <w:p w14:paraId="44F72EF7" w14:textId="121B68EC"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311</w:t>
            </w:r>
          </w:p>
        </w:tc>
        <w:tc>
          <w:tcPr>
            <w:tcW w:w="1416" w:type="dxa"/>
            <w:gridSpan w:val="2"/>
            <w:tcBorders>
              <w:top w:val="nil"/>
              <w:left w:val="nil"/>
              <w:right w:val="nil"/>
            </w:tcBorders>
            <w:noWrap/>
            <w:vAlign w:val="center"/>
          </w:tcPr>
          <w:p w14:paraId="59D1A434" w14:textId="4094D26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14:paraId="5A953D00" w14:textId="28582A0F"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2</w:t>
            </w:r>
            <w:r w:rsidR="007E5EBB">
              <w:rPr>
                <w:color w:val="000000"/>
                <w:sz w:val="20"/>
                <w:szCs w:val="20"/>
              </w:rPr>
              <w:t>91</w:t>
            </w:r>
          </w:p>
        </w:tc>
      </w:tr>
      <w:tr w:rsidR="00CE6AF1" w:rsidRPr="00500F2F" w14:paraId="5BAD0A83" w14:textId="77777777" w:rsidTr="001258DC">
        <w:trPr>
          <w:gridAfter w:val="1"/>
          <w:wAfter w:w="9" w:type="dxa"/>
          <w:trHeight w:val="333"/>
          <w:jc w:val="center"/>
        </w:trPr>
        <w:tc>
          <w:tcPr>
            <w:tcW w:w="2431" w:type="dxa"/>
            <w:tcBorders>
              <w:top w:val="nil"/>
              <w:left w:val="nil"/>
              <w:right w:val="nil"/>
            </w:tcBorders>
            <w:noWrap/>
            <w:vAlign w:val="center"/>
          </w:tcPr>
          <w:p w14:paraId="2812BA7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14:paraId="71884ACF" w14:textId="59525238" w:rsidR="00CE6AF1" w:rsidRPr="00500F2F" w:rsidRDefault="00F34F2A" w:rsidP="00357A88">
            <w:pPr>
              <w:spacing w:line="276" w:lineRule="auto"/>
              <w:ind w:firstLine="0"/>
              <w:jc w:val="left"/>
              <w:rPr>
                <w:color w:val="000000"/>
                <w:sz w:val="20"/>
                <w:szCs w:val="20"/>
              </w:rPr>
            </w:pPr>
            <w:r>
              <w:rPr>
                <w:color w:val="000000"/>
                <w:sz w:val="20"/>
                <w:szCs w:val="20"/>
              </w:rPr>
              <w:t>1.022</w:t>
            </w:r>
            <w:r w:rsidR="00CE6AF1" w:rsidRPr="00500F2F">
              <w:rPr>
                <w:color w:val="000000"/>
                <w:sz w:val="20"/>
                <w:szCs w:val="20"/>
              </w:rPr>
              <w:t>***</w:t>
            </w:r>
          </w:p>
        </w:tc>
        <w:tc>
          <w:tcPr>
            <w:tcW w:w="1059" w:type="dxa"/>
            <w:gridSpan w:val="2"/>
            <w:tcBorders>
              <w:top w:val="nil"/>
              <w:left w:val="nil"/>
              <w:right w:val="nil"/>
            </w:tcBorders>
            <w:noWrap/>
            <w:vAlign w:val="center"/>
          </w:tcPr>
          <w:p w14:paraId="14AAD067" w14:textId="46292734" w:rsidR="00CE6AF1" w:rsidRPr="00500F2F" w:rsidRDefault="00CE6AF1" w:rsidP="00357A88">
            <w:pPr>
              <w:spacing w:line="276" w:lineRule="auto"/>
              <w:ind w:firstLine="0"/>
              <w:jc w:val="left"/>
              <w:rPr>
                <w:color w:val="000000"/>
                <w:sz w:val="20"/>
                <w:szCs w:val="20"/>
              </w:rPr>
            </w:pPr>
            <w:r w:rsidRPr="00500F2F">
              <w:rPr>
                <w:color w:val="000000"/>
                <w:sz w:val="20"/>
                <w:szCs w:val="20"/>
              </w:rPr>
              <w:t>0.2</w:t>
            </w:r>
            <w:r w:rsidR="00F34F2A">
              <w:rPr>
                <w:color w:val="000000"/>
                <w:sz w:val="20"/>
                <w:szCs w:val="20"/>
              </w:rPr>
              <w:t>61</w:t>
            </w:r>
          </w:p>
        </w:tc>
        <w:tc>
          <w:tcPr>
            <w:tcW w:w="1416" w:type="dxa"/>
            <w:gridSpan w:val="2"/>
            <w:tcBorders>
              <w:top w:val="nil"/>
              <w:left w:val="nil"/>
              <w:right w:val="nil"/>
            </w:tcBorders>
            <w:noWrap/>
            <w:vAlign w:val="center"/>
          </w:tcPr>
          <w:p w14:paraId="7809B3CA" w14:textId="33D1CF35"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97</w:t>
            </w:r>
          </w:p>
        </w:tc>
        <w:tc>
          <w:tcPr>
            <w:tcW w:w="1067" w:type="dxa"/>
            <w:gridSpan w:val="2"/>
            <w:tcBorders>
              <w:top w:val="nil"/>
              <w:left w:val="nil"/>
              <w:right w:val="nil"/>
            </w:tcBorders>
            <w:noWrap/>
            <w:vAlign w:val="center"/>
          </w:tcPr>
          <w:p w14:paraId="27434B50" w14:textId="1306EB8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5</w:t>
            </w:r>
          </w:p>
        </w:tc>
      </w:tr>
      <w:tr w:rsidR="00CE6AF1" w:rsidRPr="00500F2F" w14:paraId="2236C454" w14:textId="77777777" w:rsidTr="001258DC">
        <w:trPr>
          <w:gridAfter w:val="1"/>
          <w:wAfter w:w="9" w:type="dxa"/>
          <w:trHeight w:val="333"/>
          <w:jc w:val="center"/>
        </w:trPr>
        <w:tc>
          <w:tcPr>
            <w:tcW w:w="2431" w:type="dxa"/>
            <w:tcBorders>
              <w:top w:val="nil"/>
              <w:left w:val="nil"/>
              <w:right w:val="nil"/>
            </w:tcBorders>
            <w:noWrap/>
            <w:vAlign w:val="center"/>
          </w:tcPr>
          <w:p w14:paraId="18792440"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14:paraId="7A706ADC" w14:textId="0B85D078" w:rsidR="00CE6AF1" w:rsidRPr="00500F2F" w:rsidRDefault="00F34F2A" w:rsidP="00357A88">
            <w:pPr>
              <w:spacing w:line="276" w:lineRule="auto"/>
              <w:ind w:firstLine="0"/>
              <w:jc w:val="left"/>
              <w:rPr>
                <w:color w:val="000000"/>
                <w:sz w:val="20"/>
                <w:szCs w:val="20"/>
              </w:rPr>
            </w:pPr>
            <w:r>
              <w:rPr>
                <w:color w:val="000000"/>
                <w:sz w:val="20"/>
                <w:szCs w:val="20"/>
              </w:rPr>
              <w:t>1.689</w:t>
            </w:r>
            <w:r w:rsidR="00CE6AF1" w:rsidRPr="00500F2F">
              <w:rPr>
                <w:color w:val="000000"/>
                <w:sz w:val="20"/>
                <w:szCs w:val="20"/>
              </w:rPr>
              <w:t>***</w:t>
            </w:r>
          </w:p>
        </w:tc>
        <w:tc>
          <w:tcPr>
            <w:tcW w:w="1059" w:type="dxa"/>
            <w:gridSpan w:val="2"/>
            <w:tcBorders>
              <w:top w:val="nil"/>
              <w:left w:val="nil"/>
              <w:right w:val="nil"/>
            </w:tcBorders>
            <w:noWrap/>
            <w:vAlign w:val="center"/>
          </w:tcPr>
          <w:p w14:paraId="45C0824B" w14:textId="279B30D6"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324</w:t>
            </w:r>
          </w:p>
        </w:tc>
        <w:tc>
          <w:tcPr>
            <w:tcW w:w="1416" w:type="dxa"/>
            <w:gridSpan w:val="2"/>
            <w:tcBorders>
              <w:top w:val="nil"/>
              <w:left w:val="nil"/>
              <w:right w:val="nil"/>
            </w:tcBorders>
            <w:noWrap/>
            <w:vAlign w:val="center"/>
          </w:tcPr>
          <w:p w14:paraId="05534134" w14:textId="07AD3FC9" w:rsidR="00CE6AF1" w:rsidRPr="00500F2F" w:rsidRDefault="00CE6AF1" w:rsidP="007E5EBB">
            <w:pPr>
              <w:spacing w:line="276" w:lineRule="auto"/>
              <w:ind w:firstLine="0"/>
              <w:jc w:val="left"/>
              <w:rPr>
                <w:color w:val="000000"/>
                <w:sz w:val="20"/>
                <w:szCs w:val="20"/>
              </w:rPr>
            </w:pPr>
            <w:r w:rsidRPr="00500F2F">
              <w:rPr>
                <w:color w:val="000000"/>
                <w:sz w:val="20"/>
                <w:szCs w:val="20"/>
              </w:rPr>
              <w:t>1.</w:t>
            </w:r>
            <w:r w:rsidR="007E5EBB">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14:paraId="65F92614" w14:textId="1C74C4C8"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79</w:t>
            </w:r>
          </w:p>
        </w:tc>
      </w:tr>
      <w:tr w:rsidR="00CE6AF1" w:rsidRPr="00500F2F" w14:paraId="4193061F" w14:textId="77777777" w:rsidTr="001258DC">
        <w:trPr>
          <w:gridAfter w:val="1"/>
          <w:wAfter w:w="9" w:type="dxa"/>
          <w:trHeight w:val="333"/>
          <w:jc w:val="center"/>
        </w:trPr>
        <w:tc>
          <w:tcPr>
            <w:tcW w:w="2431" w:type="dxa"/>
            <w:noWrap/>
            <w:vAlign w:val="center"/>
          </w:tcPr>
          <w:p w14:paraId="2A16960C"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tcPr>
          <w:p w14:paraId="3F87016F" w14:textId="46AE006D" w:rsidR="00CE6AF1" w:rsidRPr="00500F2F" w:rsidRDefault="00CE6AF1" w:rsidP="00F34F2A">
            <w:pPr>
              <w:spacing w:line="276" w:lineRule="auto"/>
              <w:ind w:firstLine="0"/>
              <w:jc w:val="left"/>
              <w:rPr>
                <w:color w:val="000000"/>
                <w:sz w:val="20"/>
                <w:szCs w:val="20"/>
              </w:rPr>
            </w:pPr>
            <w:r w:rsidRPr="00500F2F">
              <w:rPr>
                <w:color w:val="000000"/>
                <w:sz w:val="20"/>
                <w:szCs w:val="20"/>
              </w:rPr>
              <w:t>0.00</w:t>
            </w:r>
            <w:r w:rsidR="00F34F2A">
              <w:rPr>
                <w:color w:val="000000"/>
                <w:sz w:val="20"/>
                <w:szCs w:val="20"/>
              </w:rPr>
              <w:t>6</w:t>
            </w:r>
          </w:p>
        </w:tc>
        <w:tc>
          <w:tcPr>
            <w:tcW w:w="1059" w:type="dxa"/>
            <w:gridSpan w:val="2"/>
            <w:noWrap/>
            <w:vAlign w:val="center"/>
          </w:tcPr>
          <w:p w14:paraId="394EC635" w14:textId="1C533249"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012</w:t>
            </w:r>
          </w:p>
        </w:tc>
        <w:tc>
          <w:tcPr>
            <w:tcW w:w="1416" w:type="dxa"/>
            <w:gridSpan w:val="2"/>
            <w:noWrap/>
            <w:vAlign w:val="center"/>
          </w:tcPr>
          <w:p w14:paraId="1E16B2A7" w14:textId="702E33A7"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1</w:t>
            </w:r>
            <w:r w:rsidR="007E5EBB" w:rsidRPr="00500F2F">
              <w:rPr>
                <w:color w:val="000000"/>
                <w:sz w:val="20"/>
                <w:szCs w:val="20"/>
              </w:rPr>
              <w:t>8</w:t>
            </w:r>
          </w:p>
        </w:tc>
        <w:tc>
          <w:tcPr>
            <w:tcW w:w="1067" w:type="dxa"/>
            <w:gridSpan w:val="2"/>
            <w:noWrap/>
            <w:vAlign w:val="center"/>
          </w:tcPr>
          <w:p w14:paraId="67D06A83" w14:textId="3780907E"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82</w:t>
            </w:r>
          </w:p>
        </w:tc>
      </w:tr>
      <w:tr w:rsidR="00B43058" w:rsidRPr="00500F2F" w14:paraId="3EDCBAD8" w14:textId="77777777" w:rsidTr="001258DC">
        <w:trPr>
          <w:gridAfter w:val="1"/>
          <w:wAfter w:w="9" w:type="dxa"/>
          <w:trHeight w:val="333"/>
          <w:jc w:val="center"/>
        </w:trPr>
        <w:tc>
          <w:tcPr>
            <w:tcW w:w="2431" w:type="dxa"/>
            <w:tcBorders>
              <w:left w:val="nil"/>
              <w:bottom w:val="single" w:sz="4" w:space="0" w:color="auto"/>
              <w:right w:val="nil"/>
            </w:tcBorders>
            <w:noWrap/>
            <w:vAlign w:val="center"/>
          </w:tcPr>
          <w:p w14:paraId="79C1AE0A" w14:textId="7D92E4DA" w:rsidR="00B43058" w:rsidRPr="00500F2F" w:rsidRDefault="00B43058" w:rsidP="00AC5BAB">
            <w:pPr>
              <w:spacing w:line="276" w:lineRule="auto"/>
              <w:ind w:firstLine="0"/>
              <w:jc w:val="left"/>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14:paraId="163EA02F" w14:textId="1B10A444" w:rsidR="00B43058" w:rsidRPr="00500F2F" w:rsidRDefault="00F34F2A" w:rsidP="00357A88">
            <w:pPr>
              <w:spacing w:line="276" w:lineRule="auto"/>
              <w:ind w:firstLine="0"/>
              <w:jc w:val="left"/>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14:paraId="7B93E9C9" w14:textId="79FDC5D4" w:rsidR="00B43058" w:rsidRPr="00500F2F" w:rsidRDefault="00F34F2A" w:rsidP="00357A88">
            <w:pPr>
              <w:spacing w:line="276" w:lineRule="auto"/>
              <w:ind w:firstLine="0"/>
              <w:jc w:val="left"/>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14:paraId="747CC57E" w14:textId="124D1173" w:rsidR="00B43058" w:rsidRPr="00500F2F" w:rsidRDefault="007E5EBB" w:rsidP="00AC5BAB">
            <w:pPr>
              <w:spacing w:line="276" w:lineRule="auto"/>
              <w:ind w:firstLine="0"/>
              <w:jc w:val="left"/>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14:paraId="71B16E2D" w14:textId="302D5C74" w:rsidR="00B43058" w:rsidRPr="00500F2F" w:rsidRDefault="007E5EBB" w:rsidP="00AC5BAB">
            <w:pPr>
              <w:spacing w:line="276" w:lineRule="auto"/>
              <w:ind w:firstLine="0"/>
              <w:jc w:val="left"/>
              <w:rPr>
                <w:color w:val="000000"/>
                <w:sz w:val="20"/>
                <w:szCs w:val="20"/>
              </w:rPr>
            </w:pPr>
            <w:r>
              <w:rPr>
                <w:color w:val="000000"/>
                <w:sz w:val="20"/>
                <w:szCs w:val="20"/>
              </w:rPr>
              <w:t>0.378</w:t>
            </w:r>
          </w:p>
        </w:tc>
      </w:tr>
      <w:tr w:rsidR="00B43058" w:rsidRPr="00500F2F" w14:paraId="0A51B990"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405EA7A2" w14:textId="77777777" w:rsidR="00B43058" w:rsidRPr="00500F2F" w:rsidRDefault="00B43058" w:rsidP="00357A88">
            <w:pPr>
              <w:spacing w:line="276" w:lineRule="auto"/>
              <w:ind w:firstLine="0"/>
              <w:jc w:val="left"/>
              <w:rPr>
                <w:i/>
                <w:color w:val="000000"/>
                <w:sz w:val="20"/>
                <w:szCs w:val="20"/>
              </w:rPr>
            </w:pPr>
            <w:r w:rsidRPr="00500F2F">
              <w:rPr>
                <w:i/>
                <w:color w:val="000000"/>
                <w:sz w:val="20"/>
                <w:szCs w:val="20"/>
              </w:rPr>
              <w:t>Covariates (socio-economic variables)</w:t>
            </w:r>
          </w:p>
        </w:tc>
      </w:tr>
      <w:tr w:rsidR="00B43058" w:rsidRPr="00500F2F" w14:paraId="5D94C565" w14:textId="77777777" w:rsidTr="001258DC">
        <w:trPr>
          <w:gridAfter w:val="3"/>
          <w:wAfter w:w="1076" w:type="dxa"/>
          <w:trHeight w:val="333"/>
          <w:jc w:val="center"/>
        </w:trPr>
        <w:tc>
          <w:tcPr>
            <w:tcW w:w="2431" w:type="dxa"/>
            <w:tcBorders>
              <w:top w:val="nil"/>
              <w:left w:val="nil"/>
              <w:right w:val="nil"/>
            </w:tcBorders>
            <w:noWrap/>
            <w:vAlign w:val="bottom"/>
          </w:tcPr>
          <w:p w14:paraId="7C487644" w14:textId="759D1334" w:rsidR="00B43058" w:rsidRPr="00500F2F" w:rsidRDefault="00B43058" w:rsidP="003A2195">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14:paraId="02EE0E4F" w14:textId="2018BCDD" w:rsidR="00B43058" w:rsidRPr="00500F2F" w:rsidRDefault="00C73C9D" w:rsidP="00AC5BAB">
            <w:pPr>
              <w:spacing w:line="276" w:lineRule="auto"/>
              <w:ind w:firstLine="0"/>
              <w:jc w:val="left"/>
              <w:rPr>
                <w:sz w:val="20"/>
                <w:szCs w:val="20"/>
              </w:rPr>
            </w:pPr>
            <w:r>
              <w:rPr>
                <w:sz w:val="20"/>
                <w:szCs w:val="20"/>
              </w:rPr>
              <w:t>-</w:t>
            </w:r>
            <w:r w:rsidR="00C77BFD">
              <w:rPr>
                <w:sz w:val="20"/>
                <w:szCs w:val="20"/>
              </w:rPr>
              <w:t>0</w:t>
            </w:r>
            <w:r>
              <w:rPr>
                <w:sz w:val="20"/>
                <w:szCs w:val="20"/>
              </w:rPr>
              <w:t>.981</w:t>
            </w:r>
            <w:r w:rsidR="00B43058" w:rsidRPr="00500F2F">
              <w:rPr>
                <w:sz w:val="20"/>
                <w:szCs w:val="20"/>
              </w:rPr>
              <w:t>**</w:t>
            </w:r>
            <w:r>
              <w:rPr>
                <w:sz w:val="20"/>
                <w:szCs w:val="20"/>
              </w:rPr>
              <w:t>*</w:t>
            </w:r>
            <w:r w:rsidR="00B43058" w:rsidRPr="00500F2F">
              <w:rPr>
                <w:sz w:val="20"/>
                <w:szCs w:val="20"/>
              </w:rPr>
              <w:t xml:space="preserve">       </w:t>
            </w:r>
          </w:p>
        </w:tc>
        <w:tc>
          <w:tcPr>
            <w:tcW w:w="1059" w:type="dxa"/>
            <w:gridSpan w:val="2"/>
            <w:tcBorders>
              <w:top w:val="nil"/>
              <w:left w:val="nil"/>
              <w:right w:val="nil"/>
            </w:tcBorders>
            <w:noWrap/>
            <w:vAlign w:val="bottom"/>
          </w:tcPr>
          <w:p w14:paraId="01A7AD11" w14:textId="24BA4CAC" w:rsidR="00B43058" w:rsidRPr="00500F2F" w:rsidRDefault="00B43058" w:rsidP="00C73C9D">
            <w:pPr>
              <w:spacing w:line="276" w:lineRule="auto"/>
              <w:ind w:firstLine="0"/>
              <w:jc w:val="left"/>
              <w:rPr>
                <w:sz w:val="20"/>
                <w:szCs w:val="20"/>
              </w:rPr>
            </w:pPr>
            <w:r w:rsidRPr="00500F2F">
              <w:rPr>
                <w:sz w:val="20"/>
                <w:szCs w:val="20"/>
              </w:rPr>
              <w:t>0.</w:t>
            </w:r>
            <w:r w:rsidR="00C73C9D">
              <w:rPr>
                <w:sz w:val="20"/>
                <w:szCs w:val="20"/>
              </w:rPr>
              <w:t>374</w:t>
            </w:r>
          </w:p>
        </w:tc>
        <w:tc>
          <w:tcPr>
            <w:tcW w:w="1416" w:type="dxa"/>
            <w:gridSpan w:val="2"/>
            <w:tcBorders>
              <w:top w:val="nil"/>
              <w:left w:val="nil"/>
              <w:right w:val="nil"/>
            </w:tcBorders>
            <w:noWrap/>
            <w:vAlign w:val="center"/>
          </w:tcPr>
          <w:p w14:paraId="18A719C8" w14:textId="77777777" w:rsidR="00B43058" w:rsidRPr="00500F2F" w:rsidRDefault="00B43058" w:rsidP="00AC5BAB">
            <w:pPr>
              <w:spacing w:line="276" w:lineRule="auto"/>
              <w:ind w:firstLine="0"/>
              <w:rPr>
                <w:rFonts w:eastAsiaTheme="minorHAnsi"/>
                <w:sz w:val="20"/>
                <w:szCs w:val="20"/>
              </w:rPr>
            </w:pPr>
          </w:p>
        </w:tc>
      </w:tr>
      <w:tr w:rsidR="00B43058" w:rsidRPr="00500F2F" w14:paraId="470E3956" w14:textId="77777777" w:rsidTr="001258DC">
        <w:trPr>
          <w:gridAfter w:val="3"/>
          <w:wAfter w:w="1076" w:type="dxa"/>
          <w:trHeight w:val="333"/>
          <w:jc w:val="center"/>
        </w:trPr>
        <w:tc>
          <w:tcPr>
            <w:tcW w:w="2431" w:type="dxa"/>
            <w:tcBorders>
              <w:top w:val="nil"/>
              <w:left w:val="nil"/>
              <w:right w:val="nil"/>
            </w:tcBorders>
            <w:noWrap/>
            <w:vAlign w:val="bottom"/>
          </w:tcPr>
          <w:p w14:paraId="2F65A62A" w14:textId="02980E66" w:rsidR="00B43058" w:rsidRPr="00500F2F" w:rsidRDefault="00B43058" w:rsidP="00AC5BAB">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14:paraId="69A46994" w14:textId="1A1C362F" w:rsidR="00B43058" w:rsidRPr="00500F2F" w:rsidRDefault="00B43058" w:rsidP="00C73C9D">
            <w:pPr>
              <w:spacing w:line="276" w:lineRule="auto"/>
              <w:ind w:firstLine="0"/>
              <w:jc w:val="left"/>
              <w:rPr>
                <w:sz w:val="20"/>
                <w:szCs w:val="20"/>
              </w:rPr>
            </w:pPr>
            <w:r>
              <w:rPr>
                <w:sz w:val="20"/>
                <w:szCs w:val="20"/>
              </w:rPr>
              <w:t>0</w:t>
            </w:r>
            <w:r w:rsidRPr="00500F2F">
              <w:rPr>
                <w:sz w:val="20"/>
                <w:szCs w:val="20"/>
              </w:rPr>
              <w:t>.</w:t>
            </w:r>
            <w:r w:rsidR="00C73C9D" w:rsidRPr="00500F2F">
              <w:rPr>
                <w:sz w:val="20"/>
                <w:szCs w:val="20"/>
              </w:rPr>
              <w:t>0</w:t>
            </w:r>
            <w:r w:rsidR="00C73C9D">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14:paraId="6373482D" w14:textId="4757586E" w:rsidR="00B43058" w:rsidRPr="00500F2F" w:rsidRDefault="00B43058" w:rsidP="00C73C9D">
            <w:pPr>
              <w:spacing w:line="276" w:lineRule="auto"/>
              <w:ind w:firstLine="0"/>
              <w:jc w:val="left"/>
              <w:rPr>
                <w:sz w:val="20"/>
                <w:szCs w:val="20"/>
              </w:rPr>
            </w:pPr>
            <w:r w:rsidRPr="00500F2F">
              <w:rPr>
                <w:sz w:val="20"/>
                <w:szCs w:val="20"/>
              </w:rPr>
              <w:t>0.</w:t>
            </w:r>
            <w:r w:rsidR="00C73C9D" w:rsidRPr="00500F2F">
              <w:rPr>
                <w:sz w:val="20"/>
                <w:szCs w:val="20"/>
              </w:rPr>
              <w:t>00</w:t>
            </w:r>
            <w:r w:rsidR="00C73C9D">
              <w:rPr>
                <w:sz w:val="20"/>
                <w:szCs w:val="20"/>
              </w:rPr>
              <w:t>6</w:t>
            </w:r>
          </w:p>
        </w:tc>
        <w:tc>
          <w:tcPr>
            <w:tcW w:w="1416" w:type="dxa"/>
            <w:gridSpan w:val="2"/>
            <w:tcBorders>
              <w:top w:val="nil"/>
              <w:left w:val="nil"/>
              <w:right w:val="nil"/>
            </w:tcBorders>
            <w:noWrap/>
            <w:vAlign w:val="center"/>
          </w:tcPr>
          <w:p w14:paraId="58A4D863" w14:textId="77777777" w:rsidR="00B43058" w:rsidRPr="00500F2F" w:rsidRDefault="00B43058" w:rsidP="00AC5BAB">
            <w:pPr>
              <w:spacing w:line="276" w:lineRule="auto"/>
              <w:ind w:firstLine="0"/>
              <w:rPr>
                <w:rFonts w:eastAsiaTheme="minorHAnsi"/>
                <w:sz w:val="20"/>
                <w:szCs w:val="20"/>
              </w:rPr>
            </w:pPr>
          </w:p>
        </w:tc>
      </w:tr>
      <w:tr w:rsidR="00C73C9D" w:rsidRPr="00500F2F" w14:paraId="16919A48" w14:textId="77777777" w:rsidTr="001258DC">
        <w:trPr>
          <w:gridAfter w:val="1"/>
          <w:wAfter w:w="9" w:type="dxa"/>
          <w:trHeight w:val="333"/>
          <w:jc w:val="center"/>
        </w:trPr>
        <w:tc>
          <w:tcPr>
            <w:tcW w:w="2431" w:type="dxa"/>
            <w:tcBorders>
              <w:top w:val="nil"/>
              <w:left w:val="nil"/>
              <w:right w:val="nil"/>
            </w:tcBorders>
            <w:noWrap/>
            <w:vAlign w:val="center"/>
          </w:tcPr>
          <w:p w14:paraId="5E6B3338" w14:textId="2D0F6EC2" w:rsidR="00C73C9D" w:rsidRPr="00500F2F" w:rsidRDefault="00C73C9D" w:rsidP="003A2195">
            <w:pPr>
              <w:spacing w:line="276" w:lineRule="auto"/>
              <w:ind w:firstLine="0"/>
              <w:jc w:val="left"/>
              <w:rPr>
                <w:color w:val="000000"/>
                <w:sz w:val="20"/>
                <w:szCs w:val="20"/>
              </w:rPr>
            </w:pPr>
            <w:r>
              <w:rPr>
                <w:color w:val="000000"/>
                <w:sz w:val="20"/>
                <w:szCs w:val="20"/>
              </w:rPr>
              <w:t>N0:AES</w:t>
            </w:r>
          </w:p>
        </w:tc>
        <w:tc>
          <w:tcPr>
            <w:tcW w:w="1516" w:type="dxa"/>
            <w:tcBorders>
              <w:top w:val="nil"/>
              <w:left w:val="nil"/>
              <w:right w:val="nil"/>
            </w:tcBorders>
            <w:noWrap/>
            <w:vAlign w:val="center"/>
          </w:tcPr>
          <w:p w14:paraId="5198DD02" w14:textId="33B55838" w:rsidR="00C73C9D" w:rsidRPr="00500F2F" w:rsidRDefault="00C73C9D" w:rsidP="00357A88">
            <w:pPr>
              <w:spacing w:line="276" w:lineRule="auto"/>
              <w:ind w:firstLine="0"/>
              <w:jc w:val="left"/>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14:paraId="7063849E" w14:textId="2B80BD91" w:rsidR="00C73C9D" w:rsidRPr="00500F2F" w:rsidRDefault="00C73C9D" w:rsidP="00357A88">
            <w:pPr>
              <w:spacing w:line="276" w:lineRule="auto"/>
              <w:ind w:firstLine="0"/>
              <w:jc w:val="left"/>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14:paraId="34E39B02" w14:textId="77777777" w:rsidR="00C73C9D" w:rsidRPr="00500F2F" w:rsidRDefault="00C73C9D" w:rsidP="00AC5BAB">
            <w:pPr>
              <w:spacing w:line="276" w:lineRule="auto"/>
              <w:ind w:firstLine="0"/>
              <w:jc w:val="left"/>
              <w:rPr>
                <w:color w:val="000000"/>
                <w:sz w:val="20"/>
                <w:szCs w:val="20"/>
              </w:rPr>
            </w:pPr>
          </w:p>
        </w:tc>
        <w:tc>
          <w:tcPr>
            <w:tcW w:w="1067" w:type="dxa"/>
            <w:gridSpan w:val="2"/>
            <w:tcBorders>
              <w:top w:val="nil"/>
              <w:left w:val="nil"/>
              <w:right w:val="nil"/>
            </w:tcBorders>
            <w:noWrap/>
            <w:vAlign w:val="bottom"/>
          </w:tcPr>
          <w:p w14:paraId="1ABE6E13" w14:textId="77777777" w:rsidR="00C73C9D" w:rsidRPr="00500F2F" w:rsidRDefault="00C73C9D" w:rsidP="00AC5BAB">
            <w:pPr>
              <w:spacing w:line="276" w:lineRule="auto"/>
              <w:ind w:firstLine="0"/>
              <w:jc w:val="left"/>
              <w:rPr>
                <w:color w:val="000000"/>
                <w:sz w:val="20"/>
                <w:szCs w:val="20"/>
              </w:rPr>
            </w:pPr>
          </w:p>
        </w:tc>
      </w:tr>
      <w:tr w:rsidR="00B43058" w:rsidRPr="00500F2F" w14:paraId="5CD0F2DC" w14:textId="77777777" w:rsidTr="001258DC">
        <w:trPr>
          <w:gridAfter w:val="1"/>
          <w:wAfter w:w="9" w:type="dxa"/>
          <w:trHeight w:val="333"/>
          <w:jc w:val="center"/>
        </w:trPr>
        <w:tc>
          <w:tcPr>
            <w:tcW w:w="2431" w:type="dxa"/>
            <w:tcBorders>
              <w:top w:val="nil"/>
              <w:left w:val="nil"/>
              <w:right w:val="nil"/>
            </w:tcBorders>
            <w:noWrap/>
            <w:vAlign w:val="center"/>
          </w:tcPr>
          <w:p w14:paraId="319EC6D3"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14:paraId="333E6A9D"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7C8CDA54"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42A0CBCA" w14:textId="7CE84601" w:rsidR="00B43058" w:rsidRPr="00500F2F" w:rsidRDefault="00B43058" w:rsidP="007E5EBB">
            <w:pPr>
              <w:spacing w:line="276" w:lineRule="auto"/>
              <w:ind w:firstLine="0"/>
              <w:jc w:val="left"/>
              <w:rPr>
                <w:color w:val="000000"/>
                <w:sz w:val="20"/>
                <w:szCs w:val="20"/>
              </w:rPr>
            </w:pPr>
            <w:r w:rsidRPr="00500F2F">
              <w:rPr>
                <w:color w:val="000000"/>
                <w:sz w:val="20"/>
                <w:szCs w:val="20"/>
              </w:rPr>
              <w:t>-2.</w:t>
            </w:r>
            <w:r w:rsidR="007E5EBB">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14:paraId="2DB6E737" w14:textId="75D29097"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5</w:t>
            </w:r>
            <w:r w:rsidR="007E5EBB">
              <w:rPr>
                <w:color w:val="000000"/>
                <w:sz w:val="20"/>
                <w:szCs w:val="20"/>
              </w:rPr>
              <w:t>65</w:t>
            </w:r>
          </w:p>
        </w:tc>
      </w:tr>
      <w:tr w:rsidR="00B43058" w:rsidRPr="00500F2F" w14:paraId="63A377E5" w14:textId="77777777" w:rsidTr="001258DC">
        <w:trPr>
          <w:gridAfter w:val="1"/>
          <w:wAfter w:w="9" w:type="dxa"/>
          <w:trHeight w:val="333"/>
          <w:jc w:val="center"/>
        </w:trPr>
        <w:tc>
          <w:tcPr>
            <w:tcW w:w="2431" w:type="dxa"/>
            <w:tcBorders>
              <w:top w:val="nil"/>
              <w:left w:val="nil"/>
              <w:right w:val="nil"/>
            </w:tcBorders>
            <w:noWrap/>
            <w:vAlign w:val="center"/>
          </w:tcPr>
          <w:p w14:paraId="5701BF82" w14:textId="77777777" w:rsidR="00B43058" w:rsidRPr="00500F2F" w:rsidRDefault="00B43058" w:rsidP="003A2195">
            <w:pPr>
              <w:spacing w:line="276" w:lineRule="auto"/>
              <w:ind w:firstLine="0"/>
              <w:jc w:val="left"/>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14:paraId="791CB30B"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5D0D9E83"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6E86E89F" w14:textId="28755398"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14:paraId="4896FE38" w14:textId="3814AF8F"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62</w:t>
            </w:r>
          </w:p>
        </w:tc>
      </w:tr>
      <w:tr w:rsidR="00B43058" w:rsidRPr="00500F2F" w14:paraId="09510782"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tcPr>
          <w:p w14:paraId="113B65F5"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14:paraId="2EC332B5"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bottom w:val="single" w:sz="4" w:space="0" w:color="auto"/>
              <w:right w:val="nil"/>
            </w:tcBorders>
            <w:noWrap/>
            <w:vAlign w:val="center"/>
          </w:tcPr>
          <w:p w14:paraId="117D2745"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bottom w:val="single" w:sz="4" w:space="0" w:color="auto"/>
              <w:right w:val="nil"/>
            </w:tcBorders>
            <w:noWrap/>
            <w:vAlign w:val="bottom"/>
          </w:tcPr>
          <w:p w14:paraId="0958298F" w14:textId="68187167"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14:paraId="163EFBDD" w14:textId="0CC36998"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77</w:t>
            </w:r>
          </w:p>
        </w:tc>
      </w:tr>
      <w:tr w:rsidR="00B43058" w:rsidRPr="00500F2F" w14:paraId="73F51930" w14:textId="77777777" w:rsidTr="001258DC">
        <w:trPr>
          <w:gridAfter w:val="1"/>
          <w:wAfter w:w="9" w:type="dxa"/>
          <w:trHeight w:val="70"/>
          <w:jc w:val="center"/>
        </w:trPr>
        <w:tc>
          <w:tcPr>
            <w:tcW w:w="2431" w:type="dxa"/>
            <w:tcBorders>
              <w:top w:val="single" w:sz="4" w:space="0" w:color="auto"/>
              <w:left w:val="nil"/>
              <w:bottom w:val="nil"/>
              <w:right w:val="nil"/>
            </w:tcBorders>
            <w:noWrap/>
            <w:vAlign w:val="bottom"/>
          </w:tcPr>
          <w:p w14:paraId="0499BEE0" w14:textId="77777777" w:rsidR="00B43058" w:rsidRPr="00500F2F" w:rsidRDefault="00B43058" w:rsidP="00357A88">
            <w:pPr>
              <w:spacing w:line="276" w:lineRule="auto"/>
              <w:ind w:firstLine="0"/>
              <w:jc w:val="left"/>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14:paraId="193C5724"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3AE7C9A9"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single" w:sz="4" w:space="0" w:color="auto"/>
              <w:left w:val="nil"/>
              <w:bottom w:val="nil"/>
              <w:right w:val="nil"/>
            </w:tcBorders>
            <w:noWrap/>
            <w:vAlign w:val="center"/>
          </w:tcPr>
          <w:p w14:paraId="69301A1B" w14:textId="77777777" w:rsidR="00B43058" w:rsidRPr="00500F2F" w:rsidRDefault="00B43058" w:rsidP="00357A88">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7566631C" w14:textId="77777777" w:rsidR="00B43058" w:rsidRPr="00500F2F" w:rsidRDefault="00B43058" w:rsidP="00357A88">
            <w:pPr>
              <w:spacing w:line="276" w:lineRule="auto"/>
              <w:ind w:firstLine="0"/>
              <w:jc w:val="left"/>
              <w:rPr>
                <w:color w:val="000000"/>
                <w:sz w:val="20"/>
                <w:szCs w:val="20"/>
              </w:rPr>
            </w:pPr>
          </w:p>
        </w:tc>
      </w:tr>
      <w:tr w:rsidR="00B43058" w:rsidRPr="00500F2F" w14:paraId="24C70B89" w14:textId="77777777" w:rsidTr="001258DC">
        <w:trPr>
          <w:gridAfter w:val="1"/>
          <w:wAfter w:w="9" w:type="dxa"/>
          <w:trHeight w:val="333"/>
          <w:jc w:val="center"/>
        </w:trPr>
        <w:tc>
          <w:tcPr>
            <w:tcW w:w="2431" w:type="dxa"/>
            <w:noWrap/>
            <w:vAlign w:val="center"/>
          </w:tcPr>
          <w:p w14:paraId="1CD4358F"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No of observations</w:t>
            </w:r>
          </w:p>
        </w:tc>
        <w:tc>
          <w:tcPr>
            <w:tcW w:w="1516" w:type="dxa"/>
            <w:noWrap/>
            <w:vAlign w:val="center"/>
          </w:tcPr>
          <w:p w14:paraId="141770D0" w14:textId="3FB69248" w:rsidR="00B43058" w:rsidRPr="00500F2F" w:rsidRDefault="00C73C9D" w:rsidP="00C73C9D">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24FA870" w14:textId="77777777" w:rsidR="00B43058" w:rsidRPr="00500F2F" w:rsidRDefault="00B43058" w:rsidP="00357A88">
            <w:pPr>
              <w:spacing w:line="276" w:lineRule="auto"/>
              <w:ind w:firstLine="0"/>
              <w:jc w:val="left"/>
              <w:rPr>
                <w:color w:val="000000"/>
                <w:sz w:val="20"/>
                <w:szCs w:val="20"/>
              </w:rPr>
            </w:pPr>
          </w:p>
        </w:tc>
        <w:tc>
          <w:tcPr>
            <w:tcW w:w="1416" w:type="dxa"/>
            <w:gridSpan w:val="2"/>
            <w:noWrap/>
            <w:vAlign w:val="center"/>
          </w:tcPr>
          <w:p w14:paraId="24FDB877"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349A76A9" w14:textId="77777777" w:rsidR="00B43058" w:rsidRPr="00500F2F" w:rsidRDefault="00B43058" w:rsidP="004F22BB">
            <w:pPr>
              <w:spacing w:line="276" w:lineRule="auto"/>
              <w:ind w:firstLine="0"/>
              <w:jc w:val="left"/>
              <w:rPr>
                <w:color w:val="000000"/>
                <w:sz w:val="20"/>
                <w:szCs w:val="20"/>
              </w:rPr>
            </w:pPr>
          </w:p>
        </w:tc>
      </w:tr>
      <w:tr w:rsidR="00B43058" w:rsidRPr="00500F2F" w14:paraId="28D08F37" w14:textId="77777777" w:rsidTr="001258DC">
        <w:trPr>
          <w:trHeight w:val="333"/>
          <w:jc w:val="center"/>
        </w:trPr>
        <w:tc>
          <w:tcPr>
            <w:tcW w:w="2431" w:type="dxa"/>
            <w:noWrap/>
            <w:vAlign w:val="center"/>
            <w:hideMark/>
          </w:tcPr>
          <w:p w14:paraId="03124DF5" w14:textId="77777777" w:rsidR="00B43058" w:rsidRPr="00500F2F" w:rsidRDefault="00B43058" w:rsidP="00D73EC5">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14:paraId="7045528B" w14:textId="5A16B87C" w:rsidR="00B43058" w:rsidRPr="00500F2F" w:rsidRDefault="00B43058" w:rsidP="00C73C9D">
            <w:pPr>
              <w:spacing w:line="276" w:lineRule="auto"/>
              <w:ind w:firstLine="0"/>
              <w:rPr>
                <w:rFonts w:eastAsiaTheme="minorHAnsi"/>
                <w:sz w:val="20"/>
                <w:szCs w:val="20"/>
              </w:rPr>
            </w:pPr>
            <w:r w:rsidRPr="00500F2F">
              <w:rPr>
                <w:color w:val="000000"/>
                <w:sz w:val="20"/>
                <w:szCs w:val="20"/>
              </w:rPr>
              <w:t>-</w:t>
            </w:r>
            <w:r w:rsidR="00C73C9D">
              <w:rPr>
                <w:color w:val="000000"/>
                <w:sz w:val="20"/>
                <w:szCs w:val="20"/>
              </w:rPr>
              <w:t>344.089</w:t>
            </w:r>
          </w:p>
        </w:tc>
        <w:tc>
          <w:tcPr>
            <w:tcW w:w="839" w:type="dxa"/>
            <w:noWrap/>
            <w:vAlign w:val="center"/>
            <w:hideMark/>
          </w:tcPr>
          <w:p w14:paraId="2E7C9496"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7C5D133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19B7CF59" w14:textId="34B04F34" w:rsidR="00B43058" w:rsidRPr="00500F2F" w:rsidRDefault="00B43058" w:rsidP="00F04C4E">
            <w:pPr>
              <w:spacing w:line="276" w:lineRule="auto"/>
              <w:ind w:firstLine="0"/>
              <w:jc w:val="left"/>
              <w:rPr>
                <w:rFonts w:eastAsiaTheme="minorHAnsi"/>
                <w:sz w:val="20"/>
                <w:szCs w:val="20"/>
              </w:rPr>
            </w:pPr>
            <w:r w:rsidRPr="00500F2F">
              <w:rPr>
                <w:color w:val="000000"/>
                <w:sz w:val="20"/>
                <w:szCs w:val="20"/>
              </w:rPr>
              <w:t>-</w:t>
            </w:r>
            <w:r w:rsidR="00F04C4E">
              <w:rPr>
                <w:color w:val="000000"/>
                <w:sz w:val="20"/>
                <w:szCs w:val="20"/>
              </w:rPr>
              <w:t>222.246</w:t>
            </w:r>
          </w:p>
        </w:tc>
        <w:tc>
          <w:tcPr>
            <w:tcW w:w="328" w:type="dxa"/>
            <w:gridSpan w:val="2"/>
            <w:tcBorders>
              <w:left w:val="nil"/>
              <w:bottom w:val="nil"/>
              <w:right w:val="nil"/>
            </w:tcBorders>
            <w:noWrap/>
            <w:vAlign w:val="bottom"/>
            <w:hideMark/>
          </w:tcPr>
          <w:p w14:paraId="3B9A4833" w14:textId="77777777" w:rsidR="00B43058" w:rsidRPr="00500F2F" w:rsidRDefault="00B43058" w:rsidP="004F22BB">
            <w:pPr>
              <w:spacing w:line="276" w:lineRule="auto"/>
              <w:ind w:firstLine="0"/>
              <w:jc w:val="left"/>
              <w:rPr>
                <w:rFonts w:eastAsiaTheme="minorHAnsi"/>
                <w:sz w:val="20"/>
                <w:szCs w:val="20"/>
              </w:rPr>
            </w:pPr>
          </w:p>
        </w:tc>
      </w:tr>
      <w:tr w:rsidR="00B43058" w:rsidRPr="00500F2F" w14:paraId="39791BE1" w14:textId="77777777" w:rsidTr="001258DC">
        <w:trPr>
          <w:trHeight w:val="333"/>
          <w:jc w:val="center"/>
        </w:trPr>
        <w:tc>
          <w:tcPr>
            <w:tcW w:w="2431" w:type="dxa"/>
            <w:noWrap/>
            <w:vAlign w:val="center"/>
            <w:hideMark/>
          </w:tcPr>
          <w:p w14:paraId="6412FDC8" w14:textId="77777777" w:rsidR="00B43058" w:rsidRPr="00500F2F" w:rsidRDefault="00B43058" w:rsidP="00357A88">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14:paraId="479EC277" w14:textId="6ADB55C7" w:rsidR="00B43058" w:rsidRPr="00500F2F" w:rsidRDefault="00C73C9D" w:rsidP="004F22BB">
            <w:pPr>
              <w:spacing w:line="276" w:lineRule="auto"/>
              <w:ind w:firstLine="0"/>
              <w:jc w:val="left"/>
              <w:rPr>
                <w:color w:val="000000"/>
                <w:sz w:val="20"/>
                <w:szCs w:val="20"/>
              </w:rPr>
            </w:pPr>
            <w:r>
              <w:rPr>
                <w:color w:val="000000"/>
                <w:sz w:val="20"/>
                <w:szCs w:val="20"/>
              </w:rPr>
              <w:t>331.345</w:t>
            </w:r>
          </w:p>
        </w:tc>
        <w:tc>
          <w:tcPr>
            <w:tcW w:w="839" w:type="dxa"/>
            <w:noWrap/>
            <w:vAlign w:val="center"/>
            <w:hideMark/>
          </w:tcPr>
          <w:p w14:paraId="30971CC8"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3037FE6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6F283FEF" w14:textId="7B76B5F7" w:rsidR="00B43058" w:rsidRPr="00500F2F" w:rsidRDefault="00F04C4E" w:rsidP="004F22BB">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14:paraId="7629B7B2" w14:textId="77777777" w:rsidR="00B43058" w:rsidRPr="00500F2F" w:rsidRDefault="00B43058" w:rsidP="00357A88">
            <w:pPr>
              <w:spacing w:line="276" w:lineRule="auto"/>
              <w:ind w:firstLine="0"/>
              <w:rPr>
                <w:rFonts w:eastAsiaTheme="minorHAnsi"/>
                <w:sz w:val="20"/>
                <w:szCs w:val="20"/>
              </w:rPr>
            </w:pPr>
          </w:p>
        </w:tc>
      </w:tr>
      <w:tr w:rsidR="00B43058" w:rsidRPr="00500F2F" w14:paraId="0FB84FD1" w14:textId="77777777" w:rsidTr="001258DC">
        <w:trPr>
          <w:trHeight w:val="333"/>
          <w:jc w:val="center"/>
        </w:trPr>
        <w:tc>
          <w:tcPr>
            <w:tcW w:w="2431" w:type="dxa"/>
            <w:noWrap/>
            <w:vAlign w:val="center"/>
            <w:hideMark/>
          </w:tcPr>
          <w:p w14:paraId="762F5616" w14:textId="77777777" w:rsidR="00B43058" w:rsidRPr="00500F2F" w:rsidRDefault="00B43058" w:rsidP="00357A88">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14:paraId="1106718C"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0.000</w:t>
            </w:r>
          </w:p>
        </w:tc>
        <w:tc>
          <w:tcPr>
            <w:tcW w:w="839" w:type="dxa"/>
            <w:noWrap/>
            <w:vAlign w:val="center"/>
            <w:hideMark/>
          </w:tcPr>
          <w:p w14:paraId="3F3EBC89"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64D3A1D8"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25F4BFA6" w14:textId="77777777" w:rsidR="00B43058" w:rsidRPr="00500F2F" w:rsidRDefault="00B43058" w:rsidP="004F22BB">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14:paraId="39691786" w14:textId="77777777" w:rsidR="00B43058" w:rsidRPr="00500F2F" w:rsidRDefault="00B43058" w:rsidP="00357A88">
            <w:pPr>
              <w:spacing w:line="276" w:lineRule="auto"/>
              <w:ind w:firstLine="0"/>
              <w:rPr>
                <w:rFonts w:eastAsiaTheme="minorHAnsi"/>
                <w:sz w:val="20"/>
                <w:szCs w:val="20"/>
              </w:rPr>
            </w:pPr>
          </w:p>
        </w:tc>
      </w:tr>
      <w:tr w:rsidR="00B43058" w:rsidRPr="00500F2F" w14:paraId="3362FDDC" w14:textId="77777777" w:rsidTr="001258DC">
        <w:trPr>
          <w:trHeight w:val="333"/>
          <w:jc w:val="center"/>
        </w:trPr>
        <w:tc>
          <w:tcPr>
            <w:tcW w:w="2431" w:type="dxa"/>
            <w:tcBorders>
              <w:top w:val="nil"/>
              <w:left w:val="nil"/>
              <w:bottom w:val="single" w:sz="4" w:space="0" w:color="auto"/>
              <w:right w:val="nil"/>
            </w:tcBorders>
            <w:noWrap/>
            <w:vAlign w:val="center"/>
            <w:hideMark/>
          </w:tcPr>
          <w:p w14:paraId="2CDABA20" w14:textId="77777777" w:rsidR="00B43058" w:rsidRPr="00500F2F" w:rsidRDefault="00B43058" w:rsidP="00357A88">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14:paraId="5E23361D" w14:textId="142FBC8B" w:rsidR="00B43058" w:rsidRPr="00500F2F" w:rsidRDefault="00B43058" w:rsidP="00F04C4E">
            <w:pPr>
              <w:spacing w:line="276" w:lineRule="auto"/>
              <w:ind w:firstLine="0"/>
              <w:jc w:val="left"/>
              <w:rPr>
                <w:color w:val="000000"/>
                <w:sz w:val="20"/>
                <w:szCs w:val="20"/>
              </w:rPr>
            </w:pPr>
            <w:r w:rsidRPr="00500F2F">
              <w:rPr>
                <w:color w:val="000000"/>
                <w:sz w:val="20"/>
                <w:szCs w:val="20"/>
              </w:rPr>
              <w:t>0.</w:t>
            </w:r>
            <w:r w:rsidR="00F04C4E">
              <w:rPr>
                <w:color w:val="000000"/>
                <w:sz w:val="20"/>
                <w:szCs w:val="20"/>
              </w:rPr>
              <w:t>325</w:t>
            </w:r>
          </w:p>
        </w:tc>
        <w:tc>
          <w:tcPr>
            <w:tcW w:w="839" w:type="dxa"/>
            <w:tcBorders>
              <w:top w:val="nil"/>
              <w:left w:val="nil"/>
              <w:bottom w:val="single" w:sz="4" w:space="0" w:color="auto"/>
              <w:right w:val="nil"/>
            </w:tcBorders>
            <w:noWrap/>
            <w:vAlign w:val="center"/>
            <w:hideMark/>
          </w:tcPr>
          <w:p w14:paraId="07DFE43C"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14:paraId="33438247"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14:paraId="3FE9A546" w14:textId="0660E50F" w:rsidR="00B43058" w:rsidRPr="00500F2F" w:rsidRDefault="00B43058" w:rsidP="00F04C4E">
            <w:pPr>
              <w:spacing w:line="276" w:lineRule="auto"/>
              <w:ind w:firstLine="0"/>
              <w:rPr>
                <w:color w:val="000000"/>
                <w:sz w:val="20"/>
                <w:szCs w:val="20"/>
              </w:rPr>
            </w:pPr>
            <w:r w:rsidRPr="00500F2F">
              <w:rPr>
                <w:color w:val="000000"/>
                <w:sz w:val="20"/>
                <w:szCs w:val="20"/>
              </w:rPr>
              <w:t>0.</w:t>
            </w:r>
            <w:r w:rsidR="00F04C4E">
              <w:rPr>
                <w:color w:val="000000"/>
                <w:sz w:val="20"/>
                <w:szCs w:val="20"/>
              </w:rPr>
              <w:t>376</w:t>
            </w:r>
          </w:p>
        </w:tc>
        <w:tc>
          <w:tcPr>
            <w:tcW w:w="328" w:type="dxa"/>
            <w:gridSpan w:val="2"/>
            <w:tcBorders>
              <w:bottom w:val="single" w:sz="4" w:space="0" w:color="auto"/>
            </w:tcBorders>
            <w:noWrap/>
            <w:vAlign w:val="center"/>
            <w:hideMark/>
          </w:tcPr>
          <w:p w14:paraId="01765336" w14:textId="77777777" w:rsidR="00B43058" w:rsidRPr="00500F2F" w:rsidRDefault="00B43058" w:rsidP="00357A88">
            <w:pPr>
              <w:spacing w:line="276" w:lineRule="auto"/>
              <w:ind w:firstLine="0"/>
              <w:rPr>
                <w:rFonts w:eastAsiaTheme="minorHAnsi"/>
                <w:sz w:val="20"/>
                <w:szCs w:val="20"/>
              </w:rPr>
            </w:pPr>
          </w:p>
        </w:tc>
      </w:tr>
      <w:tr w:rsidR="00B43058" w:rsidRPr="00500F2F" w14:paraId="558D2217" w14:textId="77777777" w:rsidTr="001258DC">
        <w:trPr>
          <w:trHeight w:val="333"/>
          <w:jc w:val="center"/>
        </w:trPr>
        <w:tc>
          <w:tcPr>
            <w:tcW w:w="7170" w:type="dxa"/>
            <w:gridSpan w:val="7"/>
            <w:noWrap/>
            <w:vAlign w:val="center"/>
            <w:hideMark/>
          </w:tcPr>
          <w:p w14:paraId="77B1A016" w14:textId="77777777" w:rsidR="00B43058" w:rsidRPr="00500F2F" w:rsidRDefault="00B43058" w:rsidP="00682055">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7457560D" w14:textId="77777777" w:rsidR="00B43058" w:rsidRPr="00500F2F" w:rsidRDefault="00B43058" w:rsidP="00357A88">
            <w:pPr>
              <w:spacing w:line="276" w:lineRule="auto"/>
              <w:ind w:firstLine="0"/>
              <w:rPr>
                <w:rFonts w:eastAsiaTheme="minorHAnsi"/>
                <w:sz w:val="20"/>
                <w:szCs w:val="20"/>
              </w:rPr>
            </w:pPr>
          </w:p>
        </w:tc>
      </w:tr>
    </w:tbl>
    <w:p w14:paraId="22619F74" w14:textId="77777777" w:rsidR="00682055" w:rsidRDefault="00682055" w:rsidP="00F8735E">
      <w:pPr>
        <w:rPr>
          <w:bCs/>
        </w:rPr>
      </w:pPr>
    </w:p>
    <w:p w14:paraId="02D31959" w14:textId="294C734E" w:rsidR="0015362E" w:rsidRDefault="00F8735E" w:rsidP="00F8735E">
      <w:pPr>
        <w:rPr>
          <w:bCs/>
        </w:rPr>
      </w:pPr>
      <w:r w:rsidRPr="00F8735E">
        <w:rPr>
          <w:bCs/>
        </w:rPr>
        <w:t>The N0</w:t>
      </w:r>
      <w:r w:rsidR="001A4A14">
        <w:rPr>
          <w:bCs/>
        </w:rPr>
        <w:t xml:space="preserve"> (non-contract option)</w:t>
      </w:r>
      <w:r w:rsidRPr="00F8735E">
        <w:rPr>
          <w:bCs/>
        </w:rPr>
        <w:t xml:space="preserve"> is positive and significant in both models meaning most farmers have preferences for the status quo option which follows economic theory</w:t>
      </w:r>
      <w:r w:rsidR="0099670E">
        <w:rPr>
          <w:bCs/>
        </w:rPr>
        <w:t xml:space="preserve"> </w:t>
      </w:r>
      <w:r w:rsidR="0099670E">
        <w:rPr>
          <w:bCs/>
        </w:rPr>
        <w:fldChar w:fldCharType="begin" w:fldLock="1"/>
      </w:r>
      <w:r w:rsidR="00B50373">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Greiner, 2015)", "plainTextFormattedCitation" : "(Greiner, 2015)", "previouslyFormattedCitation" : "(Greiner, 2015)" }, "properties" : { "noteIndex" : 0 }, "schema" : "https://github.com/citation-style-language/schema/raw/master/csl-citation.json" }</w:instrText>
      </w:r>
      <w:r w:rsidR="0099670E">
        <w:rPr>
          <w:bCs/>
        </w:rPr>
        <w:fldChar w:fldCharType="separate"/>
      </w:r>
      <w:r w:rsidR="00B50373" w:rsidRPr="00B50373">
        <w:rPr>
          <w:bCs/>
          <w:noProof/>
        </w:rPr>
        <w:t>(Greiner, 2015)</w:t>
      </w:r>
      <w:r w:rsidR="0099670E">
        <w:rPr>
          <w:bCs/>
        </w:rPr>
        <w:fldChar w:fldCharType="end"/>
      </w:r>
      <w:r w:rsidR="00E34914">
        <w:rPr>
          <w:bCs/>
        </w:rPr>
        <w:t>. This is perhaps because there are some variables, not included in the model, which induce farmers to prefer to not join the offered contract alternatives</w:t>
      </w:r>
      <w:r w:rsidR="00871E71">
        <w:rPr>
          <w:bCs/>
        </w:rPr>
        <w:t xml:space="preserve">. </w:t>
      </w:r>
      <w:r w:rsidRPr="00F8735E">
        <w:rPr>
          <w:bCs/>
        </w:rPr>
        <w:t>The subsidy attribute is</w:t>
      </w:r>
      <w:r w:rsidRPr="00F8735E">
        <w:rPr>
          <w:bCs/>
          <w:lang w:val="x-none"/>
        </w:rPr>
        <w:t xml:space="preserve"> </w:t>
      </w:r>
      <w:r w:rsidRPr="00F8735E">
        <w:rPr>
          <w:bCs/>
        </w:rPr>
        <w:t>positive in both models meaning higher conservation payments incr</w:t>
      </w:r>
      <w:r w:rsidR="00682055">
        <w:rPr>
          <w:bCs/>
        </w:rPr>
        <w:t xml:space="preserve">eased likelihood of enrolment. </w:t>
      </w:r>
      <w:r w:rsidRPr="00F8735E">
        <w:rPr>
          <w:bCs/>
        </w:rPr>
        <w:t xml:space="preserve">Contract length (bovines and </w:t>
      </w:r>
      <w:proofErr w:type="spellStart"/>
      <w:r w:rsidRPr="00F8735E">
        <w:rPr>
          <w:bCs/>
        </w:rPr>
        <w:t>ovines</w:t>
      </w:r>
      <w:proofErr w:type="spellEnd"/>
      <w:r w:rsidRPr="00F8735E">
        <w:rPr>
          <w:bCs/>
        </w:rPr>
        <w:t>) is significant and negative meaning respondents prefer a shorter contract</w:t>
      </w:r>
      <w:r w:rsidR="005C0ABE">
        <w:rPr>
          <w:bCs/>
        </w:rPr>
        <w:t xml:space="preserve">. </w:t>
      </w:r>
      <w:r w:rsidR="00A93B76">
        <w:rPr>
          <w:bCs/>
        </w:rPr>
        <w:t xml:space="preserve">Scheme support </w:t>
      </w:r>
      <w:r w:rsidR="00124681">
        <w:rPr>
          <w:bCs/>
        </w:rPr>
        <w:t xml:space="preserve">was </w:t>
      </w:r>
      <w:r w:rsidR="00A93B76">
        <w:rPr>
          <w:bCs/>
        </w:rPr>
        <w:t xml:space="preserve">not significant </w:t>
      </w:r>
      <w:r w:rsidR="00316E03">
        <w:rPr>
          <w:bCs/>
        </w:rPr>
        <w:t xml:space="preserve">for </w:t>
      </w:r>
      <w:r w:rsidR="00EC6795">
        <w:rPr>
          <w:bCs/>
        </w:rPr>
        <w:t xml:space="preserve">both </w:t>
      </w:r>
      <w:r w:rsidR="0015362E">
        <w:rPr>
          <w:bCs/>
        </w:rPr>
        <w:t>bovine and ovine farmers</w:t>
      </w:r>
      <w:r w:rsidR="00A93B76">
        <w:rPr>
          <w:bCs/>
        </w:rPr>
        <w:t xml:space="preserve">. </w:t>
      </w:r>
      <w:r w:rsidRPr="00F8735E">
        <w:rPr>
          <w:bCs/>
        </w:rPr>
        <w:t xml:space="preserve">Structure of scheme </w:t>
      </w:r>
      <w:r w:rsidR="00316E03">
        <w:rPr>
          <w:bCs/>
        </w:rPr>
        <w:t>was</w:t>
      </w:r>
      <w:r w:rsidR="00316E03" w:rsidRPr="00F8735E">
        <w:rPr>
          <w:bCs/>
        </w:rPr>
        <w:t xml:space="preserve"> </w:t>
      </w:r>
      <w:r w:rsidRPr="00F8735E">
        <w:rPr>
          <w:bCs/>
        </w:rPr>
        <w:t xml:space="preserve">negative and significant for </w:t>
      </w:r>
      <w:r w:rsidR="00B06186">
        <w:rPr>
          <w:bCs/>
        </w:rPr>
        <w:t>bovine farmer</w:t>
      </w:r>
      <w:r w:rsidR="00EC6795">
        <w:rPr>
          <w:bCs/>
        </w:rPr>
        <w:t>s</w:t>
      </w:r>
      <w:r w:rsidR="00B06186">
        <w:rPr>
          <w:bCs/>
        </w:rPr>
        <w:t xml:space="preserve"> </w:t>
      </w:r>
      <w:r w:rsidR="00B21398">
        <w:rPr>
          <w:bCs/>
        </w:rPr>
        <w:t xml:space="preserve">meaning they </w:t>
      </w:r>
      <w:r w:rsidRPr="00F8735E">
        <w:rPr>
          <w:bCs/>
        </w:rPr>
        <w:t xml:space="preserve">prefer individually managed </w:t>
      </w:r>
      <w:r w:rsidR="00A93B76">
        <w:rPr>
          <w:bCs/>
        </w:rPr>
        <w:t xml:space="preserve">conservation </w:t>
      </w:r>
      <w:r w:rsidRPr="00F8735E">
        <w:rPr>
          <w:bCs/>
        </w:rPr>
        <w:t>schemes</w:t>
      </w:r>
      <w:r w:rsidR="00316E03">
        <w:rPr>
          <w:bCs/>
        </w:rPr>
        <w:t>. For o</w:t>
      </w:r>
      <w:r w:rsidR="00B06186">
        <w:rPr>
          <w:bCs/>
        </w:rPr>
        <w:t xml:space="preserve">vine farmers </w:t>
      </w:r>
      <w:r w:rsidR="00316E03">
        <w:rPr>
          <w:bCs/>
        </w:rPr>
        <w:t>structure of scheme is</w:t>
      </w:r>
      <w:r w:rsidR="00B06186">
        <w:rPr>
          <w:bCs/>
        </w:rPr>
        <w:t xml:space="preserve"> positive and significant, suggesting they prefer community managed conservation programmes</w:t>
      </w:r>
      <w:r w:rsidR="00B47350">
        <w:rPr>
          <w:bCs/>
        </w:rPr>
        <w:t>.</w:t>
      </w:r>
      <w:r w:rsidR="00B06186">
        <w:rPr>
          <w:bCs/>
        </w:rPr>
        <w:t xml:space="preserve"> </w:t>
      </w:r>
    </w:p>
    <w:p w14:paraId="150F26FF" w14:textId="77777777" w:rsidR="0015362E" w:rsidRDefault="0015362E" w:rsidP="00F8735E">
      <w:pPr>
        <w:rPr>
          <w:bCs/>
        </w:rPr>
      </w:pPr>
    </w:p>
    <w:p w14:paraId="764E5853" w14:textId="3B4C060E" w:rsidR="000C68C6" w:rsidRDefault="007F4AEB" w:rsidP="00F8735E">
      <w:pPr>
        <w:rPr>
          <w:bCs/>
        </w:rPr>
      </w:pPr>
      <w:r>
        <w:rPr>
          <w:bCs/>
        </w:rPr>
        <w:t>S</w:t>
      </w:r>
      <w:r w:rsidR="0015362E">
        <w:rPr>
          <w:bCs/>
        </w:rPr>
        <w:t>ignificant standard deviation</w:t>
      </w:r>
      <w:r>
        <w:rPr>
          <w:bCs/>
        </w:rPr>
        <w:t xml:space="preserve">s of the normally distributed coefficients indicate there is heterogeneity in </w:t>
      </w:r>
      <w:r w:rsidR="001A4A14">
        <w:rPr>
          <w:bCs/>
        </w:rPr>
        <w:t>farmers’</w:t>
      </w:r>
      <w:r>
        <w:rPr>
          <w:bCs/>
        </w:rPr>
        <w:t xml:space="preserve"> preferences for some attributes. </w:t>
      </w:r>
      <w:r w:rsidR="00CD349F" w:rsidRPr="00F8735E">
        <w:rPr>
          <w:bCs/>
        </w:rPr>
        <w:t xml:space="preserve">The standard deviations </w:t>
      </w:r>
      <w:r>
        <w:rPr>
          <w:bCs/>
        </w:rPr>
        <w:t xml:space="preserve">were significant </w:t>
      </w:r>
      <w:r w:rsidR="00CD349F" w:rsidRPr="00F8735E">
        <w:rPr>
          <w:bCs/>
        </w:rPr>
        <w:t xml:space="preserve">for all attributes accept contract length </w:t>
      </w:r>
      <w:r w:rsidR="00CD349F">
        <w:rPr>
          <w:bCs/>
        </w:rPr>
        <w:t xml:space="preserve">and subsidy </w:t>
      </w:r>
      <w:r w:rsidR="00CD349F" w:rsidRPr="00F8735E">
        <w:rPr>
          <w:bCs/>
        </w:rPr>
        <w:t>(bovines only) and scheme support</w:t>
      </w:r>
      <w:r w:rsidR="00CD349F">
        <w:rPr>
          <w:bCs/>
        </w:rPr>
        <w:t xml:space="preserve"> and subsidy</w:t>
      </w:r>
      <w:r>
        <w:rPr>
          <w:bCs/>
        </w:rPr>
        <w:t xml:space="preserve"> (</w:t>
      </w:r>
      <w:proofErr w:type="spellStart"/>
      <w:r>
        <w:rPr>
          <w:bCs/>
        </w:rPr>
        <w:t>ovines</w:t>
      </w:r>
      <w:proofErr w:type="spellEnd"/>
      <w:r>
        <w:rPr>
          <w:bCs/>
        </w:rPr>
        <w:t xml:space="preserve"> only). </w:t>
      </w:r>
    </w:p>
    <w:p w14:paraId="369F644F" w14:textId="77777777" w:rsidR="00336359" w:rsidRPr="00F8735E" w:rsidRDefault="00336359" w:rsidP="00F8735E">
      <w:pPr>
        <w:rPr>
          <w:bCs/>
        </w:rPr>
      </w:pPr>
    </w:p>
    <w:p w14:paraId="142BB1F9" w14:textId="175F643F" w:rsidR="006B5418" w:rsidRDefault="0054140B" w:rsidP="00F8735E">
      <w:pPr>
        <w:rPr>
          <w:bCs/>
        </w:rPr>
      </w:pPr>
      <w:r>
        <w:rPr>
          <w:bCs/>
        </w:rPr>
        <w:t xml:space="preserve">Additionally, we also tested for significant relationships between respondent preferences for different contract attributes and various individual specific covariates. </w:t>
      </w:r>
      <w:r w:rsidR="00F8735E" w:rsidRPr="00F8735E">
        <w:rPr>
          <w:bCs/>
        </w:rPr>
        <w:t>The significant covariate</w:t>
      </w:r>
      <w:r w:rsidR="00316E03">
        <w:rPr>
          <w:bCs/>
        </w:rPr>
        <w:t xml:space="preserve"> interactions</w:t>
      </w:r>
      <w:r w:rsidR="00F8735E" w:rsidRPr="00F8735E">
        <w:rPr>
          <w:bCs/>
        </w:rPr>
        <w:t xml:space="preserve"> </w:t>
      </w:r>
      <w:r>
        <w:rPr>
          <w:bCs/>
        </w:rPr>
        <w:t>for</w:t>
      </w:r>
      <w:r w:rsidRPr="00F8735E">
        <w:rPr>
          <w:bCs/>
        </w:rPr>
        <w:t xml:space="preserve"> </w:t>
      </w:r>
      <w:r w:rsidR="00F8735E" w:rsidRPr="00F8735E">
        <w:rPr>
          <w:bCs/>
        </w:rPr>
        <w:t xml:space="preserve">both models are listed in Table </w:t>
      </w:r>
      <w:r w:rsidR="00DD5500">
        <w:rPr>
          <w:bCs/>
        </w:rPr>
        <w:t>4</w:t>
      </w:r>
      <w:r w:rsidR="00336359">
        <w:rPr>
          <w:bCs/>
        </w:rPr>
        <w:t>.</w:t>
      </w:r>
      <w:r w:rsidR="00F8735E" w:rsidRPr="00F8735E">
        <w:rPr>
          <w:bCs/>
        </w:rPr>
        <w:t xml:space="preserve"> </w:t>
      </w:r>
      <w:r w:rsidR="00290D5D">
        <w:rPr>
          <w:bCs/>
        </w:rPr>
        <w:t>For both models, a</w:t>
      </w:r>
      <w:r>
        <w:rPr>
          <w:bCs/>
        </w:rPr>
        <w:t xml:space="preserve"> negative, significant relationship was obtained by interacting </w:t>
      </w:r>
      <w:r w:rsidR="003116BC">
        <w:rPr>
          <w:bCs/>
        </w:rPr>
        <w:t xml:space="preserve">farmers currently enrolled in AES schemes (AES) with </w:t>
      </w:r>
      <w:r>
        <w:rPr>
          <w:bCs/>
        </w:rPr>
        <w:t>subsidy</w:t>
      </w:r>
      <w:r w:rsidR="003116BC">
        <w:rPr>
          <w:bCs/>
        </w:rPr>
        <w:t xml:space="preserve"> (COS)</w:t>
      </w:r>
      <w:r w:rsidRPr="00F8735E">
        <w:rPr>
          <w:bCs/>
        </w:rPr>
        <w:t xml:space="preserve"> </w:t>
      </w:r>
      <w:r>
        <w:rPr>
          <w:bCs/>
        </w:rPr>
        <w:t xml:space="preserve">suggesting farmers </w:t>
      </w:r>
      <w:r w:rsidR="00F8735E" w:rsidRPr="00F8735E">
        <w:rPr>
          <w:bCs/>
        </w:rPr>
        <w:t xml:space="preserve">enrolled in AES </w:t>
      </w:r>
      <w:r w:rsidR="003A69EE">
        <w:rPr>
          <w:bCs/>
        </w:rPr>
        <w:t>measures</w:t>
      </w:r>
      <w:r w:rsidR="00F8735E" w:rsidRPr="00F8735E">
        <w:rPr>
          <w:bCs/>
        </w:rPr>
        <w:t xml:space="preserve"> require </w:t>
      </w:r>
      <w:r w:rsidR="003A69EE">
        <w:rPr>
          <w:bCs/>
        </w:rPr>
        <w:t>less</w:t>
      </w:r>
      <w:r w:rsidR="00F8735E" w:rsidRPr="00F8735E">
        <w:rPr>
          <w:bCs/>
        </w:rPr>
        <w:t xml:space="preserve"> subsidy support</w:t>
      </w:r>
      <w:r w:rsidR="00290D5D">
        <w:rPr>
          <w:bCs/>
        </w:rPr>
        <w:t>. Conversely, f</w:t>
      </w:r>
      <w:r w:rsidR="00F8735E" w:rsidRPr="00F8735E">
        <w:rPr>
          <w:bCs/>
        </w:rPr>
        <w:t>armers not enrolled in AES schemes d</w:t>
      </w:r>
      <w:r w:rsidR="00864EE0">
        <w:rPr>
          <w:bCs/>
        </w:rPr>
        <w:t>emand</w:t>
      </w:r>
      <w:r w:rsidR="00290D5D">
        <w:rPr>
          <w:bCs/>
        </w:rPr>
        <w:t>ed</w:t>
      </w:r>
      <w:r w:rsidR="00864EE0">
        <w:rPr>
          <w:bCs/>
        </w:rPr>
        <w:t xml:space="preserve"> higher subsidy payments.</w:t>
      </w:r>
      <w:r>
        <w:rPr>
          <w:bCs/>
        </w:rPr>
        <w:t xml:space="preserve"> The </w:t>
      </w:r>
      <w:r w:rsidR="00E06D9F">
        <w:rPr>
          <w:bCs/>
        </w:rPr>
        <w:t>N0</w:t>
      </w:r>
      <w:r w:rsidR="00290D5D">
        <w:rPr>
          <w:bCs/>
        </w:rPr>
        <w:t xml:space="preserve"> </w:t>
      </w:r>
      <w:r w:rsidR="00B06186">
        <w:rPr>
          <w:bCs/>
        </w:rPr>
        <w:t>interacted with AES was positive and significant suggest</w:t>
      </w:r>
      <w:r w:rsidR="00767695">
        <w:rPr>
          <w:bCs/>
        </w:rPr>
        <w:t>ing</w:t>
      </w:r>
      <w:r w:rsidR="00B06186">
        <w:rPr>
          <w:bCs/>
        </w:rPr>
        <w:t xml:space="preserve"> farmers currently enrolled in AES schemes were more likely to </w:t>
      </w:r>
      <w:r w:rsidR="00E06D9F">
        <w:rPr>
          <w:bCs/>
        </w:rPr>
        <w:t xml:space="preserve">select the </w:t>
      </w:r>
      <w:r w:rsidR="00290D5D">
        <w:rPr>
          <w:bCs/>
        </w:rPr>
        <w:t xml:space="preserve">non-contract </w:t>
      </w:r>
      <w:r w:rsidR="00E06D9F">
        <w:rPr>
          <w:bCs/>
        </w:rPr>
        <w:t xml:space="preserve">option. </w:t>
      </w:r>
      <w:r w:rsidR="006B02F9">
        <w:rPr>
          <w:bCs/>
        </w:rPr>
        <w:t xml:space="preserve">Education level did not influence likelihood of enrolling into a contract and farmer age did not </w:t>
      </w:r>
      <w:r w:rsidR="00561947">
        <w:rPr>
          <w:bCs/>
        </w:rPr>
        <w:t>affect</w:t>
      </w:r>
      <w:r w:rsidR="006B02F9">
        <w:rPr>
          <w:bCs/>
        </w:rPr>
        <w:t xml:space="preserve"> preferences for contract length</w:t>
      </w:r>
      <w:r w:rsidR="00561947">
        <w:rPr>
          <w:bCs/>
        </w:rPr>
        <w:t xml:space="preserve"> (</w:t>
      </w:r>
      <w:r w:rsidR="003A69EE">
        <w:rPr>
          <w:bCs/>
        </w:rPr>
        <w:t>both non-significant</w:t>
      </w:r>
      <w:r w:rsidR="00561947">
        <w:rPr>
          <w:bCs/>
        </w:rPr>
        <w:t>)</w:t>
      </w:r>
      <w:r w:rsidR="006B02F9">
        <w:rPr>
          <w:bCs/>
        </w:rPr>
        <w:t xml:space="preserve">.  </w:t>
      </w:r>
    </w:p>
    <w:p w14:paraId="20BDB92C" w14:textId="77777777" w:rsidR="006B5418" w:rsidRDefault="006B5418" w:rsidP="00F8735E">
      <w:pPr>
        <w:rPr>
          <w:bCs/>
        </w:rPr>
      </w:pPr>
    </w:p>
    <w:p w14:paraId="73FFDC51" w14:textId="2D6A1F83" w:rsidR="00F8735E" w:rsidRDefault="006B5418" w:rsidP="00F8735E">
      <w:pPr>
        <w:rPr>
          <w:bCs/>
        </w:rPr>
      </w:pPr>
      <w:r>
        <w:rPr>
          <w:bCs/>
        </w:rPr>
        <w:t>For bovine farmers, i</w:t>
      </w:r>
      <w:r w:rsidR="003116BC">
        <w:rPr>
          <w:bCs/>
        </w:rPr>
        <w:t xml:space="preserve">nteracting </w:t>
      </w:r>
      <w:r>
        <w:rPr>
          <w:bCs/>
        </w:rPr>
        <w:t>respondents</w:t>
      </w:r>
      <w:r w:rsidR="003116BC">
        <w:rPr>
          <w:bCs/>
        </w:rPr>
        <w:t xml:space="preserve"> wishing to receive community benefits from the scheme (</w:t>
      </w:r>
      <w:r w:rsidR="00F8735E" w:rsidRPr="00F8735E">
        <w:rPr>
          <w:bCs/>
        </w:rPr>
        <w:t>BEN</w:t>
      </w:r>
      <w:r w:rsidR="003116BC">
        <w:rPr>
          <w:bCs/>
        </w:rPr>
        <w:t>)</w:t>
      </w:r>
      <w:r w:rsidR="00F8735E" w:rsidRPr="00F8735E">
        <w:rPr>
          <w:bCs/>
        </w:rPr>
        <w:t xml:space="preserve"> with COS was significant and positive</w:t>
      </w:r>
      <w:r w:rsidR="003116BC">
        <w:rPr>
          <w:bCs/>
        </w:rPr>
        <w:t>,</w:t>
      </w:r>
      <w:r w:rsidR="00F8735E" w:rsidRPr="00F8735E">
        <w:rPr>
          <w:bCs/>
        </w:rPr>
        <w:t xml:space="preserve"> indicating farmers looking to receive community based (in-kind) </w:t>
      </w:r>
      <w:r w:rsidR="000E7EB3">
        <w:rPr>
          <w:bCs/>
        </w:rPr>
        <w:t xml:space="preserve">rewards </w:t>
      </w:r>
      <w:r w:rsidR="00F8735E" w:rsidRPr="00F8735E">
        <w:rPr>
          <w:bCs/>
        </w:rPr>
        <w:t xml:space="preserve">require </w:t>
      </w:r>
      <w:r w:rsidR="000B705E">
        <w:rPr>
          <w:bCs/>
        </w:rPr>
        <w:t xml:space="preserve">a </w:t>
      </w:r>
      <w:r w:rsidR="00F8735E" w:rsidRPr="00F8735E">
        <w:rPr>
          <w:bCs/>
        </w:rPr>
        <w:t xml:space="preserve">higher </w:t>
      </w:r>
      <w:r w:rsidR="000B705E">
        <w:rPr>
          <w:bCs/>
        </w:rPr>
        <w:t xml:space="preserve">equivalent </w:t>
      </w:r>
      <w:r w:rsidR="00F8735E" w:rsidRPr="00F8735E">
        <w:rPr>
          <w:bCs/>
        </w:rPr>
        <w:t xml:space="preserve">subsidy </w:t>
      </w:r>
      <w:r w:rsidR="00416DE7">
        <w:rPr>
          <w:bCs/>
        </w:rPr>
        <w:t>reward.</w:t>
      </w:r>
      <w:r w:rsidR="00F8735E" w:rsidRPr="00F8735E">
        <w:rPr>
          <w:bCs/>
        </w:rPr>
        <w:t xml:space="preserve"> </w:t>
      </w:r>
      <w:r>
        <w:rPr>
          <w:bCs/>
        </w:rPr>
        <w:t xml:space="preserve">For </w:t>
      </w:r>
      <w:r w:rsidR="000E7EB3">
        <w:rPr>
          <w:bCs/>
        </w:rPr>
        <w:t>ovine farmers</w:t>
      </w:r>
      <w:r>
        <w:rPr>
          <w:bCs/>
        </w:rPr>
        <w:t>, interacting BEN</w:t>
      </w:r>
      <w:r w:rsidR="000E7EB3">
        <w:rPr>
          <w:bCs/>
        </w:rPr>
        <w:t xml:space="preserve"> with structure of scheme (</w:t>
      </w:r>
      <w:r w:rsidR="00F8735E" w:rsidRPr="00F8735E">
        <w:rPr>
          <w:bCs/>
        </w:rPr>
        <w:t>SOS</w:t>
      </w:r>
      <w:r w:rsidR="000E7EB3">
        <w:rPr>
          <w:bCs/>
        </w:rPr>
        <w:t>)</w:t>
      </w:r>
      <w:r w:rsidR="00F8735E" w:rsidRPr="00F8735E">
        <w:rPr>
          <w:bCs/>
        </w:rPr>
        <w:t xml:space="preserve"> is negative and significant meaning farmers preferring individual benefit schemes also prefer individually managed conservation programmes</w:t>
      </w:r>
      <w:r w:rsidR="005E6D3F">
        <w:rPr>
          <w:bCs/>
        </w:rPr>
        <w:t xml:space="preserve"> (i.e. consistency in our results)</w:t>
      </w:r>
      <w:r w:rsidR="00864EE0">
        <w:rPr>
          <w:bCs/>
        </w:rPr>
        <w:t>.</w:t>
      </w:r>
      <w:r w:rsidR="00063D84">
        <w:rPr>
          <w:bCs/>
        </w:rPr>
        <w:t xml:space="preserve"> </w:t>
      </w:r>
      <w:r>
        <w:rPr>
          <w:bCs/>
        </w:rPr>
        <w:t xml:space="preserve">Interacting BEN with </w:t>
      </w:r>
      <w:r w:rsidR="00063D84">
        <w:rPr>
          <w:bCs/>
        </w:rPr>
        <w:t xml:space="preserve">COS was </w:t>
      </w:r>
      <w:r>
        <w:rPr>
          <w:bCs/>
        </w:rPr>
        <w:t xml:space="preserve">also </w:t>
      </w:r>
      <w:r w:rsidR="00063D84">
        <w:rPr>
          <w:bCs/>
        </w:rPr>
        <w:t xml:space="preserve">negative and significant suggesting </w:t>
      </w:r>
      <w:r w:rsidR="00153E53">
        <w:rPr>
          <w:bCs/>
        </w:rPr>
        <w:t xml:space="preserve">ovine </w:t>
      </w:r>
      <w:r w:rsidR="00063D84">
        <w:rPr>
          <w:bCs/>
        </w:rPr>
        <w:t xml:space="preserve">farmers </w:t>
      </w:r>
      <w:r w:rsidR="00153E53">
        <w:rPr>
          <w:bCs/>
        </w:rPr>
        <w:t xml:space="preserve">preferring individual </w:t>
      </w:r>
      <w:r>
        <w:rPr>
          <w:bCs/>
        </w:rPr>
        <w:t xml:space="preserve">payment </w:t>
      </w:r>
      <w:r w:rsidR="00153E53">
        <w:rPr>
          <w:bCs/>
        </w:rPr>
        <w:t xml:space="preserve">schemes </w:t>
      </w:r>
      <w:r w:rsidR="00D902AC">
        <w:rPr>
          <w:bCs/>
        </w:rPr>
        <w:t>are</w:t>
      </w:r>
      <w:r w:rsidR="00871E71">
        <w:rPr>
          <w:bCs/>
        </w:rPr>
        <w:t xml:space="preserve"> WTA lower</w:t>
      </w:r>
      <w:r w:rsidR="00153E53">
        <w:rPr>
          <w:bCs/>
        </w:rPr>
        <w:t xml:space="preserve"> subsidy premiums.</w:t>
      </w:r>
    </w:p>
    <w:p w14:paraId="39B40045" w14:textId="77777777" w:rsidR="004E4A8C" w:rsidRDefault="004E4A8C" w:rsidP="004E4A8C">
      <w:pPr>
        <w:pStyle w:val="Heading2"/>
        <w:rPr>
          <w:bCs w:val="0"/>
        </w:rPr>
      </w:pPr>
      <w:r w:rsidRPr="004E4A8C">
        <w:rPr>
          <w:bCs w:val="0"/>
        </w:rPr>
        <w:t>Willingness to accept estimates</w:t>
      </w:r>
    </w:p>
    <w:p w14:paraId="497B1FD2" w14:textId="77777777" w:rsidR="00CD79B0" w:rsidRPr="00CD79B0" w:rsidRDefault="00CD79B0" w:rsidP="00CD79B0">
      <w:pPr>
        <w:pStyle w:val="Firstparagraph"/>
      </w:pPr>
    </w:p>
    <w:p w14:paraId="1380A371" w14:textId="0CF314DB" w:rsidR="00DC3485" w:rsidRDefault="00D5743C" w:rsidP="00D5743C">
      <w:r>
        <w:t xml:space="preserve">For </w:t>
      </w:r>
      <w:r w:rsidR="00035DFA">
        <w:t>WTA estimates</w:t>
      </w:r>
      <w:r w:rsidR="00DD5500">
        <w:t xml:space="preserve"> (Table 5</w:t>
      </w:r>
      <w:r w:rsidR="00EB2B6C">
        <w:t>)</w:t>
      </w:r>
      <w:r>
        <w:t xml:space="preserve">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w:t>
      </w:r>
      <w:r w:rsidR="006130C9">
        <w:t xml:space="preserve">starting </w:t>
      </w:r>
      <w:r>
        <w:t xml:space="preserve">value needed for farmer participation in the contractual scheme relative to the baseline contract </w:t>
      </w:r>
      <w:r>
        <w:fldChar w:fldCharType="begin" w:fldLock="1"/>
      </w:r>
      <w:r w:rsidR="00B50373">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sidR="00B50373" w:rsidRPr="00B50373">
        <w:rPr>
          <w:noProof/>
        </w:rPr>
        <w:t>(Christensen et al., 2011)</w:t>
      </w:r>
      <w:r>
        <w:fldChar w:fldCharType="end"/>
      </w:r>
      <w:r w:rsidR="00E34914">
        <w:t>;</w:t>
      </w:r>
      <w:r>
        <w:t xml:space="preserve"> where baseline refers to a shorter contract length, scheme application support only and an individually managed conservation breeding programme. C</w:t>
      </w:r>
      <w:r w:rsidR="00F41A7D">
        <w:t xml:space="preserve">hanging from a 5 to 10 year contract </w:t>
      </w:r>
      <w:r w:rsidR="00035DFA">
        <w:t xml:space="preserve">would cost </w:t>
      </w:r>
      <w:r w:rsidR="003B75E8">
        <w:t>around</w:t>
      </w:r>
      <w:r w:rsidR="00035DFA">
        <w:t xml:space="preserve"> </w:t>
      </w:r>
      <w:r w:rsidR="00035DFA" w:rsidRPr="00070992">
        <w:t>€</w:t>
      </w:r>
      <w:r w:rsidR="00C65AC7">
        <w:rPr>
          <w:color w:val="222222"/>
          <w:shd w:val="clear" w:color="auto" w:fill="FFFFFF"/>
        </w:rPr>
        <w:t xml:space="preserve">72.8 </w:t>
      </w:r>
      <w:r w:rsidR="00035DFA" w:rsidRPr="00070992">
        <w:rPr>
          <w:vertAlign w:val="superscript"/>
        </w:rPr>
        <w:t>year-1</w:t>
      </w:r>
      <w:r w:rsidR="00035DFA">
        <w:rPr>
          <w:vertAlign w:val="superscript"/>
        </w:rPr>
        <w:t xml:space="preserve"> </w:t>
      </w:r>
      <w:r w:rsidR="00035DFA" w:rsidRPr="005878F4">
        <w:t>and</w:t>
      </w:r>
      <w:r w:rsidR="006E4C5F">
        <w:t xml:space="preserve"> </w:t>
      </w:r>
      <w:r w:rsidR="00035DFA" w:rsidRPr="00070992">
        <w:t>€</w:t>
      </w:r>
      <w:r w:rsidR="00C65AC7">
        <w:rPr>
          <w:color w:val="222222"/>
          <w:shd w:val="clear" w:color="auto" w:fill="FFFFFF"/>
        </w:rPr>
        <w:t>3.3</w:t>
      </w:r>
      <w:r w:rsidR="003B75E8">
        <w:rPr>
          <w:color w:val="222222"/>
          <w:shd w:val="clear" w:color="auto" w:fill="FFFFFF"/>
        </w:rPr>
        <w:t xml:space="preserve"> </w:t>
      </w:r>
      <w:r w:rsidR="00035DFA" w:rsidRPr="00070992">
        <w:rPr>
          <w:vertAlign w:val="superscript"/>
        </w:rPr>
        <w:t>year-1</w:t>
      </w:r>
      <w:r w:rsidR="006E4C5F">
        <w:rPr>
          <w:vertAlign w:val="superscript"/>
        </w:rPr>
        <w:t xml:space="preserve"> </w:t>
      </w:r>
      <w:r w:rsidR="00035DFA">
        <w:t xml:space="preserve">for bovines and </w:t>
      </w:r>
      <w:proofErr w:type="spellStart"/>
      <w:r w:rsidR="00580300">
        <w:t>ovines</w:t>
      </w:r>
      <w:proofErr w:type="spellEnd"/>
      <w:r w:rsidR="00580300">
        <w:t xml:space="preserve"> respectively. </w:t>
      </w:r>
      <w:r w:rsidR="003B75E8">
        <w:t>To move from an individual to a community managed conservation</w:t>
      </w:r>
      <w:r w:rsidR="005176BB">
        <w:t xml:space="preserve"> </w:t>
      </w:r>
      <w:r w:rsidR="005E6D3F">
        <w:t>scheme</w:t>
      </w:r>
      <w:r w:rsidR="005C0ABE">
        <w:t xml:space="preserve"> would cost an additional </w:t>
      </w:r>
      <w:r w:rsidR="003B75E8" w:rsidRPr="00070992">
        <w:t>€</w:t>
      </w:r>
      <w:r w:rsidR="00C65AC7">
        <w:rPr>
          <w:color w:val="222222"/>
          <w:shd w:val="clear" w:color="auto" w:fill="FFFFFF"/>
        </w:rPr>
        <w:t>48.6</w:t>
      </w:r>
      <w:r w:rsidR="005C0ABE">
        <w:rPr>
          <w:color w:val="222222"/>
          <w:shd w:val="clear" w:color="auto" w:fill="FFFFFF"/>
        </w:rPr>
        <w:t xml:space="preserve"> </w:t>
      </w:r>
      <w:r w:rsidR="003B75E8" w:rsidRPr="00070992">
        <w:rPr>
          <w:vertAlign w:val="superscript"/>
        </w:rPr>
        <w:t>year-1</w:t>
      </w:r>
      <w:r w:rsidR="003B75E8">
        <w:rPr>
          <w:vertAlign w:val="superscript"/>
        </w:rPr>
        <w:t xml:space="preserve"> </w:t>
      </w:r>
      <w:r w:rsidR="00B47350">
        <w:t>for bovine</w:t>
      </w:r>
      <w:r w:rsidR="003B75E8">
        <w:t xml:space="preserve"> </w:t>
      </w:r>
      <w:r w:rsidR="00C65AC7">
        <w:t xml:space="preserve">farmers while </w:t>
      </w:r>
      <w:r w:rsidR="006130C9">
        <w:t xml:space="preserve">conversely </w:t>
      </w:r>
      <w:r w:rsidR="00C65AC7">
        <w:t xml:space="preserve">for ovine farmers </w:t>
      </w:r>
      <w:r w:rsidR="00254AFE">
        <w:t xml:space="preserve">it would cost an additional </w:t>
      </w:r>
      <w:r w:rsidR="00254AFE" w:rsidRPr="00070992">
        <w:rPr>
          <w:color w:val="222222"/>
          <w:shd w:val="clear" w:color="auto" w:fill="FFFFFF"/>
        </w:rPr>
        <w:t>€</w:t>
      </w:r>
      <w:r w:rsidR="00254AFE">
        <w:t>5</w:t>
      </w:r>
      <w:r w:rsidR="00254AFE" w:rsidRPr="00070992">
        <w:t xml:space="preserve"> </w:t>
      </w:r>
      <w:r w:rsidR="00254AFE" w:rsidRPr="00070992">
        <w:rPr>
          <w:vertAlign w:val="superscript"/>
        </w:rPr>
        <w:t>year-1</w:t>
      </w:r>
      <w:r w:rsidR="00254AFE">
        <w:rPr>
          <w:vertAlign w:val="superscript"/>
        </w:rPr>
        <w:t xml:space="preserve"> </w:t>
      </w:r>
      <w:r w:rsidR="00254AFE">
        <w:t>to enrol them in an individual scheme</w:t>
      </w:r>
      <w:r w:rsidR="003B75E8">
        <w:t xml:space="preserve">. </w:t>
      </w:r>
    </w:p>
    <w:p w14:paraId="490AEBF5" w14:textId="77777777" w:rsidR="000E1E52" w:rsidRDefault="000E1E52" w:rsidP="006A0EB7"/>
    <w:p w14:paraId="430B01E7" w14:textId="43313D9D" w:rsidR="00076555" w:rsidRPr="00076555" w:rsidRDefault="00076555" w:rsidP="00076555">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EB62D6">
        <w:rPr>
          <w:b/>
          <w:noProof/>
        </w:rPr>
        <w:t>5</w:t>
      </w:r>
      <w:r w:rsidRPr="005878F4">
        <w:rPr>
          <w:b/>
        </w:rPr>
        <w:fldChar w:fldCharType="end"/>
      </w:r>
      <w:r w:rsidRPr="00076555">
        <w:t xml:space="preserve">: </w:t>
      </w:r>
      <w:r w:rsidR="00B43058">
        <w:rPr>
          <w:rFonts w:ascii="Arial" w:hAnsi="Arial" w:cs="Arial"/>
          <w:b/>
          <w:bCs/>
          <w:color w:val="000000"/>
          <w:sz w:val="20"/>
          <w:szCs w:val="20"/>
        </w:rPr>
        <w:t>WTA results (</w:t>
      </w:r>
      <w:proofErr w:type="gramStart"/>
      <w:r w:rsidR="00B43058" w:rsidRPr="00036BE5">
        <w:rPr>
          <w:rFonts w:ascii="Arial" w:hAnsi="Arial" w:cs="Arial"/>
          <w:b/>
          <w:bCs/>
          <w:color w:val="000000"/>
          <w:sz w:val="20"/>
          <w:szCs w:val="20"/>
        </w:rPr>
        <w:t xml:space="preserve">€ </w:t>
      </w:r>
      <w:r w:rsidR="00B43058">
        <w:rPr>
          <w:rFonts w:ascii="Arial" w:hAnsi="Arial" w:cs="Arial"/>
          <w:b/>
          <w:bCs/>
          <w:color w:val="000000"/>
          <w:sz w:val="20"/>
          <w:szCs w:val="20"/>
        </w:rPr>
        <w:t xml:space="preserve"> </w:t>
      </w:r>
      <w:r w:rsidR="00B43058">
        <w:rPr>
          <w:rFonts w:ascii="Arial" w:hAnsi="Arial" w:cs="Arial"/>
          <w:b/>
          <w:bCs/>
          <w:color w:val="000000"/>
          <w:sz w:val="20"/>
          <w:szCs w:val="20"/>
          <w:vertAlign w:val="superscript"/>
        </w:rPr>
        <w:t>year</w:t>
      </w:r>
      <w:proofErr w:type="gramEnd"/>
      <w:r w:rsidR="00B43058">
        <w:rPr>
          <w:rFonts w:ascii="Arial" w:hAnsi="Arial" w:cs="Arial"/>
          <w:b/>
          <w:bCs/>
          <w:color w:val="000000"/>
          <w:sz w:val="20"/>
          <w:szCs w:val="20"/>
          <w:vertAlign w:val="superscript"/>
        </w:rPr>
        <w:t>-1</w:t>
      </w:r>
      <w:r w:rsidR="00B43058">
        <w:rPr>
          <w:rFonts w:ascii="Arial" w:hAnsi="Arial" w:cs="Arial"/>
          <w:b/>
          <w:bCs/>
          <w:color w:val="000000"/>
          <w:sz w:val="20"/>
          <w:szCs w:val="20"/>
        </w:rPr>
        <w:t xml:space="preserve">) </w:t>
      </w:r>
      <w:r w:rsidR="00D80AB0">
        <w:rPr>
          <w:rFonts w:ascii="Arial" w:hAnsi="Arial" w:cs="Arial"/>
          <w:b/>
          <w:bCs/>
          <w:color w:val="000000"/>
          <w:sz w:val="20"/>
          <w:szCs w:val="20"/>
        </w:rPr>
        <w:t>derived</w:t>
      </w:r>
      <w:r w:rsidR="00B43058">
        <w:rPr>
          <w:rFonts w:ascii="Arial" w:hAnsi="Arial" w:cs="Arial"/>
          <w:b/>
          <w:bCs/>
          <w:color w:val="000000"/>
          <w:sz w:val="20"/>
          <w:szCs w:val="20"/>
        </w:rPr>
        <w:t xml:space="preserve"> from the RPL model for both ovine and bovine </w:t>
      </w:r>
      <w:r w:rsidR="00BD28A4">
        <w:rPr>
          <w:rFonts w:ascii="Arial" w:hAnsi="Arial" w:cs="Arial"/>
          <w:b/>
          <w:bCs/>
          <w:color w:val="000000"/>
          <w:sz w:val="20"/>
          <w:szCs w:val="20"/>
        </w:rPr>
        <w:t>farmers</w:t>
      </w:r>
      <w:r w:rsidR="00B43058">
        <w:rPr>
          <w:rFonts w:ascii="Arial" w:hAnsi="Arial" w:cs="Arial"/>
          <w:b/>
          <w:bCs/>
          <w:color w:val="000000"/>
          <w:sz w:val="20"/>
          <w:szCs w:val="20"/>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A93B76" w:rsidRPr="00500F2F" w14:paraId="272CC5F9" w14:textId="77777777" w:rsidTr="005A0F36">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14:paraId="1854C3FA"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14:paraId="06EF051F"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14:paraId="1AA42BB0" w14:textId="77777777" w:rsidR="00A93B76" w:rsidRPr="00500F2F" w:rsidRDefault="00A93B76" w:rsidP="0090330E">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A93B76" w:rsidRPr="00500F2F" w14:paraId="7BF91D50" w14:textId="77777777" w:rsidTr="005A0F36">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14:paraId="7BB39C6C" w14:textId="77777777" w:rsidR="00A93B76" w:rsidRPr="00500F2F" w:rsidRDefault="00A93B76" w:rsidP="0090330E">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14:paraId="3484D991"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14:paraId="679B4CBE"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14:paraId="4BDBF049"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14:paraId="4F9E0380"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r>
      <w:tr w:rsidR="00A93B76" w:rsidRPr="00500F2F" w14:paraId="3A4267F7" w14:textId="77777777" w:rsidTr="005A0F36">
        <w:trPr>
          <w:trHeight w:val="287"/>
          <w:jc w:val="center"/>
        </w:trPr>
        <w:tc>
          <w:tcPr>
            <w:tcW w:w="2454" w:type="dxa"/>
            <w:noWrap/>
            <w:vAlign w:val="center"/>
            <w:hideMark/>
          </w:tcPr>
          <w:p w14:paraId="4C91086A" w14:textId="77777777" w:rsidR="00A93B76" w:rsidRPr="00500F2F" w:rsidRDefault="00A93B76" w:rsidP="0090330E">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14:paraId="72FCB5F4" w14:textId="53158574"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72.8</w:t>
            </w:r>
            <w:r w:rsidRPr="00500F2F">
              <w:rPr>
                <w:color w:val="000000"/>
                <w:sz w:val="20"/>
                <w:szCs w:val="20"/>
              </w:rPr>
              <w:t>***</w:t>
            </w:r>
          </w:p>
        </w:tc>
        <w:tc>
          <w:tcPr>
            <w:tcW w:w="1408" w:type="dxa"/>
            <w:noWrap/>
            <w:vAlign w:val="center"/>
            <w:hideMark/>
          </w:tcPr>
          <w:p w14:paraId="63DD3D9C" w14:textId="1D6E5D43" w:rsidR="00A93B76" w:rsidRPr="00500F2F" w:rsidRDefault="00C65AC7" w:rsidP="00C65AC7">
            <w:pPr>
              <w:spacing w:line="276" w:lineRule="auto"/>
              <w:ind w:firstLine="0"/>
              <w:jc w:val="center"/>
              <w:rPr>
                <w:color w:val="000000"/>
                <w:sz w:val="20"/>
                <w:szCs w:val="20"/>
              </w:rPr>
            </w:pPr>
            <w:r>
              <w:rPr>
                <w:color w:val="000000"/>
                <w:sz w:val="20"/>
                <w:szCs w:val="20"/>
              </w:rPr>
              <w:t>-33.1</w:t>
            </w:r>
            <w:r w:rsidR="00334736">
              <w:rPr>
                <w:color w:val="000000"/>
                <w:sz w:val="20"/>
                <w:szCs w:val="20"/>
              </w:rPr>
              <w:t xml:space="preserve"> to -144.7</w:t>
            </w:r>
          </w:p>
        </w:tc>
        <w:tc>
          <w:tcPr>
            <w:tcW w:w="1387" w:type="dxa"/>
            <w:noWrap/>
            <w:vAlign w:val="center"/>
            <w:hideMark/>
          </w:tcPr>
          <w:p w14:paraId="39918022" w14:textId="44515BCD"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3</w:t>
            </w:r>
            <w:r w:rsidRPr="00500F2F">
              <w:rPr>
                <w:color w:val="000000"/>
                <w:sz w:val="20"/>
                <w:szCs w:val="20"/>
              </w:rPr>
              <w:t>***</w:t>
            </w:r>
          </w:p>
        </w:tc>
        <w:tc>
          <w:tcPr>
            <w:tcW w:w="1123" w:type="dxa"/>
            <w:noWrap/>
            <w:vAlign w:val="center"/>
            <w:hideMark/>
          </w:tcPr>
          <w:p w14:paraId="1DED78DD" w14:textId="60B064FA"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w:t>
            </w:r>
            <w:r w:rsidR="00334736">
              <w:rPr>
                <w:color w:val="000000"/>
                <w:sz w:val="20"/>
                <w:szCs w:val="20"/>
              </w:rPr>
              <w:t xml:space="preserve"> to </w:t>
            </w:r>
            <w:r w:rsidR="0058130A">
              <w:rPr>
                <w:color w:val="000000"/>
                <w:sz w:val="20"/>
                <w:szCs w:val="20"/>
              </w:rPr>
              <w:t>-</w:t>
            </w:r>
            <w:r w:rsidR="00C65AC7">
              <w:rPr>
                <w:color w:val="000000"/>
                <w:sz w:val="20"/>
                <w:szCs w:val="20"/>
              </w:rPr>
              <w:t>7.3</w:t>
            </w:r>
          </w:p>
        </w:tc>
      </w:tr>
      <w:tr w:rsidR="00A93B76" w:rsidRPr="00500F2F" w14:paraId="1E9AC895" w14:textId="77777777" w:rsidTr="005A0F36">
        <w:trPr>
          <w:trHeight w:val="287"/>
          <w:jc w:val="center"/>
        </w:trPr>
        <w:tc>
          <w:tcPr>
            <w:tcW w:w="2454" w:type="dxa"/>
            <w:noWrap/>
            <w:vAlign w:val="center"/>
            <w:hideMark/>
          </w:tcPr>
          <w:p w14:paraId="209B329E" w14:textId="77777777" w:rsidR="00A93B76" w:rsidRPr="00500F2F" w:rsidRDefault="00A93B76" w:rsidP="0090330E">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14:paraId="7CF1A09A" w14:textId="53A3C251" w:rsidR="00A93B76" w:rsidRPr="00500F2F" w:rsidRDefault="00C65AC7" w:rsidP="0090330E">
            <w:pPr>
              <w:spacing w:line="276" w:lineRule="auto"/>
              <w:ind w:firstLine="0"/>
              <w:jc w:val="center"/>
              <w:rPr>
                <w:color w:val="000000"/>
                <w:sz w:val="20"/>
                <w:szCs w:val="20"/>
              </w:rPr>
            </w:pPr>
            <w:r>
              <w:rPr>
                <w:color w:val="000000"/>
                <w:sz w:val="20"/>
                <w:szCs w:val="20"/>
              </w:rPr>
              <w:t>12.9</w:t>
            </w:r>
          </w:p>
        </w:tc>
        <w:tc>
          <w:tcPr>
            <w:tcW w:w="1408" w:type="dxa"/>
            <w:noWrap/>
            <w:vAlign w:val="center"/>
            <w:hideMark/>
          </w:tcPr>
          <w:p w14:paraId="5CAB1F8A" w14:textId="5DCE7E4C" w:rsidR="00A93B76" w:rsidRPr="00500F2F" w:rsidRDefault="00C65AC7" w:rsidP="00C65AC7">
            <w:pPr>
              <w:spacing w:line="276" w:lineRule="auto"/>
              <w:ind w:firstLine="0"/>
              <w:jc w:val="center"/>
              <w:rPr>
                <w:color w:val="000000"/>
                <w:sz w:val="20"/>
                <w:szCs w:val="20"/>
              </w:rPr>
            </w:pPr>
            <w:r>
              <w:rPr>
                <w:color w:val="000000"/>
                <w:sz w:val="20"/>
                <w:szCs w:val="20"/>
              </w:rPr>
              <w:t>40.7</w:t>
            </w:r>
            <w:r w:rsidR="00334736">
              <w:rPr>
                <w:color w:val="000000"/>
                <w:sz w:val="20"/>
                <w:szCs w:val="20"/>
              </w:rPr>
              <w:t xml:space="preserve"> to -37.6</w:t>
            </w:r>
          </w:p>
        </w:tc>
        <w:tc>
          <w:tcPr>
            <w:tcW w:w="1387" w:type="dxa"/>
            <w:noWrap/>
            <w:vAlign w:val="center"/>
            <w:hideMark/>
          </w:tcPr>
          <w:p w14:paraId="2BE5EB0B" w14:textId="785D183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0.2</w:t>
            </w:r>
          </w:p>
        </w:tc>
        <w:tc>
          <w:tcPr>
            <w:tcW w:w="1123" w:type="dxa"/>
            <w:noWrap/>
            <w:vAlign w:val="center"/>
            <w:hideMark/>
          </w:tcPr>
          <w:p w14:paraId="2E76CCC7" w14:textId="16AA50C5" w:rsidR="00A93B76" w:rsidRPr="00500F2F" w:rsidRDefault="00C65AC7" w:rsidP="00C65AC7">
            <w:pPr>
              <w:spacing w:line="276" w:lineRule="auto"/>
              <w:ind w:firstLine="0"/>
              <w:jc w:val="center"/>
              <w:rPr>
                <w:color w:val="000000"/>
                <w:sz w:val="20"/>
                <w:szCs w:val="20"/>
              </w:rPr>
            </w:pPr>
            <w:r>
              <w:rPr>
                <w:color w:val="000000"/>
                <w:sz w:val="20"/>
                <w:szCs w:val="20"/>
              </w:rPr>
              <w:t>1.4</w:t>
            </w:r>
            <w:r w:rsidR="00334736">
              <w:rPr>
                <w:color w:val="000000"/>
                <w:sz w:val="20"/>
                <w:szCs w:val="20"/>
              </w:rPr>
              <w:t xml:space="preserve"> to -2.3</w:t>
            </w:r>
          </w:p>
        </w:tc>
      </w:tr>
      <w:tr w:rsidR="00A93B76" w:rsidRPr="00500F2F" w14:paraId="5FB5945D" w14:textId="77777777" w:rsidTr="005A0F36">
        <w:trPr>
          <w:trHeight w:val="287"/>
          <w:jc w:val="center"/>
        </w:trPr>
        <w:tc>
          <w:tcPr>
            <w:tcW w:w="2454" w:type="dxa"/>
            <w:noWrap/>
            <w:vAlign w:val="center"/>
            <w:hideMark/>
          </w:tcPr>
          <w:p w14:paraId="330DD140" w14:textId="77777777" w:rsidR="00A93B76" w:rsidRPr="00500F2F" w:rsidRDefault="00A93B76" w:rsidP="0090330E">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14:paraId="342144EA" w14:textId="16347B57"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48.6</w:t>
            </w:r>
            <w:r w:rsidRPr="00500F2F">
              <w:rPr>
                <w:color w:val="000000"/>
                <w:sz w:val="20"/>
                <w:szCs w:val="20"/>
              </w:rPr>
              <w:t>**</w:t>
            </w:r>
          </w:p>
        </w:tc>
        <w:tc>
          <w:tcPr>
            <w:tcW w:w="1408" w:type="dxa"/>
            <w:noWrap/>
            <w:vAlign w:val="center"/>
            <w:hideMark/>
          </w:tcPr>
          <w:p w14:paraId="7B5D957A" w14:textId="73707FCB"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8.3</w:t>
            </w:r>
            <w:r w:rsidRPr="00500F2F">
              <w:rPr>
                <w:color w:val="000000"/>
                <w:sz w:val="20"/>
                <w:szCs w:val="20"/>
              </w:rPr>
              <w:t xml:space="preserve"> to -</w:t>
            </w:r>
            <w:r w:rsidR="00C65AC7">
              <w:rPr>
                <w:color w:val="000000"/>
                <w:sz w:val="20"/>
                <w:szCs w:val="20"/>
              </w:rPr>
              <w:t>121.8</w:t>
            </w:r>
          </w:p>
        </w:tc>
        <w:tc>
          <w:tcPr>
            <w:tcW w:w="1387" w:type="dxa"/>
            <w:noWrap/>
            <w:vAlign w:val="center"/>
            <w:hideMark/>
          </w:tcPr>
          <w:p w14:paraId="503C6CAB" w14:textId="39F3D44D" w:rsidR="00A93B76" w:rsidRPr="00500F2F" w:rsidRDefault="00C65AC7" w:rsidP="0090330E">
            <w:pPr>
              <w:spacing w:line="276" w:lineRule="auto"/>
              <w:ind w:firstLine="0"/>
              <w:jc w:val="center"/>
              <w:rPr>
                <w:color w:val="000000"/>
                <w:sz w:val="20"/>
                <w:szCs w:val="20"/>
              </w:rPr>
            </w:pPr>
            <w:r>
              <w:rPr>
                <w:color w:val="000000"/>
                <w:sz w:val="20"/>
                <w:szCs w:val="20"/>
              </w:rPr>
              <w:t>5.0</w:t>
            </w:r>
            <w:r w:rsidR="00A93B76" w:rsidRPr="00500F2F">
              <w:rPr>
                <w:color w:val="000000"/>
                <w:sz w:val="20"/>
                <w:szCs w:val="20"/>
              </w:rPr>
              <w:t>*</w:t>
            </w:r>
            <w:r>
              <w:rPr>
                <w:color w:val="000000"/>
                <w:sz w:val="20"/>
                <w:szCs w:val="20"/>
              </w:rPr>
              <w:t>**</w:t>
            </w:r>
          </w:p>
        </w:tc>
        <w:tc>
          <w:tcPr>
            <w:tcW w:w="1123" w:type="dxa"/>
            <w:noWrap/>
            <w:vAlign w:val="center"/>
            <w:hideMark/>
          </w:tcPr>
          <w:p w14:paraId="3921C5FF" w14:textId="26B4716F" w:rsidR="00A93B76" w:rsidRPr="00500F2F" w:rsidRDefault="00C65AC7" w:rsidP="00C65AC7">
            <w:pPr>
              <w:spacing w:line="276" w:lineRule="auto"/>
              <w:ind w:firstLine="0"/>
              <w:jc w:val="center"/>
              <w:rPr>
                <w:color w:val="000000"/>
                <w:sz w:val="20"/>
                <w:szCs w:val="20"/>
              </w:rPr>
            </w:pPr>
            <w:r>
              <w:rPr>
                <w:color w:val="000000"/>
                <w:sz w:val="20"/>
                <w:szCs w:val="20"/>
              </w:rPr>
              <w:t>6.0</w:t>
            </w:r>
            <w:r w:rsidR="00334736">
              <w:rPr>
                <w:color w:val="000000"/>
                <w:sz w:val="20"/>
                <w:szCs w:val="20"/>
              </w:rPr>
              <w:t xml:space="preserve"> to 3.1</w:t>
            </w:r>
          </w:p>
        </w:tc>
      </w:tr>
      <w:tr w:rsidR="000D11A5" w:rsidRPr="00500F2F" w14:paraId="10F59222" w14:textId="57EB4949" w:rsidTr="00B47350">
        <w:trPr>
          <w:trHeight w:val="287"/>
          <w:jc w:val="center"/>
        </w:trPr>
        <w:tc>
          <w:tcPr>
            <w:tcW w:w="2454" w:type="dxa"/>
            <w:noWrap/>
            <w:vAlign w:val="center"/>
          </w:tcPr>
          <w:p w14:paraId="54098DA0" w14:textId="5204C343" w:rsidR="000D11A5" w:rsidRPr="00500F2F" w:rsidRDefault="00B43058" w:rsidP="0090330E">
            <w:pPr>
              <w:spacing w:line="276" w:lineRule="auto"/>
              <w:ind w:firstLine="0"/>
              <w:rPr>
                <w:color w:val="000000"/>
                <w:sz w:val="20"/>
                <w:szCs w:val="20"/>
              </w:rPr>
            </w:pPr>
            <w:r w:rsidRPr="00327145">
              <w:rPr>
                <w:color w:val="000000"/>
                <w:sz w:val="20"/>
                <w:szCs w:val="20"/>
              </w:rPr>
              <w:t>[COS] Subsidy</w:t>
            </w:r>
          </w:p>
        </w:tc>
        <w:tc>
          <w:tcPr>
            <w:tcW w:w="1242" w:type="dxa"/>
            <w:noWrap/>
            <w:vAlign w:val="center"/>
          </w:tcPr>
          <w:p w14:paraId="0D8B04CD" w14:textId="2569D35F"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408" w:type="dxa"/>
            <w:noWrap/>
            <w:vAlign w:val="center"/>
          </w:tcPr>
          <w:p w14:paraId="2943DF80" w14:textId="618F96DD"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387" w:type="dxa"/>
            <w:noWrap/>
            <w:vAlign w:val="center"/>
          </w:tcPr>
          <w:p w14:paraId="2BE1FFBA" w14:textId="57456ACC"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123" w:type="dxa"/>
            <w:noWrap/>
            <w:vAlign w:val="center"/>
          </w:tcPr>
          <w:p w14:paraId="181C4E53" w14:textId="1FED596E" w:rsidR="000D11A5" w:rsidRPr="00500F2F" w:rsidRDefault="00B43058" w:rsidP="0090330E">
            <w:pPr>
              <w:spacing w:line="276" w:lineRule="auto"/>
              <w:ind w:firstLine="0"/>
              <w:jc w:val="center"/>
              <w:rPr>
                <w:color w:val="000000"/>
                <w:sz w:val="20"/>
                <w:szCs w:val="20"/>
              </w:rPr>
            </w:pPr>
            <w:r>
              <w:rPr>
                <w:color w:val="000000"/>
                <w:sz w:val="20"/>
                <w:szCs w:val="20"/>
              </w:rPr>
              <w:t>-</w:t>
            </w:r>
          </w:p>
        </w:tc>
      </w:tr>
      <w:tr w:rsidR="00A93B76" w:rsidRPr="00500F2F" w14:paraId="7ACAEB37" w14:textId="77777777" w:rsidTr="00B47350">
        <w:trPr>
          <w:trHeight w:val="287"/>
          <w:jc w:val="center"/>
        </w:trPr>
        <w:tc>
          <w:tcPr>
            <w:tcW w:w="2454" w:type="dxa"/>
            <w:tcBorders>
              <w:bottom w:val="single" w:sz="4" w:space="0" w:color="auto"/>
            </w:tcBorders>
            <w:noWrap/>
            <w:vAlign w:val="center"/>
            <w:hideMark/>
          </w:tcPr>
          <w:p w14:paraId="37F3DCDF" w14:textId="77777777" w:rsidR="00A93B76" w:rsidRPr="00500F2F" w:rsidRDefault="00A93B76" w:rsidP="0090330E">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14:paraId="216D2B88" w14:textId="1BC3CED0" w:rsidR="00A93B76" w:rsidRPr="00500F2F" w:rsidRDefault="00C65AC7" w:rsidP="0090330E">
            <w:pPr>
              <w:spacing w:line="276" w:lineRule="auto"/>
              <w:ind w:firstLine="0"/>
              <w:jc w:val="center"/>
              <w:rPr>
                <w:color w:val="000000"/>
                <w:sz w:val="20"/>
                <w:szCs w:val="20"/>
              </w:rPr>
            </w:pPr>
            <w:r>
              <w:rPr>
                <w:color w:val="000000"/>
                <w:sz w:val="20"/>
                <w:szCs w:val="20"/>
              </w:rPr>
              <w:t>166.9</w:t>
            </w:r>
            <w:r w:rsidR="00A93B76" w:rsidRPr="00500F2F">
              <w:rPr>
                <w:color w:val="000000"/>
                <w:sz w:val="20"/>
                <w:szCs w:val="20"/>
              </w:rPr>
              <w:t>***</w:t>
            </w:r>
          </w:p>
        </w:tc>
        <w:tc>
          <w:tcPr>
            <w:tcW w:w="1408" w:type="dxa"/>
            <w:tcBorders>
              <w:bottom w:val="single" w:sz="4" w:space="0" w:color="auto"/>
            </w:tcBorders>
            <w:noWrap/>
            <w:vAlign w:val="center"/>
            <w:hideMark/>
          </w:tcPr>
          <w:p w14:paraId="742BD60C" w14:textId="1B6137BD" w:rsidR="00A93B76" w:rsidRPr="00500F2F" w:rsidRDefault="00C65AC7" w:rsidP="00C65AC7">
            <w:pPr>
              <w:spacing w:line="276" w:lineRule="auto"/>
              <w:ind w:firstLine="0"/>
              <w:jc w:val="center"/>
              <w:rPr>
                <w:color w:val="000000"/>
                <w:sz w:val="20"/>
                <w:szCs w:val="20"/>
              </w:rPr>
            </w:pPr>
            <w:r>
              <w:rPr>
                <w:color w:val="000000"/>
                <w:sz w:val="20"/>
                <w:szCs w:val="20"/>
              </w:rPr>
              <w:t>198.3</w:t>
            </w:r>
            <w:r w:rsidR="00334736">
              <w:rPr>
                <w:color w:val="000000"/>
                <w:sz w:val="20"/>
                <w:szCs w:val="20"/>
              </w:rPr>
              <w:t xml:space="preserve"> to 109.8</w:t>
            </w:r>
          </w:p>
        </w:tc>
        <w:tc>
          <w:tcPr>
            <w:tcW w:w="1387" w:type="dxa"/>
            <w:tcBorders>
              <w:bottom w:val="single" w:sz="4" w:space="0" w:color="auto"/>
            </w:tcBorders>
            <w:noWrap/>
            <w:vAlign w:val="center"/>
            <w:hideMark/>
          </w:tcPr>
          <w:p w14:paraId="50BF7BCD" w14:textId="1A3FE8A0" w:rsidR="00A93B76" w:rsidRPr="00500F2F" w:rsidRDefault="00C65AC7" w:rsidP="0090330E">
            <w:pPr>
              <w:spacing w:line="276" w:lineRule="auto"/>
              <w:ind w:firstLine="0"/>
              <w:jc w:val="center"/>
              <w:rPr>
                <w:color w:val="000000"/>
                <w:sz w:val="20"/>
                <w:szCs w:val="20"/>
              </w:rPr>
            </w:pPr>
            <w:r>
              <w:rPr>
                <w:color w:val="000000"/>
                <w:sz w:val="20"/>
                <w:szCs w:val="20"/>
              </w:rPr>
              <w:t>7.0</w:t>
            </w:r>
            <w:r w:rsidR="00A93B76" w:rsidRPr="00500F2F">
              <w:rPr>
                <w:color w:val="000000"/>
                <w:sz w:val="20"/>
                <w:szCs w:val="20"/>
              </w:rPr>
              <w:t>***</w:t>
            </w:r>
          </w:p>
        </w:tc>
        <w:tc>
          <w:tcPr>
            <w:tcW w:w="1123" w:type="dxa"/>
            <w:tcBorders>
              <w:bottom w:val="single" w:sz="4" w:space="0" w:color="auto"/>
            </w:tcBorders>
            <w:noWrap/>
            <w:vAlign w:val="bottom"/>
            <w:hideMark/>
          </w:tcPr>
          <w:p w14:paraId="5CFD419C" w14:textId="427EBCB1" w:rsidR="00A93B76" w:rsidRPr="00500F2F" w:rsidRDefault="00A93B76" w:rsidP="00C65AC7">
            <w:pPr>
              <w:spacing w:line="276" w:lineRule="auto"/>
              <w:ind w:firstLine="0"/>
              <w:jc w:val="center"/>
              <w:rPr>
                <w:color w:val="000000"/>
                <w:sz w:val="20"/>
                <w:szCs w:val="20"/>
              </w:rPr>
            </w:pPr>
            <w:r w:rsidRPr="00500F2F">
              <w:rPr>
                <w:color w:val="000000"/>
                <w:sz w:val="20"/>
                <w:szCs w:val="20"/>
              </w:rPr>
              <w:t>6</w:t>
            </w:r>
            <w:r w:rsidR="00C65AC7">
              <w:rPr>
                <w:color w:val="000000"/>
                <w:sz w:val="20"/>
                <w:szCs w:val="20"/>
              </w:rPr>
              <w:t>7.6</w:t>
            </w:r>
            <w:r w:rsidR="00334736">
              <w:rPr>
                <w:color w:val="000000"/>
                <w:sz w:val="20"/>
                <w:szCs w:val="20"/>
              </w:rPr>
              <w:t xml:space="preserve"> to 5.9</w:t>
            </w:r>
          </w:p>
        </w:tc>
      </w:tr>
    </w:tbl>
    <w:p w14:paraId="2311A963" w14:textId="77777777" w:rsidR="005A0F36" w:rsidRPr="005A0F36" w:rsidRDefault="005A0F36" w:rsidP="005A0F36">
      <w:pPr>
        <w:jc w:val="left"/>
      </w:pPr>
      <w:r>
        <w:rPr>
          <w:sz w:val="20"/>
          <w:szCs w:val="20"/>
        </w:rPr>
        <w:t xml:space="preserve">Note, </w:t>
      </w:r>
      <w:r w:rsidRPr="00500F2F">
        <w:rPr>
          <w:color w:val="000000"/>
          <w:sz w:val="20"/>
          <w:szCs w:val="20"/>
        </w:rPr>
        <w:t>***; ** indicates significance at 1% and 5% respectively</w:t>
      </w:r>
    </w:p>
    <w:p w14:paraId="779C1267" w14:textId="4ECCB408" w:rsidR="00825106" w:rsidRDefault="006A253A" w:rsidP="00825106">
      <w:pPr>
        <w:pStyle w:val="Heading2"/>
      </w:pPr>
      <w:r>
        <w:t>Estimating c</w:t>
      </w:r>
      <w:r w:rsidR="00871E71">
        <w:t>ontract participation</w:t>
      </w:r>
    </w:p>
    <w:p w14:paraId="397AF8A6" w14:textId="77777777" w:rsidR="00D6005E" w:rsidRPr="00D6005E" w:rsidRDefault="00D6005E" w:rsidP="00D6005E">
      <w:pPr>
        <w:pStyle w:val="Firstparagraph"/>
      </w:pPr>
    </w:p>
    <w:p w14:paraId="00C04CE1" w14:textId="03DB15CD" w:rsidR="005A0F36" w:rsidRDefault="00451BE7" w:rsidP="00666D35">
      <w:r>
        <w:t>Contract participation was</w:t>
      </w:r>
      <w:r w:rsidR="00825106" w:rsidRPr="00070992">
        <w:t xml:space="preserve"> </w:t>
      </w:r>
      <w:r>
        <w:t>estimated</w:t>
      </w:r>
      <w:r w:rsidRPr="00070992">
        <w:t xml:space="preserve"> </w:t>
      </w:r>
      <w:r w:rsidR="00E70D18">
        <w:t>according to different</w:t>
      </w:r>
      <w:r w:rsidR="00825106" w:rsidRPr="00070992">
        <w:t xml:space="preserve"> </w:t>
      </w:r>
      <w:r w:rsidR="00E70D18">
        <w:t xml:space="preserve">payment and </w:t>
      </w:r>
      <w:r w:rsidR="006130C9">
        <w:t xml:space="preserve">contract </w:t>
      </w:r>
      <w:r w:rsidR="00825106" w:rsidRPr="00070992">
        <w:t xml:space="preserve">scenarios to determine how </w:t>
      </w:r>
      <w:r w:rsidR="00195A00">
        <w:t>projected</w:t>
      </w:r>
      <w:r w:rsidR="007B26B2">
        <w:t xml:space="preserve"> </w:t>
      </w:r>
      <w:r w:rsidR="00825106" w:rsidRPr="00070992">
        <w:t xml:space="preserve">uptake </w:t>
      </w:r>
      <w:r w:rsidR="007B26B2">
        <w:t xml:space="preserve">by farmers </w:t>
      </w:r>
      <w:r w:rsidR="00825106" w:rsidRPr="00070992">
        <w:t xml:space="preserve">varied according to contract </w:t>
      </w:r>
      <w:r w:rsidR="006130C9">
        <w:t>attributes</w:t>
      </w:r>
      <w:r w:rsidR="00195A00">
        <w:t xml:space="preserve">. </w:t>
      </w:r>
      <w:r w:rsidR="00112B99">
        <w:t xml:space="preserve"> </w:t>
      </w:r>
      <w:r w:rsidR="00A96B9C">
        <w:t>C</w:t>
      </w:r>
      <w:r w:rsidR="00112B99">
        <w:t>oefficient</w:t>
      </w:r>
      <w:r w:rsidR="00A96B9C">
        <w:t xml:space="preserve"> means</w:t>
      </w:r>
      <w:r w:rsidR="00112B99">
        <w:t xml:space="preserve"> from the RPL model were used for calculating probabilities under </w:t>
      </w:r>
      <w:r w:rsidR="00921E35">
        <w:t>two alternative scenarios; opti</w:t>
      </w:r>
      <w:r w:rsidR="00245854">
        <w:t>mal and non-optimal contracts</w:t>
      </w:r>
      <w:r w:rsidR="00A96B9C">
        <w:t>, where</w:t>
      </w:r>
      <w:r w:rsidR="00921E35">
        <w:t xml:space="preserve"> </w:t>
      </w:r>
      <w:r w:rsidR="00A96B9C">
        <w:t xml:space="preserve">optimal </w:t>
      </w:r>
      <w:r w:rsidR="00921E35">
        <w:t xml:space="preserve">refers to contract attributes that meet </w:t>
      </w:r>
      <w:r w:rsidR="00F0459A">
        <w:t>farmer preferences elicited in the CE</w:t>
      </w:r>
      <w:r w:rsidR="00921E35">
        <w:t xml:space="preserve"> while ‘non-optimal’ contracts do not</w:t>
      </w:r>
      <w:r w:rsidR="00013384">
        <w:t xml:space="preserve">. For instance, for bovines this would be a 5 year contract that is individually managed. </w:t>
      </w:r>
      <w:r w:rsidR="00DE0465">
        <w:t>The</w:t>
      </w:r>
      <w:r w:rsidR="006119FB">
        <w:t xml:space="preserve"> subsidy premium </w:t>
      </w:r>
      <w:r w:rsidR="00425C0C">
        <w:t>took consistent values</w:t>
      </w:r>
      <w:r w:rsidR="006119FB">
        <w:t xml:space="preserve"> across both scenarios</w:t>
      </w:r>
      <w:r w:rsidR="00C20C96">
        <w:t xml:space="preserve">, ranging from 10% to 100% of remuneration offered in the RDP scheme option. </w:t>
      </w:r>
      <w:r w:rsidR="00F0459A">
        <w:t xml:space="preserve">This allowed exploration of </w:t>
      </w:r>
      <w:r w:rsidR="00346B58">
        <w:t xml:space="preserve">how </w:t>
      </w:r>
      <w:r w:rsidR="006119FB">
        <w:t>scheme uptake might vary with</w:t>
      </w:r>
      <w:r w:rsidR="00346B58">
        <w:t xml:space="preserve"> </w:t>
      </w:r>
      <w:r w:rsidR="0058130A">
        <w:t xml:space="preserve">different </w:t>
      </w:r>
      <w:r w:rsidR="009D094E">
        <w:t>contract options to gauge the importance of monetary and non-monetary attributes in farmer decision making.</w:t>
      </w:r>
    </w:p>
    <w:p w14:paraId="45A803A6" w14:textId="77777777" w:rsidR="0058130A" w:rsidRDefault="0058130A" w:rsidP="00666D35">
      <w:pPr>
        <w:rPr>
          <w:color w:val="000000"/>
          <w:sz w:val="20"/>
          <w:szCs w:val="20"/>
        </w:rPr>
      </w:pPr>
    </w:p>
    <w:p w14:paraId="57E8B187" w14:textId="6F9441A8" w:rsidR="0058130A" w:rsidRDefault="00E12324" w:rsidP="0001614F">
      <w:r>
        <w:t>As expected, n</w:t>
      </w:r>
      <w:r w:rsidR="00825106" w:rsidRPr="00070992">
        <w:t xml:space="preserve">on-optimal contracts </w:t>
      </w:r>
      <w:r w:rsidR="00990BFB">
        <w:t>were estimated to receive lower participation relative to optimal</w:t>
      </w:r>
      <w:r w:rsidR="00202C5E">
        <w:t xml:space="preserve"> contracts </w:t>
      </w:r>
      <w:r w:rsidR="00112B99">
        <w:t xml:space="preserve">(Figure </w:t>
      </w:r>
      <w:r w:rsidR="003D5235">
        <w:t>5</w:t>
      </w:r>
      <w:r w:rsidR="007B26B2">
        <w:t>)</w:t>
      </w:r>
      <w:r w:rsidR="00245854">
        <w:t>.</w:t>
      </w:r>
      <w:r w:rsidR="00990BFB">
        <w:t xml:space="preserve"> Participation estimates ranged from 4% (</w:t>
      </w:r>
      <w:r w:rsidR="00990BFB" w:rsidRPr="00070992">
        <w:t>€20</w:t>
      </w:r>
      <w:r w:rsidR="00990BFB">
        <w:t xml:space="preserve"> </w:t>
      </w:r>
      <w:r w:rsidR="00990BFB" w:rsidRPr="00070992">
        <w:rPr>
          <w:vertAlign w:val="superscript"/>
        </w:rPr>
        <w:t>year-1</w:t>
      </w:r>
      <w:r w:rsidR="00990BFB">
        <w:t>) to 70% (</w:t>
      </w:r>
      <w:r w:rsidR="00990BFB" w:rsidRPr="00070992">
        <w:t>€200</w:t>
      </w:r>
      <w:r w:rsidR="00990BFB" w:rsidRPr="00DC3485">
        <w:rPr>
          <w:vertAlign w:val="superscript"/>
        </w:rPr>
        <w:t xml:space="preserve"> </w:t>
      </w:r>
      <w:r w:rsidR="00990BFB" w:rsidRPr="00070992">
        <w:rPr>
          <w:vertAlign w:val="superscript"/>
        </w:rPr>
        <w:t>year-1</w:t>
      </w:r>
      <w:r w:rsidR="00990BFB">
        <w:t>) for bovines and 2% (</w:t>
      </w:r>
      <w:r w:rsidR="00990BFB" w:rsidRPr="00070992">
        <w:t>€</w:t>
      </w:r>
      <w:r w:rsidR="00990BFB">
        <w:t xml:space="preserve">1 </w:t>
      </w:r>
      <w:r w:rsidR="00990BFB" w:rsidRPr="00070992">
        <w:rPr>
          <w:vertAlign w:val="superscript"/>
        </w:rPr>
        <w:t>year-1</w:t>
      </w:r>
      <w:r w:rsidR="00990BFB">
        <w:t>) to 78% (</w:t>
      </w:r>
      <w:r w:rsidR="00990BFB" w:rsidRPr="00070992">
        <w:t>€</w:t>
      </w:r>
      <w:r w:rsidR="00990BFB">
        <w:t xml:space="preserve">10 </w:t>
      </w:r>
      <w:r w:rsidR="00990BFB" w:rsidRPr="00070992">
        <w:rPr>
          <w:vertAlign w:val="superscript"/>
        </w:rPr>
        <w:t>year-1</w:t>
      </w:r>
      <w:r w:rsidR="00990BFB">
        <w:t>) for ovine farmers</w:t>
      </w:r>
      <w:r w:rsidR="0028563B">
        <w:t xml:space="preserve"> under the non-optimal scenario</w:t>
      </w:r>
      <w:r w:rsidR="00990BFB">
        <w:t>.</w:t>
      </w:r>
      <w:r w:rsidR="0028563B">
        <w:t xml:space="preserve"> Conversely, in the optimal scenario p</w:t>
      </w:r>
      <w:r w:rsidR="00C54C6C">
        <w:t>articipation estimates ranged from 3</w:t>
      </w:r>
      <w:r w:rsidR="003D5235">
        <w:t>8</w:t>
      </w:r>
      <w:r w:rsidR="00C54C6C">
        <w:t>% (</w:t>
      </w:r>
      <w:r w:rsidR="00C54C6C" w:rsidRPr="00070992">
        <w:t>€20</w:t>
      </w:r>
      <w:r w:rsidR="00C54C6C">
        <w:t xml:space="preserve"> </w:t>
      </w:r>
      <w:r w:rsidR="00C54C6C" w:rsidRPr="00070992">
        <w:rPr>
          <w:vertAlign w:val="superscript"/>
        </w:rPr>
        <w:t>year-1</w:t>
      </w:r>
      <w:r w:rsidR="00C54C6C">
        <w:t>) to 97% (</w:t>
      </w:r>
      <w:r w:rsidR="00C54C6C" w:rsidRPr="00070992">
        <w:t>€200</w:t>
      </w:r>
      <w:r w:rsidR="00C54C6C" w:rsidRPr="00DC3485">
        <w:rPr>
          <w:vertAlign w:val="superscript"/>
        </w:rPr>
        <w:t xml:space="preserve"> </w:t>
      </w:r>
      <w:r w:rsidR="00C54C6C" w:rsidRPr="00070992">
        <w:rPr>
          <w:vertAlign w:val="superscript"/>
        </w:rPr>
        <w:t>year-1</w:t>
      </w:r>
      <w:r w:rsidR="00C54C6C">
        <w:t xml:space="preserve">) for bovines and </w:t>
      </w:r>
      <w:r w:rsidR="003D5235">
        <w:t>71</w:t>
      </w:r>
      <w:r w:rsidR="00C54C6C">
        <w:t>% (</w:t>
      </w:r>
      <w:r w:rsidR="00C54C6C" w:rsidRPr="00070992">
        <w:t>€</w:t>
      </w:r>
      <w:r w:rsidR="00C54C6C">
        <w:t xml:space="preserve">1 </w:t>
      </w:r>
      <w:r w:rsidR="00C54C6C" w:rsidRPr="00070992">
        <w:rPr>
          <w:vertAlign w:val="superscript"/>
        </w:rPr>
        <w:t>year-1</w:t>
      </w:r>
      <w:r w:rsidR="00C54C6C">
        <w:t>) to 9</w:t>
      </w:r>
      <w:r w:rsidR="003D5235">
        <w:t>9</w:t>
      </w:r>
      <w:r w:rsidR="00C54C6C">
        <w:t>% (</w:t>
      </w:r>
      <w:r w:rsidR="00C54C6C" w:rsidRPr="00070992">
        <w:t>€</w:t>
      </w:r>
      <w:r w:rsidR="00C54C6C">
        <w:t xml:space="preserve">10 </w:t>
      </w:r>
      <w:r w:rsidR="00C54C6C" w:rsidRPr="00070992">
        <w:rPr>
          <w:vertAlign w:val="superscript"/>
        </w:rPr>
        <w:t>year-1</w:t>
      </w:r>
      <w:r w:rsidR="00896E6F">
        <w:t>) for ovine farmers</w:t>
      </w:r>
      <w:r w:rsidR="00C54C6C">
        <w:t xml:space="preserve">. </w:t>
      </w:r>
      <w:r w:rsidR="0028563B">
        <w:t xml:space="preserve">Recalling that </w:t>
      </w:r>
      <w:r w:rsidR="00DE0465">
        <w:t>subsidy</w:t>
      </w:r>
      <w:r w:rsidR="0028563B">
        <w:t xml:space="preserve"> premiums </w:t>
      </w:r>
      <w:r w:rsidR="00DE0465">
        <w:t xml:space="preserve">are comparable across both contract scenarios, </w:t>
      </w:r>
      <w:r w:rsidR="00DA127D">
        <w:t>our estimates show</w:t>
      </w:r>
      <w:r w:rsidR="00DE0465" w:rsidRPr="00070992">
        <w:t xml:space="preserve"> </w:t>
      </w:r>
      <w:r w:rsidR="0058130A">
        <w:t>the difference in participation (between the two contract scenarios)</w:t>
      </w:r>
      <w:r w:rsidR="00DE0465">
        <w:t xml:space="preserve"> ranges from 27% to 58</w:t>
      </w:r>
      <w:r w:rsidR="00DE0465" w:rsidRPr="00070992">
        <w:t>%</w:t>
      </w:r>
      <w:r w:rsidR="00DE0465">
        <w:t xml:space="preserve"> for bovine farmers and 22% to 84</w:t>
      </w:r>
      <w:r w:rsidR="00DE0465" w:rsidRPr="00070992">
        <w:t>%</w:t>
      </w:r>
      <w:r w:rsidR="00DE0465">
        <w:t xml:space="preserve"> for ovine farmers</w:t>
      </w:r>
      <w:r w:rsidR="00DE0465" w:rsidRPr="00070992">
        <w:t>.</w:t>
      </w:r>
    </w:p>
    <w:p w14:paraId="04CCCF19" w14:textId="14EF7B96" w:rsidR="00245854" w:rsidRDefault="00DE0465" w:rsidP="0001614F">
      <w:r>
        <w:t xml:space="preserve"> </w:t>
      </w:r>
      <w:r w:rsidR="00DA127D">
        <w:t xml:space="preserve"> </w:t>
      </w:r>
    </w:p>
    <w:p w14:paraId="23F6C31E" w14:textId="1EFF6FEA" w:rsidR="004E4A8C" w:rsidRDefault="00561947" w:rsidP="0001614F">
      <w:r>
        <w:t>We</w:t>
      </w:r>
      <w:r w:rsidR="00580300">
        <w:t xml:space="preserve"> find a non-linear relationship between p</w:t>
      </w:r>
      <w:r w:rsidR="00C54C6C">
        <w:t xml:space="preserve">articipation </w:t>
      </w:r>
      <w:r w:rsidR="00580300">
        <w:t xml:space="preserve">and financial reward, </w:t>
      </w:r>
      <w:r w:rsidR="00C54C6C">
        <w:t>suggesting a one unit change in subsidy does not necessarily equate to a mi</w:t>
      </w:r>
      <w:r w:rsidR="00896E6F">
        <w:t>rrored change in participation</w:t>
      </w:r>
      <w:r w:rsidR="00FA3056">
        <w:t xml:space="preserve"> (i.e. there are other factors exogenous to our model influencing farmers willingness to participate)</w:t>
      </w:r>
      <w:r w:rsidR="00896E6F">
        <w:t xml:space="preserve">. </w:t>
      </w:r>
      <w:r w:rsidR="008A15E2">
        <w:t>Respondents</w:t>
      </w:r>
      <w:r w:rsidR="00825106" w:rsidRPr="00070992">
        <w:t xml:space="preserve"> presented with optimal contract designs </w:t>
      </w:r>
      <w:r w:rsidR="00C54C6C">
        <w:t>were</w:t>
      </w:r>
      <w:r w:rsidR="00C54C6C" w:rsidRPr="00070992">
        <w:t xml:space="preserve"> </w:t>
      </w:r>
      <w:r w:rsidR="00825106" w:rsidRPr="00070992">
        <w:t xml:space="preserve">much more likely to enrol </w:t>
      </w:r>
      <w:r w:rsidR="00195A00">
        <w:t xml:space="preserve">in a conservation programme </w:t>
      </w:r>
      <w:r w:rsidR="00825106" w:rsidRPr="00070992">
        <w:t xml:space="preserve">even at lower premiums. </w:t>
      </w:r>
      <w:r w:rsidR="00896E6F">
        <w:t>Ovine farmers were less likely to enrol in a contract that did not match their preferences for non-monetary attributes</w:t>
      </w:r>
      <w:r w:rsidR="006A253A">
        <w:t xml:space="preserve"> at lower subsidy premiums (though this was not the case with higher premiums)</w:t>
      </w:r>
      <w:r w:rsidR="00896E6F">
        <w:t>.</w:t>
      </w:r>
      <w:r w:rsidR="00B476E2">
        <w:t xml:space="preserve"> For both farmers groups (non-optimal contracts) there appears to be a tipping point, before which contract enrolment is relatively static.   </w:t>
      </w:r>
      <w:r w:rsidR="005A0F36">
        <w:t xml:space="preserve"> </w:t>
      </w:r>
    </w:p>
    <w:p w14:paraId="24CB6D1D" w14:textId="49400510" w:rsidR="006D5F47" w:rsidRDefault="001258DC" w:rsidP="006D5F47">
      <w:pPr>
        <w:ind w:firstLine="0"/>
        <w:rPr>
          <w:b/>
        </w:rPr>
      </w:pPr>
      <w:r>
        <w:rPr>
          <w:noProof/>
          <w:lang w:eastAsia="en-GB"/>
        </w:rPr>
        <w:drawing>
          <wp:inline distT="0" distB="0" distL="0" distR="0" wp14:anchorId="00D924DC" wp14:editId="31E51B06">
            <wp:extent cx="5731510" cy="2995669"/>
            <wp:effectExtent l="0" t="0" r="254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995669"/>
                    </a:xfrm>
                    <a:prstGeom prst="rect">
                      <a:avLst/>
                    </a:prstGeom>
                    <a:noFill/>
                    <a:ln>
                      <a:noFill/>
                    </a:ln>
                  </pic:spPr>
                </pic:pic>
              </a:graphicData>
            </a:graphic>
          </wp:inline>
        </w:drawing>
      </w:r>
    </w:p>
    <w:p w14:paraId="4CA825B2" w14:textId="34FEFBE8" w:rsidR="00E12324" w:rsidRDefault="00E12324" w:rsidP="00E12324">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EB62D6">
        <w:rPr>
          <w:b/>
          <w:noProof/>
        </w:rPr>
        <w:t>5</w:t>
      </w:r>
      <w:r w:rsidRPr="005878F4">
        <w:rPr>
          <w:b/>
        </w:rPr>
        <w:fldChar w:fldCharType="end"/>
      </w:r>
      <w:r>
        <w:t>:</w:t>
      </w:r>
      <w:r w:rsidRPr="00E12324">
        <w:t xml:space="preserve"> </w:t>
      </w:r>
      <w:r w:rsidRPr="00825106">
        <w:t xml:space="preserve"> </w:t>
      </w:r>
      <w:r w:rsidR="00AA6C54">
        <w:t>P</w:t>
      </w:r>
      <w:r w:rsidRPr="00825106">
        <w:t xml:space="preserve">robability of </w:t>
      </w:r>
      <w:r w:rsidR="00AA6C54">
        <w:t xml:space="preserve">contract </w:t>
      </w:r>
      <w:r w:rsidRPr="00825106">
        <w:t>participation according to ‘non-optimal’ and ‘optimal</w:t>
      </w:r>
      <w:r w:rsidR="00990BFB">
        <w:t>’</w:t>
      </w:r>
      <w:r w:rsidRPr="00825106">
        <w:t xml:space="preserve"> contract scenarios </w:t>
      </w:r>
      <w:r w:rsidR="00B476E2">
        <w:t>for</w:t>
      </w:r>
      <w:r w:rsidRPr="00825106">
        <w:t xml:space="preserve"> different subsidy premiums</w:t>
      </w:r>
      <w:r w:rsidR="008D6DCC">
        <w:t xml:space="preserve"> </w:t>
      </w:r>
      <w:r w:rsidR="00B476E2">
        <w:t>(</w:t>
      </w:r>
      <w:r w:rsidRPr="00825106">
        <w:t xml:space="preserve">bovine </w:t>
      </w:r>
      <w:r w:rsidR="00666D35">
        <w:t xml:space="preserve">and ovine </w:t>
      </w:r>
      <w:r w:rsidRPr="00825106">
        <w:t>farmers</w:t>
      </w:r>
      <w:r w:rsidR="00B476E2">
        <w:t>)</w:t>
      </w:r>
      <w:r>
        <w:t>. ‘Optimal’ refers to contract attributes that meet the preferences of agents</w:t>
      </w:r>
      <w:r w:rsidR="00AA6C54">
        <w:t>.</w:t>
      </w:r>
    </w:p>
    <w:p w14:paraId="69BB08A9" w14:textId="77777777" w:rsidR="002B53F2" w:rsidRDefault="002B53F2" w:rsidP="00675A92">
      <w:pPr>
        <w:rPr>
          <w:bCs/>
        </w:rPr>
      </w:pPr>
    </w:p>
    <w:p w14:paraId="474823EB" w14:textId="77777777" w:rsidR="00344886" w:rsidRDefault="00344886" w:rsidP="00344886">
      <w:pPr>
        <w:pStyle w:val="Heading1"/>
      </w:pPr>
      <w:r>
        <w:t xml:space="preserve">Discussion </w:t>
      </w:r>
    </w:p>
    <w:p w14:paraId="3596D71F" w14:textId="77777777" w:rsidR="004E318F" w:rsidRDefault="004E318F" w:rsidP="00E55FAB">
      <w:pPr>
        <w:pStyle w:val="Heading2"/>
      </w:pPr>
      <w:r w:rsidRPr="00EE4972">
        <w:t xml:space="preserve">Contract preferences </w:t>
      </w:r>
    </w:p>
    <w:p w14:paraId="76C7978D" w14:textId="50AB1187" w:rsidR="00280B46" w:rsidRPr="00D474A9" w:rsidRDefault="00DB513E" w:rsidP="00A80102">
      <w:pPr>
        <w:rPr>
          <w:szCs w:val="22"/>
        </w:rPr>
      </w:pPr>
      <w:r>
        <w:t>R</w:t>
      </w:r>
      <w:r w:rsidR="00E55FAB" w:rsidRPr="00E55FAB">
        <w:t xml:space="preserve">esults suggest </w:t>
      </w:r>
      <w:r w:rsidR="00746000" w:rsidRPr="00E55FAB">
        <w:t>farmers demonstrate</w:t>
      </w:r>
      <w:r w:rsidR="00E55FAB" w:rsidRPr="00E55FAB">
        <w:t xml:space="preserve"> a clear willingness to participate in conservation programmes for rare breeds</w:t>
      </w:r>
      <w:r w:rsidR="001D281B">
        <w:t>.</w:t>
      </w:r>
      <w:r w:rsidR="002F594F">
        <w:t xml:space="preserve"> </w:t>
      </w:r>
      <w:r>
        <w:t>P</w:t>
      </w:r>
      <w:r w:rsidR="004A418E">
        <w:t xml:space="preserve">articipation may be reduced by up to </w:t>
      </w:r>
      <w:r w:rsidR="006A253A">
        <w:t>84</w:t>
      </w:r>
      <w:r w:rsidR="004A418E">
        <w:t>% if farmer preferences for non-financial attributes a</w:t>
      </w:r>
      <w:r w:rsidR="005C6E91">
        <w:t xml:space="preserve">re not taken into consideration </w:t>
      </w:r>
      <w:r w:rsidR="00E55FAB" w:rsidRPr="00E6646E">
        <w:rPr>
          <w:szCs w:val="22"/>
        </w:rPr>
        <w:t xml:space="preserve">Within </w:t>
      </w:r>
      <w:r>
        <w:rPr>
          <w:szCs w:val="22"/>
        </w:rPr>
        <w:t>the</w:t>
      </w:r>
      <w:r w:rsidR="00E55FAB" w:rsidRPr="00E6646E">
        <w:rPr>
          <w:szCs w:val="22"/>
        </w:rPr>
        <w:t xml:space="preserve"> model</w:t>
      </w:r>
      <w:r w:rsidR="004906F0">
        <w:rPr>
          <w:szCs w:val="22"/>
        </w:rPr>
        <w:t>,</w:t>
      </w:r>
      <w:r w:rsidR="00E55FAB" w:rsidRPr="00E6646E">
        <w:rPr>
          <w:szCs w:val="22"/>
        </w:rPr>
        <w:t xml:space="preserve"> the N0 may capture the dis-utility of enrolling in a voluntary subsidy scheme that is not linked to contract attributes</w:t>
      </w:r>
      <w:r w:rsidR="00D03B11">
        <w:rPr>
          <w:szCs w:val="22"/>
        </w:rPr>
        <w:t>,</w:t>
      </w:r>
      <w:r w:rsidR="00E55FAB" w:rsidRPr="00E6646E">
        <w:rPr>
          <w:szCs w:val="22"/>
        </w:rPr>
        <w:t xml:space="preserve"> but potentially other factors not included in o</w:t>
      </w:r>
      <w:r w:rsidR="00E55FAB">
        <w:rPr>
          <w:szCs w:val="22"/>
        </w:rPr>
        <w:t>ur model (e.g. family tradition or mistrust in authorities</w:t>
      </w:r>
      <w:r w:rsidR="00E55FAB" w:rsidRPr="00E6646E">
        <w:rPr>
          <w:szCs w:val="22"/>
        </w:rPr>
        <w:t xml:space="preserve">). </w:t>
      </w:r>
      <w:r w:rsidR="003E6FBF">
        <w:rPr>
          <w:szCs w:val="22"/>
        </w:rPr>
        <w:t>It may also reflect a general</w:t>
      </w:r>
      <w:r w:rsidR="00F25DA5">
        <w:rPr>
          <w:szCs w:val="22"/>
        </w:rPr>
        <w:t xml:space="preserve"> reluctance to join a voluntary incentive scheme </w:t>
      </w:r>
      <w:r w:rsidR="00F25DA5">
        <w:rPr>
          <w:szCs w:val="22"/>
        </w:rPr>
        <w:fldChar w:fldCharType="begin" w:fldLock="1"/>
      </w:r>
      <w:r w:rsidR="00B50373">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rsidR="00F25DA5">
        <w:rPr>
          <w:szCs w:val="22"/>
        </w:rPr>
        <w:fldChar w:fldCharType="separate"/>
      </w:r>
      <w:r w:rsidR="00B50373" w:rsidRPr="00B50373">
        <w:rPr>
          <w:noProof/>
          <w:szCs w:val="22"/>
        </w:rPr>
        <w:t>(Christensen et al., 2011)</w:t>
      </w:r>
      <w:r w:rsidR="00F25DA5">
        <w:rPr>
          <w:szCs w:val="22"/>
        </w:rPr>
        <w:fldChar w:fldCharType="end"/>
      </w:r>
      <w:r w:rsidR="00F25DA5">
        <w:rPr>
          <w:szCs w:val="22"/>
        </w:rPr>
        <w:t>.</w:t>
      </w:r>
      <w:r w:rsidR="003E6FBF">
        <w:rPr>
          <w:szCs w:val="22"/>
        </w:rPr>
        <w:t xml:space="preserve"> </w:t>
      </w:r>
      <w:r w:rsidR="00D474A9">
        <w:rPr>
          <w:szCs w:val="22"/>
        </w:rPr>
        <w:t>However</w:t>
      </w:r>
      <w:r w:rsidR="00746000">
        <w:rPr>
          <w:szCs w:val="22"/>
        </w:rPr>
        <w:t>, heterogeneity</w:t>
      </w:r>
      <w:r w:rsidR="00280B46">
        <w:rPr>
          <w:szCs w:val="22"/>
        </w:rPr>
        <w:t xml:space="preserve"> across farmers in our sample </w:t>
      </w:r>
      <w:r w:rsidR="00D474A9">
        <w:rPr>
          <w:szCs w:val="22"/>
        </w:rPr>
        <w:t xml:space="preserve">(as shown by significant standard deviation of non-random parameters) </w:t>
      </w:r>
      <w:r w:rsidR="00280B46">
        <w:rPr>
          <w:szCs w:val="22"/>
        </w:rPr>
        <w:t xml:space="preserve">complicates interpretation of the N0.   </w:t>
      </w:r>
      <w:r w:rsidR="00E55FAB" w:rsidRPr="00E6646E">
        <w:rPr>
          <w:szCs w:val="22"/>
        </w:rPr>
        <w:t xml:space="preserve">     </w:t>
      </w:r>
    </w:p>
    <w:p w14:paraId="620DED83" w14:textId="77777777" w:rsidR="00A80102" w:rsidRPr="00E55FAB" w:rsidRDefault="00A80102" w:rsidP="00A80102">
      <w:r w:rsidRPr="00E6646E">
        <w:rPr>
          <w:bCs/>
          <w:szCs w:val="22"/>
        </w:rPr>
        <w:t xml:space="preserve">  </w:t>
      </w:r>
    </w:p>
    <w:p w14:paraId="63C2E736" w14:textId="3E9EB01C" w:rsidR="005C4916" w:rsidRDefault="00A80102" w:rsidP="00A80102">
      <w:r w:rsidRPr="00A80102">
        <w:rPr>
          <w:bCs/>
        </w:rPr>
        <w:tab/>
      </w:r>
      <w:r w:rsidR="005C6E91">
        <w:rPr>
          <w:bCs/>
        </w:rPr>
        <w:t>F</w:t>
      </w:r>
      <w:r w:rsidRPr="00A80102">
        <w:rPr>
          <w:bCs/>
        </w:rPr>
        <w:t>armers revealed a tendency to value flexibility in contracts</w:t>
      </w:r>
      <w:r w:rsidR="005C4916">
        <w:rPr>
          <w:bCs/>
        </w:rPr>
        <w:t xml:space="preserve"> as</w:t>
      </w:r>
      <w:r w:rsidRPr="00A80102">
        <w:rPr>
          <w:bCs/>
        </w:rPr>
        <w:t xml:space="preserve"> demonstrated through a preference for shorter contract durations</w:t>
      </w:r>
      <w:r w:rsidR="0090749B">
        <w:rPr>
          <w:bCs/>
        </w:rPr>
        <w:t>,</w:t>
      </w:r>
      <w:r w:rsidRPr="00A80102">
        <w:rPr>
          <w:bCs/>
        </w:rPr>
        <w:t xml:space="preserve"> a common finding in similar studies</w:t>
      </w:r>
      <w:r w:rsidR="00412818">
        <w:rPr>
          <w:bCs/>
        </w:rPr>
        <w:t xml:space="preserve"> </w:t>
      </w:r>
      <w:r w:rsidR="00412818">
        <w:rPr>
          <w:bCs/>
        </w:rPr>
        <w:fldChar w:fldCharType="begin" w:fldLock="1"/>
      </w:r>
      <w:r w:rsidR="00793EE9">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Tesfaye and Brouwer, 2012; Santos et al., 2015)", "plainTextFormattedCitation" : "(Christensen et al., 2011; Tesfaye and Brouwer, 2012; Santos et al., 2015)", "previouslyFormattedCitation" : "(Christensen et al., 2011; Tesfaye and Brouwer, 2012; Santos et al., 2015)" }, "properties" : { "noteIndex" : 0 }, "schema" : "https://github.com/citation-style-language/schema/raw/master/csl-citation.json" }</w:instrText>
      </w:r>
      <w:r w:rsidR="00412818">
        <w:rPr>
          <w:bCs/>
        </w:rPr>
        <w:fldChar w:fldCharType="separate"/>
      </w:r>
      <w:r w:rsidR="00700100" w:rsidRPr="00700100">
        <w:rPr>
          <w:bCs/>
          <w:noProof/>
        </w:rPr>
        <w:t>(Christensen et al., 2011; Tesfaye and Brouwer, 2012; Santos et al., 2015)</w:t>
      </w:r>
      <w:r w:rsidR="00412818">
        <w:rPr>
          <w:bCs/>
        </w:rPr>
        <w:fldChar w:fldCharType="end"/>
      </w:r>
      <w:r w:rsidR="005C4916">
        <w:rPr>
          <w:bCs/>
        </w:rPr>
        <w:t>.</w:t>
      </w:r>
      <w:r w:rsidR="00412818">
        <w:rPr>
          <w:bCs/>
        </w:rPr>
        <w:t xml:space="preserve"> </w:t>
      </w:r>
      <w:r w:rsidR="006A253A">
        <w:rPr>
          <w:bCs/>
        </w:rPr>
        <w:t xml:space="preserve">While bovine </w:t>
      </w:r>
      <w:proofErr w:type="gramStart"/>
      <w:r w:rsidR="006A253A">
        <w:rPr>
          <w:bCs/>
        </w:rPr>
        <w:t>farmers</w:t>
      </w:r>
      <w:proofErr w:type="gramEnd"/>
      <w:r w:rsidRPr="00A80102">
        <w:rPr>
          <w:bCs/>
        </w:rPr>
        <w:t xml:space="preserve"> </w:t>
      </w:r>
      <w:r w:rsidR="0008591D">
        <w:rPr>
          <w:bCs/>
        </w:rPr>
        <w:t xml:space="preserve">preferred individually managed </w:t>
      </w:r>
      <w:r w:rsidR="00D902AC">
        <w:rPr>
          <w:bCs/>
        </w:rPr>
        <w:t xml:space="preserve">conservation </w:t>
      </w:r>
      <w:r w:rsidR="0008591D">
        <w:rPr>
          <w:bCs/>
        </w:rPr>
        <w:t>programmes</w:t>
      </w:r>
      <w:r w:rsidR="006A253A">
        <w:rPr>
          <w:bCs/>
        </w:rPr>
        <w:t xml:space="preserve"> ovine farmers preferred community managed schemes</w:t>
      </w:r>
      <w:r w:rsidR="00245854">
        <w:rPr>
          <w:bCs/>
        </w:rPr>
        <w:t>. This seems</w:t>
      </w:r>
      <w:r w:rsidR="005C6E91">
        <w:rPr>
          <w:bCs/>
        </w:rPr>
        <w:t xml:space="preserve"> logical </w:t>
      </w:r>
      <w:r w:rsidR="00DB513E">
        <w:rPr>
          <w:bCs/>
        </w:rPr>
        <w:t>in post-communist</w:t>
      </w:r>
      <w:r w:rsidR="00746000">
        <w:rPr>
          <w:bCs/>
        </w:rPr>
        <w:t xml:space="preserve"> Romania</w:t>
      </w:r>
      <w:r w:rsidR="00DB513E">
        <w:rPr>
          <w:bCs/>
        </w:rPr>
        <w:t xml:space="preserve">, which has seen </w:t>
      </w:r>
      <w:r w:rsidR="005C6E91">
        <w:rPr>
          <w:bCs/>
        </w:rPr>
        <w:t>a shift from collective to individual ownership rights</w:t>
      </w:r>
      <w:r w:rsidR="006A253A">
        <w:rPr>
          <w:bCs/>
        </w:rPr>
        <w:t xml:space="preserve"> across agriculture</w:t>
      </w:r>
      <w:r w:rsidR="006C050A">
        <w:rPr>
          <w:bCs/>
        </w:rPr>
        <w:t xml:space="preserve"> </w:t>
      </w:r>
      <w:r w:rsidR="006C050A">
        <w:rPr>
          <w:bCs/>
        </w:rPr>
        <w:fldChar w:fldCharType="begin" w:fldLock="1"/>
      </w:r>
      <w:r w:rsidR="00B50373">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Tudor and Alexandri, 2015)", "plainTextFormattedCitation" : "(Tudor and Alexandri, 2015)", "previouslyFormattedCitation" : "(Tudor and Alexandri, 2015)" }, "properties" : { "noteIndex" : 0 }, "schema" : "https://github.com/citation-style-language/schema/raw/master/csl-citation.json" }</w:instrText>
      </w:r>
      <w:r w:rsidR="006C050A">
        <w:rPr>
          <w:bCs/>
        </w:rPr>
        <w:fldChar w:fldCharType="separate"/>
      </w:r>
      <w:r w:rsidR="00B50373" w:rsidRPr="00B50373">
        <w:rPr>
          <w:bCs/>
          <w:noProof/>
        </w:rPr>
        <w:t>(Tudor and Alexandri, 2015)</w:t>
      </w:r>
      <w:r w:rsidR="006C050A">
        <w:rPr>
          <w:bCs/>
        </w:rPr>
        <w:fldChar w:fldCharType="end"/>
      </w:r>
      <w:r w:rsidR="00202C5E">
        <w:rPr>
          <w:bCs/>
        </w:rPr>
        <w:t xml:space="preserve">. </w:t>
      </w:r>
      <w:r w:rsidR="00DB513E">
        <w:rPr>
          <w:bCs/>
        </w:rPr>
        <w:t>On the other hand</w:t>
      </w:r>
      <w:r w:rsidR="00CE4D73">
        <w:rPr>
          <w:bCs/>
        </w:rPr>
        <w:t xml:space="preserve"> </w:t>
      </w:r>
      <w:r w:rsidR="00746000">
        <w:rPr>
          <w:bCs/>
        </w:rPr>
        <w:t>an enduring</w:t>
      </w:r>
      <w:r w:rsidR="00DB513E">
        <w:rPr>
          <w:bCs/>
        </w:rPr>
        <w:t xml:space="preserve"> </w:t>
      </w:r>
      <w:r w:rsidR="006A253A">
        <w:rPr>
          <w:bCs/>
        </w:rPr>
        <w:t xml:space="preserve">communal </w:t>
      </w:r>
      <w:r w:rsidR="00DB513E">
        <w:rPr>
          <w:bCs/>
        </w:rPr>
        <w:t xml:space="preserve">herd </w:t>
      </w:r>
      <w:r w:rsidR="006A253A">
        <w:rPr>
          <w:bCs/>
        </w:rPr>
        <w:t>grazing</w:t>
      </w:r>
      <w:r w:rsidR="00746000">
        <w:rPr>
          <w:bCs/>
        </w:rPr>
        <w:t xml:space="preserve"> regime</w:t>
      </w:r>
      <w:r w:rsidR="006A253A">
        <w:rPr>
          <w:bCs/>
        </w:rPr>
        <w:t xml:space="preserve"> </w:t>
      </w:r>
      <w:r w:rsidR="00DB513E">
        <w:rPr>
          <w:bCs/>
        </w:rPr>
        <w:t>among sheep farmers may explain</w:t>
      </w:r>
      <w:r w:rsidR="006A253A">
        <w:rPr>
          <w:bCs/>
        </w:rPr>
        <w:t xml:space="preserve"> </w:t>
      </w:r>
      <w:r w:rsidR="00DB513E">
        <w:rPr>
          <w:bCs/>
        </w:rPr>
        <w:t xml:space="preserve">the </w:t>
      </w:r>
      <w:r w:rsidR="006A253A">
        <w:rPr>
          <w:bCs/>
        </w:rPr>
        <w:t xml:space="preserve">alternative preference. </w:t>
      </w:r>
      <w:r w:rsidR="00D902AC">
        <w:rPr>
          <w:bCs/>
        </w:rPr>
        <w:t>T</w:t>
      </w:r>
      <w:r w:rsidR="006A253A">
        <w:rPr>
          <w:bCs/>
        </w:rPr>
        <w:t xml:space="preserve">he significance of the standard deviation for this attribute </w:t>
      </w:r>
      <w:r w:rsidR="00D902AC">
        <w:rPr>
          <w:bCs/>
        </w:rPr>
        <w:t xml:space="preserve">further </w:t>
      </w:r>
      <w:r w:rsidR="006A253A">
        <w:rPr>
          <w:bCs/>
        </w:rPr>
        <w:t>complicates interpretation</w:t>
      </w:r>
      <w:r w:rsidR="00245854">
        <w:rPr>
          <w:bCs/>
        </w:rPr>
        <w:t>.</w:t>
      </w:r>
      <w:r w:rsidR="00D902AC">
        <w:rPr>
          <w:bCs/>
        </w:rPr>
        <w:t xml:space="preserve"> </w:t>
      </w:r>
      <w:r w:rsidR="005C4916">
        <w:rPr>
          <w:bCs/>
        </w:rPr>
        <w:t xml:space="preserve">Although </w:t>
      </w:r>
      <w:r w:rsidR="005C4916">
        <w:t>s</w:t>
      </w:r>
      <w:r w:rsidRPr="00A80102">
        <w:t xml:space="preserve">cheme support for a conservation programme was not considered important by </w:t>
      </w:r>
      <w:r w:rsidR="00A95AA1">
        <w:t xml:space="preserve">both </w:t>
      </w:r>
      <w:r w:rsidRPr="00A80102">
        <w:t>farmer</w:t>
      </w:r>
      <w:r w:rsidR="00A95AA1">
        <w:t xml:space="preserve"> groups</w:t>
      </w:r>
      <w:r w:rsidRPr="00A80102">
        <w:t xml:space="preserve"> </w:t>
      </w:r>
      <w:r w:rsidR="005C4916">
        <w:t>s</w:t>
      </w:r>
      <w:r w:rsidRPr="00A80102">
        <w:t xml:space="preserve">imilar attributes were significant in other </w:t>
      </w:r>
      <w:r w:rsidR="00245854">
        <w:t>studies</w:t>
      </w:r>
      <w:r w:rsidR="00135590">
        <w:t xml:space="preserve"> </w:t>
      </w:r>
      <w:r w:rsidR="00135590">
        <w:fldChar w:fldCharType="begin" w:fldLock="1"/>
      </w:r>
      <w:r w:rsidR="00B50373">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Ruto and Garrod, 2009)", "plainTextFormattedCitation" : "(Ruto and Garrod, 2009)", "previouslyFormattedCitation" : "(Ruto and Garrod, 2009)" }, "properties" : { "noteIndex" : 0 }, "schema" : "https://github.com/citation-style-language/schema/raw/master/csl-citation.json" }</w:instrText>
      </w:r>
      <w:r w:rsidR="00135590">
        <w:fldChar w:fldCharType="separate"/>
      </w:r>
      <w:r w:rsidR="00B50373" w:rsidRPr="00B50373">
        <w:rPr>
          <w:noProof/>
        </w:rPr>
        <w:t>(Ruto and Garrod, 2009)</w:t>
      </w:r>
      <w:r w:rsidR="00135590">
        <w:fldChar w:fldCharType="end"/>
      </w:r>
      <w:r w:rsidRPr="00A80102">
        <w:t>.</w:t>
      </w:r>
      <w:r w:rsidR="008814D5">
        <w:t xml:space="preserve"> For instance, work by </w:t>
      </w:r>
      <w:r w:rsidR="008814D5">
        <w:fldChar w:fldCharType="begin" w:fldLock="1"/>
      </w:r>
      <w:r w:rsidR="00202C5E">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manualFormatting" : "Christensen et al. (2011)", "plainTextFormattedCitation" : "(Christensen et al., 2011)", "previouslyFormattedCitation" : "(Christensen et al., 2011)" }, "properties" : { "noteIndex" : 0 }, "schema" : "https://github.com/citation-style-language/schema/raw/master/csl-citation.json" }</w:instrText>
      </w:r>
      <w:r w:rsidR="008814D5">
        <w:fldChar w:fldCharType="separate"/>
      </w:r>
      <w:r w:rsidR="00202C5E">
        <w:rPr>
          <w:noProof/>
        </w:rPr>
        <w:t>Christensen et al.</w:t>
      </w:r>
      <w:r w:rsidR="00B50373" w:rsidRPr="00B50373">
        <w:rPr>
          <w:noProof/>
        </w:rPr>
        <w:t xml:space="preserve"> </w:t>
      </w:r>
      <w:r w:rsidR="00202C5E">
        <w:rPr>
          <w:noProof/>
        </w:rPr>
        <w:t>(</w:t>
      </w:r>
      <w:r w:rsidR="00B50373" w:rsidRPr="00B50373">
        <w:rPr>
          <w:noProof/>
        </w:rPr>
        <w:t>2011)</w:t>
      </w:r>
      <w:r w:rsidR="008814D5">
        <w:fldChar w:fldCharType="end"/>
      </w:r>
      <w:r w:rsidR="008814D5">
        <w:t xml:space="preserve"> has shown farmers are able to place a monetary value on being released from certain administrative burdens and that</w:t>
      </w:r>
      <w:r w:rsidR="000D4B78">
        <w:t xml:space="preserve"> the use of farm advisors for schemes</w:t>
      </w:r>
      <w:r w:rsidR="008814D5">
        <w:t xml:space="preserve"> </w:t>
      </w:r>
      <w:r w:rsidR="008814D5" w:rsidRPr="00274310">
        <w:t>might make farmers willing to accept a lower payment for enrolling in a scheme.</w:t>
      </w:r>
      <w:r w:rsidR="008814D5">
        <w:t xml:space="preserve"> In developing countries</w:t>
      </w:r>
      <w:r w:rsidR="000D4B78">
        <w:t xml:space="preserve"> like Romania</w:t>
      </w:r>
      <w:r w:rsidR="008814D5">
        <w:t xml:space="preserve">, </w:t>
      </w:r>
      <w:r w:rsidR="00746000">
        <w:t>where rural populations</w:t>
      </w:r>
      <w:r w:rsidR="000D4B78">
        <w:t xml:space="preserve"> are generally less educated</w:t>
      </w:r>
      <w:r w:rsidR="00D946C6">
        <w:t xml:space="preserve"> than the wider population </w:t>
      </w:r>
      <w:r w:rsidR="00A56110">
        <w:fldChar w:fldCharType="begin" w:fldLock="1"/>
      </w:r>
      <w:r w:rsidR="00B50373">
        <w:instrText>ADDIN CSL_CITATION { "citationItems" : [ { "id" : "ITEM-1", "itemData" : { "author" : [ { "dropping-particle" : "", "family" : "FAO", "given" : "", "non-dropping-particle" : "", "parse-names" : false, "suffix" : "" } ], "id" : "ITEM-1", "issued" : { "date-parts" : [ [ "2001" ] ] }, "publisher-place" : "Rome, Italy", "title" : "Farming Systems and Poverty. Improving farmers' livelihoods in a changing world.", "type" : "report" }, "uris" : [ "http://www.mendeley.com/documents/?uuid=31e33bb8-a50b-45bd-97a0-a2a9174d6a68" ] } ], "mendeley" : { "formattedCitation" : "(FAO, 2001)", "plainTextFormattedCitation" : "(FAO, 2001)", "previouslyFormattedCitation" : "(FAO, 2001)" }, "properties" : { "noteIndex" : 0 }, "schema" : "https://github.com/citation-style-language/schema/raw/master/csl-citation.json" }</w:instrText>
      </w:r>
      <w:r w:rsidR="00A56110">
        <w:fldChar w:fldCharType="separate"/>
      </w:r>
      <w:r w:rsidR="00B50373" w:rsidRPr="00B50373">
        <w:rPr>
          <w:noProof/>
        </w:rPr>
        <w:t>(FAO, 2001)</w:t>
      </w:r>
      <w:r w:rsidR="00A56110">
        <w:fldChar w:fldCharType="end"/>
      </w:r>
      <w:r w:rsidR="00D946C6">
        <w:t xml:space="preserve"> application support for schemes may in-fact be paramount to securing farmer participation</w:t>
      </w:r>
      <w:r w:rsidR="00A56110">
        <w:t xml:space="preserve">. </w:t>
      </w:r>
    </w:p>
    <w:p w14:paraId="235D0C16" w14:textId="77777777" w:rsidR="00746000" w:rsidRDefault="00746000" w:rsidP="00A80102"/>
    <w:p w14:paraId="472CF961" w14:textId="6A47A453" w:rsidR="00B0169F" w:rsidRDefault="0090749B" w:rsidP="0090749B">
      <w:r w:rsidRPr="0090749B">
        <w:t xml:space="preserve">A number of covariates </w:t>
      </w:r>
      <w:r w:rsidR="008B4177">
        <w:t>help</w:t>
      </w:r>
      <w:r w:rsidR="008B4177" w:rsidRPr="0090749B">
        <w:t xml:space="preserve"> </w:t>
      </w:r>
      <w:r w:rsidRPr="0090749B">
        <w:t>expla</w:t>
      </w:r>
      <w:r w:rsidR="00AB2D48">
        <w:t>in heterogeneity i</w:t>
      </w:r>
      <w:r w:rsidR="000B41D2">
        <w:t xml:space="preserve">n both models. </w:t>
      </w:r>
      <w:r w:rsidR="00AE284B">
        <w:t>W</w:t>
      </w:r>
      <w:r w:rsidR="00B60D84">
        <w:t xml:space="preserve">e did not find that farmers keeping rare breeds were WTA less for supplying conservation services, perhaps suggesting other non-monetary motives were driving their </w:t>
      </w:r>
      <w:r w:rsidR="00D039CD">
        <w:t>decisions</w:t>
      </w:r>
      <w:r w:rsidR="00B60D84">
        <w:t xml:space="preserve"> </w:t>
      </w:r>
      <w:r w:rsidR="00D039CD">
        <w:t>regarding</w:t>
      </w:r>
      <w:r w:rsidR="00B60D84">
        <w:t xml:space="preserve"> the contract options. </w:t>
      </w:r>
      <w:r w:rsidRPr="0090749B">
        <w:t xml:space="preserve">Both farmer groups enrolled in AES schemes </w:t>
      </w:r>
      <w:r w:rsidR="00EB1237">
        <w:t>were</w:t>
      </w:r>
      <w:r w:rsidR="00EB1237" w:rsidRPr="0090749B">
        <w:t xml:space="preserve"> </w:t>
      </w:r>
      <w:r w:rsidRPr="0090749B">
        <w:t>WTA less compensation for supplying conservation services</w:t>
      </w:r>
      <w:r w:rsidR="00EB1237">
        <w:t xml:space="preserve">, </w:t>
      </w:r>
      <w:r w:rsidRPr="0090749B">
        <w:t>thus providing a means</w:t>
      </w:r>
      <w:r w:rsidR="008B4177">
        <w:t xml:space="preserve"> for </w:t>
      </w:r>
      <w:r w:rsidR="00EB1237">
        <w:t>conservation agencies</w:t>
      </w:r>
      <w:r w:rsidRPr="0090749B">
        <w:t xml:space="preserve"> to target least cost</w:t>
      </w:r>
      <w:r w:rsidR="00EB1237">
        <w:t xml:space="preserve"> service</w:t>
      </w:r>
      <w:r w:rsidRPr="0090749B">
        <w:t xml:space="preserve"> providers.</w:t>
      </w:r>
      <w:r w:rsidR="000D5790">
        <w:t xml:space="preserve"> </w:t>
      </w:r>
      <w:r w:rsidR="00A56110">
        <w:t xml:space="preserve">However, </w:t>
      </w:r>
      <w:r w:rsidR="00971E86">
        <w:t>farmers enrolled in AES schemes</w:t>
      </w:r>
      <w:r w:rsidR="00A56110">
        <w:t xml:space="preserve"> were also more likely </w:t>
      </w:r>
      <w:r w:rsidR="00971E86">
        <w:t xml:space="preserve">not to select a contract option, suggesting overlap with existing contractual schemes may deter farmers from participating. </w:t>
      </w:r>
      <w:r w:rsidR="008B4177">
        <w:t xml:space="preserve">In addition, farmers already enrolled on AES programmes </w:t>
      </w:r>
      <w:r w:rsidR="00B0169F">
        <w:t>are more likely to</w:t>
      </w:r>
      <w:r w:rsidR="008B4177">
        <w:t xml:space="preserve"> harbour pro-environmental attitudes</w:t>
      </w:r>
      <w:r w:rsidR="00494E15">
        <w:t xml:space="preserve"> </w:t>
      </w:r>
      <w:r w:rsidR="00494E15">
        <w:fldChar w:fldCharType="begin" w:fldLock="1"/>
      </w:r>
      <w:r w:rsidR="00B50373">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Heyman and Ariely, 2004)", "plainTextFormattedCitation" : "(Heyman and Ariely, 2004)", "previouslyFormattedCitation" : "(Heyman and Ariely, 2004)" }, "properties" : { "noteIndex" : 0 }, "schema" : "https://github.com/citation-style-language/schema/raw/master/csl-citation.json" }</w:instrText>
      </w:r>
      <w:r w:rsidR="00494E15">
        <w:fldChar w:fldCharType="separate"/>
      </w:r>
      <w:r w:rsidR="00B50373" w:rsidRPr="00B50373">
        <w:rPr>
          <w:noProof/>
        </w:rPr>
        <w:t>(Heyman and Ariely, 2004)</w:t>
      </w:r>
      <w:r w:rsidR="00494E15">
        <w:fldChar w:fldCharType="end"/>
      </w:r>
      <w:r w:rsidR="00494E15">
        <w:t xml:space="preserve"> that </w:t>
      </w:r>
      <w:r w:rsidR="00B0169F">
        <w:t xml:space="preserve">may </w:t>
      </w:r>
      <w:r w:rsidR="00993854">
        <w:t>improve compliance with contractual schemes</w:t>
      </w:r>
      <w:r w:rsidR="00D9040D">
        <w:t>.</w:t>
      </w:r>
      <w:r w:rsidR="004F1DB7">
        <w:t xml:space="preserve"> </w:t>
      </w:r>
    </w:p>
    <w:p w14:paraId="2367D442" w14:textId="77777777" w:rsidR="00B0169F" w:rsidRDefault="00B0169F" w:rsidP="0090749B"/>
    <w:p w14:paraId="6146AF88" w14:textId="64F64DB3" w:rsidR="0090749B" w:rsidRDefault="0090749B" w:rsidP="0090749B">
      <w:r w:rsidRPr="0090749B">
        <w:t xml:space="preserve">In both models community (in-kind) based support is associated with higher </w:t>
      </w:r>
      <w:r w:rsidR="00AB2D48">
        <w:t>cost</w:t>
      </w:r>
      <w:r w:rsidRPr="0090749B">
        <w:t xml:space="preserve"> than those preferring cash based </w:t>
      </w:r>
      <w:r w:rsidR="00737871" w:rsidRPr="0090749B">
        <w:t>payments</w:t>
      </w:r>
      <w:r w:rsidR="00737871">
        <w:t>;</w:t>
      </w:r>
      <w:r w:rsidR="007D3CA5">
        <w:t xml:space="preserve"> implying </w:t>
      </w:r>
      <w:r w:rsidRPr="0090749B">
        <w:t>the use of in-k</w:t>
      </w:r>
      <w:r w:rsidR="00AB2D48">
        <w:t xml:space="preserve">ind rewards </w:t>
      </w:r>
      <w:r w:rsidR="0095689D">
        <w:t>will increase overall scheme</w:t>
      </w:r>
      <w:r w:rsidRPr="0090749B">
        <w:t xml:space="preserve"> </w:t>
      </w:r>
      <w:r w:rsidR="00AB2D48">
        <w:t>cost.</w:t>
      </w:r>
      <w:r w:rsidR="007E7064">
        <w:t xml:space="preserve"> </w:t>
      </w:r>
      <w:r w:rsidR="0095689D">
        <w:t>However,</w:t>
      </w:r>
      <w:r w:rsidR="0095689D" w:rsidRPr="007E7064">
        <w:t xml:space="preserve"> </w:t>
      </w:r>
      <w:r w:rsidR="007E7064" w:rsidRPr="007E7064">
        <w:t xml:space="preserve">in-kind payments </w:t>
      </w:r>
      <w:r w:rsidR="007E7064">
        <w:t xml:space="preserve">have been shown to be more effective than cash payments in stimulating </w:t>
      </w:r>
      <w:r w:rsidR="0095689D">
        <w:t xml:space="preserve">conservation </w:t>
      </w:r>
      <w:r w:rsidR="007E7064">
        <w:t xml:space="preserve">effort </w:t>
      </w:r>
      <w:r w:rsidR="007E7064">
        <w:fldChar w:fldCharType="begin" w:fldLock="1"/>
      </w:r>
      <w:r w:rsidR="00B50373">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Gorton et al., 2009)", "plainTextFormattedCitation" : "(Gorton et al., 2009)", "previouslyFormattedCitation" : "(Gorton et al., 2009)" }, "properties" : { "noteIndex" : 0 }, "schema" : "https://github.com/citation-style-language/schema/raw/master/csl-citation.json" }</w:instrText>
      </w:r>
      <w:r w:rsidR="007E7064">
        <w:fldChar w:fldCharType="separate"/>
      </w:r>
      <w:r w:rsidR="00B50373" w:rsidRPr="00B50373">
        <w:rPr>
          <w:noProof/>
        </w:rPr>
        <w:t>(Gorton et al., 2009)</w:t>
      </w:r>
      <w:r w:rsidR="007E7064">
        <w:fldChar w:fldCharType="end"/>
      </w:r>
      <w:r w:rsidR="00CA0D51">
        <w:t xml:space="preserve"> and </w:t>
      </w:r>
      <w:r w:rsidR="00881F8B">
        <w:t xml:space="preserve">may </w:t>
      </w:r>
      <w:r w:rsidR="00CA0D51">
        <w:t>provide</w:t>
      </w:r>
      <w:r w:rsidR="00881F8B">
        <w:t xml:space="preserve"> longer term </w:t>
      </w:r>
      <w:r w:rsidR="0095689D">
        <w:t xml:space="preserve">infrastructure </w:t>
      </w:r>
      <w:r w:rsidR="00881F8B">
        <w:t>benefit</w:t>
      </w:r>
      <w:r w:rsidR="00CA0D51">
        <w:t>s</w:t>
      </w:r>
      <w:r w:rsidR="00881F8B">
        <w:t xml:space="preserve"> </w:t>
      </w:r>
      <w:r w:rsidR="00CA0D51">
        <w:t>to communities</w:t>
      </w:r>
      <w:r w:rsidR="00881F8B">
        <w:t xml:space="preserve"> supplying public goods.</w:t>
      </w:r>
      <w:r w:rsidR="007003B1">
        <w:t xml:space="preserve"> In addition, </w:t>
      </w:r>
      <w:r w:rsidR="007003B1">
        <w:fldChar w:fldCharType="begin" w:fldLock="1"/>
      </w:r>
      <w:r w:rsidR="00202C5E">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manualFormatting" : "Narloch et al. (2017)", "plainTextFormattedCitation" : "(Narloch et al., 2017)", "previouslyFormattedCitation" : "(Narloch et al., 2017)" }, "properties" : { "noteIndex" : 0 }, "schema" : "https://github.com/citation-style-language/schema/raw/master/csl-citation.json" }</w:instrText>
      </w:r>
      <w:r w:rsidR="007003B1">
        <w:fldChar w:fldCharType="separate"/>
      </w:r>
      <w:r w:rsidR="00202C5E">
        <w:rPr>
          <w:noProof/>
        </w:rPr>
        <w:t>Narloch et al.</w:t>
      </w:r>
      <w:r w:rsidR="00B50373" w:rsidRPr="00B50373">
        <w:rPr>
          <w:noProof/>
        </w:rPr>
        <w:t xml:space="preserve"> </w:t>
      </w:r>
      <w:r w:rsidR="00202C5E">
        <w:rPr>
          <w:noProof/>
        </w:rPr>
        <w:t>(</w:t>
      </w:r>
      <w:r w:rsidR="00B50373" w:rsidRPr="00B50373">
        <w:rPr>
          <w:noProof/>
        </w:rPr>
        <w:t>2017)</w:t>
      </w:r>
      <w:r w:rsidR="007003B1">
        <w:fldChar w:fldCharType="end"/>
      </w:r>
      <w:r w:rsidR="00202C5E">
        <w:t xml:space="preserve"> argue</w:t>
      </w:r>
      <w:r w:rsidR="007003B1">
        <w:t xml:space="preserve"> </w:t>
      </w:r>
      <w:r w:rsidR="007003B1" w:rsidRPr="001658EA">
        <w:t xml:space="preserve">collective payments to community groups may effectively ‘crowd-in’ compliance, </w:t>
      </w:r>
      <w:r w:rsidR="007003B1">
        <w:t xml:space="preserve">thus </w:t>
      </w:r>
      <w:r w:rsidR="007003B1" w:rsidRPr="001658EA">
        <w:t>reducing monitoring costs and improving conservation outcomes.</w:t>
      </w:r>
      <w:r w:rsidR="007003B1">
        <w:t xml:space="preserve"> </w:t>
      </w:r>
      <w:r w:rsidR="000B41D2">
        <w:t xml:space="preserve">The additional costs of </w:t>
      </w:r>
      <w:r w:rsidR="004F1DB7">
        <w:t>community schemes</w:t>
      </w:r>
      <w:r w:rsidR="006F4E76">
        <w:t xml:space="preserve"> </w:t>
      </w:r>
      <w:r w:rsidR="000B41D2">
        <w:t>must therefore be weighed against</w:t>
      </w:r>
      <w:r w:rsidR="006F4E76">
        <w:t xml:space="preserve"> (potentially)</w:t>
      </w:r>
      <w:r w:rsidR="000B41D2">
        <w:t xml:space="preserve"> </w:t>
      </w:r>
      <w:r w:rsidR="006F4E76">
        <w:t xml:space="preserve">improved social and </w:t>
      </w:r>
      <w:r w:rsidR="004F1DB7">
        <w:t xml:space="preserve">farm animal diversity </w:t>
      </w:r>
      <w:r w:rsidR="006F4E76">
        <w:t>outcomes</w:t>
      </w:r>
      <w:r w:rsidR="000B41D2">
        <w:t>.</w:t>
      </w:r>
    </w:p>
    <w:p w14:paraId="6FC8E027" w14:textId="77777777" w:rsidR="009D7BE6" w:rsidRDefault="009D7BE6" w:rsidP="0090749B"/>
    <w:p w14:paraId="084C19A7" w14:textId="77777777" w:rsidR="00236D91" w:rsidRPr="00236D91" w:rsidRDefault="004C7A33" w:rsidP="004C7A33">
      <w:pPr>
        <w:pStyle w:val="Heading2"/>
      </w:pPr>
      <w:r>
        <w:t>Contract participation</w:t>
      </w:r>
    </w:p>
    <w:p w14:paraId="6A80DB48" w14:textId="77777777" w:rsidR="00616002" w:rsidRDefault="00616002" w:rsidP="00A834E8">
      <w:pPr>
        <w:rPr>
          <w:bCs/>
        </w:rPr>
      </w:pPr>
    </w:p>
    <w:p w14:paraId="6C693B29" w14:textId="47D0CD66" w:rsidR="00351461" w:rsidRDefault="000743CE" w:rsidP="00A834E8">
      <w:pPr>
        <w:rPr>
          <w:bCs/>
        </w:rPr>
      </w:pPr>
      <w:r w:rsidRPr="0090749B">
        <w:rPr>
          <w:bCs/>
        </w:rPr>
        <w:t xml:space="preserve">Contract participation </w:t>
      </w:r>
      <w:r w:rsidR="00245854">
        <w:rPr>
          <w:bCs/>
        </w:rPr>
        <w:t xml:space="preserve">estimates </w:t>
      </w:r>
      <w:r w:rsidRPr="0090749B">
        <w:rPr>
          <w:bCs/>
        </w:rPr>
        <w:t xml:space="preserve">reveal </w:t>
      </w:r>
      <w:r w:rsidR="00060D44">
        <w:rPr>
          <w:bCs/>
        </w:rPr>
        <w:t>a</w:t>
      </w:r>
      <w:r>
        <w:rPr>
          <w:bCs/>
        </w:rPr>
        <w:t xml:space="preserve"> trade-off between non-monetary attributes </w:t>
      </w:r>
      <w:r w:rsidRPr="0090749B">
        <w:rPr>
          <w:bCs/>
        </w:rPr>
        <w:t xml:space="preserve">and </w:t>
      </w:r>
      <w:r>
        <w:rPr>
          <w:bCs/>
        </w:rPr>
        <w:t>financial incentives</w:t>
      </w:r>
      <w:r w:rsidRPr="0090749B">
        <w:rPr>
          <w:bCs/>
        </w:rPr>
        <w:t>.</w:t>
      </w:r>
      <w:r>
        <w:rPr>
          <w:bCs/>
        </w:rPr>
        <w:t xml:space="preserve"> For instance, i</w:t>
      </w:r>
      <w:r w:rsidR="0090749B" w:rsidRPr="0090749B">
        <w:rPr>
          <w:bCs/>
        </w:rPr>
        <w:t xml:space="preserve">f </w:t>
      </w:r>
      <w:r>
        <w:rPr>
          <w:bCs/>
        </w:rPr>
        <w:t xml:space="preserve">RDP </w:t>
      </w:r>
      <w:r w:rsidR="0090749B" w:rsidRPr="0090749B">
        <w:rPr>
          <w:bCs/>
        </w:rPr>
        <w:t xml:space="preserve">subsidies </w:t>
      </w:r>
      <w:r w:rsidR="004F3945">
        <w:rPr>
          <w:bCs/>
        </w:rPr>
        <w:t>paid</w:t>
      </w:r>
      <w:r w:rsidR="006175FC">
        <w:rPr>
          <w:bCs/>
        </w:rPr>
        <w:t xml:space="preserve"> </w:t>
      </w:r>
      <w:r w:rsidR="0090749B" w:rsidRPr="0090749B">
        <w:t xml:space="preserve">€ </w:t>
      </w:r>
      <w:r w:rsidR="0090749B" w:rsidRPr="0090749B">
        <w:rPr>
          <w:bCs/>
        </w:rPr>
        <w:t xml:space="preserve">120/ animal </w:t>
      </w:r>
      <w:r w:rsidR="0090749B" w:rsidRPr="0090749B">
        <w:rPr>
          <w:bCs/>
          <w:vertAlign w:val="superscript"/>
        </w:rPr>
        <w:t>year-</w:t>
      </w:r>
      <w:r w:rsidR="006175FC" w:rsidRPr="0090749B">
        <w:rPr>
          <w:bCs/>
          <w:vertAlign w:val="superscript"/>
        </w:rPr>
        <w:t xml:space="preserve">1 </w:t>
      </w:r>
      <w:r w:rsidR="006175FC" w:rsidRPr="0090749B">
        <w:rPr>
          <w:bCs/>
        </w:rPr>
        <w:t>and</w:t>
      </w:r>
      <w:r w:rsidR="0090749B" w:rsidRPr="0090749B">
        <w:rPr>
          <w:bCs/>
        </w:rPr>
        <w:t xml:space="preserve"> </w:t>
      </w:r>
      <w:r w:rsidR="0090749B" w:rsidRPr="0090749B">
        <w:t xml:space="preserve">€ </w:t>
      </w:r>
      <w:r w:rsidR="0090749B" w:rsidRPr="0090749B">
        <w:rPr>
          <w:bCs/>
        </w:rPr>
        <w:t xml:space="preserve">6/ animal </w:t>
      </w:r>
      <w:r w:rsidR="0090749B" w:rsidRPr="0090749B">
        <w:rPr>
          <w:bCs/>
          <w:vertAlign w:val="superscript"/>
        </w:rPr>
        <w:t xml:space="preserve">year-1 </w:t>
      </w:r>
      <w:r w:rsidR="0090749B" w:rsidRPr="0090749B">
        <w:rPr>
          <w:bCs/>
        </w:rPr>
        <w:t>for bovine and ovine farmers in</w:t>
      </w:r>
      <w:r w:rsidR="00344886">
        <w:rPr>
          <w:bCs/>
        </w:rPr>
        <w:t xml:space="preserve"> an ‘optimal’ contract scenario</w:t>
      </w:r>
      <w:r w:rsidR="0090749B" w:rsidRPr="0090749B">
        <w:rPr>
          <w:bCs/>
        </w:rPr>
        <w:t xml:space="preserve"> then upt</w:t>
      </w:r>
      <w:r w:rsidR="00ED7435">
        <w:rPr>
          <w:bCs/>
        </w:rPr>
        <w:t xml:space="preserve">ake rates could be as high as </w:t>
      </w:r>
      <w:r w:rsidR="008C0D71">
        <w:rPr>
          <w:bCs/>
        </w:rPr>
        <w:t>86</w:t>
      </w:r>
      <w:r w:rsidR="00ED7435">
        <w:rPr>
          <w:bCs/>
        </w:rPr>
        <w:t>% and 9</w:t>
      </w:r>
      <w:r w:rsidR="008C0D71">
        <w:rPr>
          <w:bCs/>
        </w:rPr>
        <w:t>8</w:t>
      </w:r>
      <w:r w:rsidR="0090749B" w:rsidRPr="0090749B">
        <w:rPr>
          <w:bCs/>
        </w:rPr>
        <w:t>%</w:t>
      </w:r>
      <w:r w:rsidR="004F3945">
        <w:rPr>
          <w:bCs/>
        </w:rPr>
        <w:t>, respectively</w:t>
      </w:r>
      <w:r w:rsidR="0090749B" w:rsidRPr="0090749B">
        <w:rPr>
          <w:bCs/>
        </w:rPr>
        <w:t xml:space="preserve">.  This contrasts with </w:t>
      </w:r>
      <w:r w:rsidR="006175FC">
        <w:rPr>
          <w:bCs/>
        </w:rPr>
        <w:t xml:space="preserve">enrolment of </w:t>
      </w:r>
      <w:r w:rsidR="00AE413D">
        <w:rPr>
          <w:bCs/>
        </w:rPr>
        <w:t xml:space="preserve">just </w:t>
      </w:r>
      <w:r w:rsidR="0090749B" w:rsidRPr="0090749B">
        <w:rPr>
          <w:bCs/>
        </w:rPr>
        <w:t xml:space="preserve">28% and </w:t>
      </w:r>
      <w:r w:rsidR="008C0D71">
        <w:rPr>
          <w:bCs/>
        </w:rPr>
        <w:t>25</w:t>
      </w:r>
      <w:r w:rsidR="0090749B" w:rsidRPr="0090749B">
        <w:rPr>
          <w:bCs/>
        </w:rPr>
        <w:t xml:space="preserve">% for identical price premiums but with </w:t>
      </w:r>
      <w:r w:rsidR="00B0169F">
        <w:rPr>
          <w:bCs/>
        </w:rPr>
        <w:t>‘</w:t>
      </w:r>
      <w:r w:rsidR="0090749B" w:rsidRPr="0090749B">
        <w:rPr>
          <w:bCs/>
        </w:rPr>
        <w:t>non-optimal</w:t>
      </w:r>
      <w:r w:rsidR="00B0169F">
        <w:rPr>
          <w:bCs/>
        </w:rPr>
        <w:t>’</w:t>
      </w:r>
      <w:r w:rsidR="0090749B" w:rsidRPr="0090749B">
        <w:rPr>
          <w:bCs/>
        </w:rPr>
        <w:t xml:space="preserve"> contracts</w:t>
      </w:r>
      <w:r w:rsidR="00B0169F">
        <w:rPr>
          <w:bCs/>
        </w:rPr>
        <w:t xml:space="preserve"> for bovine and ovine farmers</w:t>
      </w:r>
      <w:r w:rsidR="004B1959">
        <w:rPr>
          <w:bCs/>
        </w:rPr>
        <w:t>, respectively</w:t>
      </w:r>
      <w:r w:rsidR="00B0169F">
        <w:rPr>
          <w:bCs/>
        </w:rPr>
        <w:t xml:space="preserve">. </w:t>
      </w:r>
      <w:r w:rsidR="005C3DDB">
        <w:rPr>
          <w:bCs/>
        </w:rPr>
        <w:t xml:space="preserve">The higher uptake rates associated with ovine farmers </w:t>
      </w:r>
      <w:r w:rsidR="008C0D71">
        <w:rPr>
          <w:bCs/>
        </w:rPr>
        <w:t xml:space="preserve">in optimal contracts </w:t>
      </w:r>
      <w:r w:rsidR="005C3DDB">
        <w:rPr>
          <w:bCs/>
        </w:rPr>
        <w:t xml:space="preserve">may reflect that performance differences between rare and commercial breeds are larger for bovines than </w:t>
      </w:r>
      <w:proofErr w:type="spellStart"/>
      <w:r w:rsidR="005C3DDB">
        <w:rPr>
          <w:bCs/>
        </w:rPr>
        <w:t>ovines</w:t>
      </w:r>
      <w:proofErr w:type="spellEnd"/>
      <w:r w:rsidR="0095689D">
        <w:rPr>
          <w:bCs/>
        </w:rPr>
        <w:t xml:space="preserve">, though this </w:t>
      </w:r>
      <w:r w:rsidR="008C0D71">
        <w:rPr>
          <w:bCs/>
        </w:rPr>
        <w:t>supposition</w:t>
      </w:r>
      <w:r w:rsidR="0095689D">
        <w:rPr>
          <w:bCs/>
        </w:rPr>
        <w:t xml:space="preserve"> </w:t>
      </w:r>
      <w:r w:rsidR="00060D44">
        <w:rPr>
          <w:bCs/>
        </w:rPr>
        <w:t>requires</w:t>
      </w:r>
      <w:r w:rsidR="0095689D">
        <w:rPr>
          <w:bCs/>
        </w:rPr>
        <w:t xml:space="preserve"> further </w:t>
      </w:r>
      <w:r w:rsidR="00CF5D23">
        <w:rPr>
          <w:bCs/>
        </w:rPr>
        <w:t xml:space="preserve">evidence. </w:t>
      </w:r>
    </w:p>
    <w:p w14:paraId="1C0F8437" w14:textId="77777777" w:rsidR="00351461" w:rsidRDefault="00351461" w:rsidP="00A834E8">
      <w:pPr>
        <w:rPr>
          <w:bCs/>
        </w:rPr>
      </w:pPr>
    </w:p>
    <w:p w14:paraId="1A4FF040" w14:textId="663EB74A" w:rsidR="005C3DDB" w:rsidRDefault="00757EE7" w:rsidP="00A834E8">
      <w:r>
        <w:rPr>
          <w:bCs/>
        </w:rPr>
        <w:t xml:space="preserve">These </w:t>
      </w:r>
      <w:r w:rsidR="00351461">
        <w:rPr>
          <w:bCs/>
        </w:rPr>
        <w:t>participation estimates</w:t>
      </w:r>
      <w:r>
        <w:rPr>
          <w:bCs/>
        </w:rPr>
        <w:t xml:space="preserve"> are still well above </w:t>
      </w:r>
      <w:r w:rsidR="00351461">
        <w:rPr>
          <w:bCs/>
        </w:rPr>
        <w:t>actual participation</w:t>
      </w:r>
      <w:r>
        <w:rPr>
          <w:bCs/>
        </w:rPr>
        <w:t xml:space="preserve"> rates of 15% </w:t>
      </w:r>
      <w:r w:rsidR="00DD6325">
        <w:rPr>
          <w:bCs/>
        </w:rPr>
        <w:t>for an AES scheme</w:t>
      </w:r>
      <w:r>
        <w:rPr>
          <w:bCs/>
        </w:rPr>
        <w:t xml:space="preserve"> in Northern Italy </w:t>
      </w:r>
      <w:r>
        <w:rPr>
          <w:bCs/>
        </w:rPr>
        <w:fldChar w:fldCharType="begin" w:fldLock="1"/>
      </w:r>
      <w:r w:rsidR="00B50373">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Defrancesco et al., 2008)", "plainTextFormattedCitation" : "(Defrancesco et al., 2008)", "previouslyFormattedCitation" : "(Defrancesco et al., 2008)" }, "properties" : { "noteIndex" : 0 }, "schema" : "https://github.com/citation-style-language/schema/raw/master/csl-citation.json" }</w:instrText>
      </w:r>
      <w:r>
        <w:rPr>
          <w:bCs/>
        </w:rPr>
        <w:fldChar w:fldCharType="separate"/>
      </w:r>
      <w:r w:rsidR="00B50373" w:rsidRPr="00B50373">
        <w:rPr>
          <w:bCs/>
          <w:noProof/>
        </w:rPr>
        <w:t>(Defrancesco et al., 2008)</w:t>
      </w:r>
      <w:r>
        <w:rPr>
          <w:bCs/>
        </w:rPr>
        <w:fldChar w:fldCharType="end"/>
      </w:r>
      <w:r w:rsidR="00202C5E">
        <w:rPr>
          <w:bCs/>
        </w:rPr>
        <w:t xml:space="preserve">. </w:t>
      </w:r>
      <w:r w:rsidR="00B0169F">
        <w:rPr>
          <w:bCs/>
        </w:rPr>
        <w:t>Empirical</w:t>
      </w:r>
      <w:r w:rsidR="004C7A33">
        <w:rPr>
          <w:bCs/>
        </w:rPr>
        <w:t xml:space="preserve"> work by </w:t>
      </w:r>
      <w:r w:rsidR="004C7A33">
        <w:rPr>
          <w:bCs/>
        </w:rPr>
        <w:fldChar w:fldCharType="begin" w:fldLock="1"/>
      </w:r>
      <w:r w:rsidR="00202C5E">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Wossink and van Wenum, 2003)", "manualFormatting" : "Wossink and van Wenum, (2003)", "plainTextFormattedCitation" : "(Wossink and van Wenum, 2003)", "previouslyFormattedCitation" : "(Wossink and van Wenum, 2003)" }, "properties" : { "noteIndex" : 0 }, "schema" : "https://github.com/citation-style-language/schema/raw/master/csl-citation.json" }</w:instrText>
      </w:r>
      <w:r w:rsidR="004C7A33">
        <w:rPr>
          <w:bCs/>
        </w:rPr>
        <w:fldChar w:fldCharType="separate"/>
      </w:r>
      <w:r w:rsidR="00202C5E">
        <w:rPr>
          <w:bCs/>
          <w:noProof/>
        </w:rPr>
        <w:t>Wossink and van Wenum,</w:t>
      </w:r>
      <w:r w:rsidR="00B50373" w:rsidRPr="00B50373">
        <w:rPr>
          <w:bCs/>
          <w:noProof/>
        </w:rPr>
        <w:t xml:space="preserve"> </w:t>
      </w:r>
      <w:r w:rsidR="00202C5E">
        <w:rPr>
          <w:bCs/>
          <w:noProof/>
        </w:rPr>
        <w:t>(</w:t>
      </w:r>
      <w:r w:rsidR="00B50373" w:rsidRPr="00B50373">
        <w:rPr>
          <w:bCs/>
          <w:noProof/>
        </w:rPr>
        <w:t>2003)</w:t>
      </w:r>
      <w:r w:rsidR="004C7A33">
        <w:rPr>
          <w:bCs/>
        </w:rPr>
        <w:fldChar w:fldCharType="end"/>
      </w:r>
      <w:r w:rsidR="007735AB">
        <w:rPr>
          <w:bCs/>
        </w:rPr>
        <w:t xml:space="preserve"> sugges</w:t>
      </w:r>
      <w:r w:rsidR="004C7A33">
        <w:rPr>
          <w:bCs/>
        </w:rPr>
        <w:t xml:space="preserve">ts </w:t>
      </w:r>
      <w:r w:rsidR="00B0169F">
        <w:rPr>
          <w:bCs/>
        </w:rPr>
        <w:t xml:space="preserve">participation of </w:t>
      </w:r>
      <w:r w:rsidR="007735AB">
        <w:rPr>
          <w:bCs/>
        </w:rPr>
        <w:t xml:space="preserve">up to 60% might be achieved </w:t>
      </w:r>
      <w:r w:rsidR="004C7A33">
        <w:rPr>
          <w:bCs/>
        </w:rPr>
        <w:t>in a hypothetical Dutch</w:t>
      </w:r>
      <w:r w:rsidR="005A0F36">
        <w:rPr>
          <w:bCs/>
        </w:rPr>
        <w:t xml:space="preserve"> field margin programme, suggesting </w:t>
      </w:r>
      <w:r w:rsidR="00B0169F">
        <w:rPr>
          <w:bCs/>
        </w:rPr>
        <w:t>the scheme</w:t>
      </w:r>
      <w:r>
        <w:rPr>
          <w:bCs/>
        </w:rPr>
        <w:t xml:space="preserve"> </w:t>
      </w:r>
      <w:r w:rsidR="00B0169F">
        <w:rPr>
          <w:bCs/>
        </w:rPr>
        <w:t xml:space="preserve">proposed here </w:t>
      </w:r>
      <w:r>
        <w:rPr>
          <w:bCs/>
        </w:rPr>
        <w:t xml:space="preserve">is indeed considered attractive by farmers. </w:t>
      </w:r>
      <w:r w:rsidR="00BA4FE5">
        <w:rPr>
          <w:bCs/>
        </w:rPr>
        <w:t>However</w:t>
      </w:r>
      <w:r w:rsidR="00351461">
        <w:rPr>
          <w:bCs/>
        </w:rPr>
        <w:t xml:space="preserve">, </w:t>
      </w:r>
      <w:r w:rsidR="00BA4FE5">
        <w:t xml:space="preserve">while strategies were </w:t>
      </w:r>
      <w:r w:rsidR="008C0D71">
        <w:t xml:space="preserve">employed </w:t>
      </w:r>
      <w:r w:rsidR="00BA4FE5">
        <w:t>to prevent hypothetical bias (e.g. cheap talk statement) it nonetheless must be considered that</w:t>
      </w:r>
      <w:r w:rsidR="00BA4FE5">
        <w:rPr>
          <w:bCs/>
        </w:rPr>
        <w:t xml:space="preserve"> </w:t>
      </w:r>
      <w:r w:rsidR="00351461">
        <w:rPr>
          <w:bCs/>
        </w:rPr>
        <w:t xml:space="preserve">the high participation rates found in our work may </w:t>
      </w:r>
      <w:r w:rsidR="00EA4527">
        <w:rPr>
          <w:bCs/>
        </w:rPr>
        <w:t>be exaggerated</w:t>
      </w:r>
      <w:r w:rsidR="00351461">
        <w:rPr>
          <w:bCs/>
        </w:rPr>
        <w:t xml:space="preserve"> </w:t>
      </w:r>
      <w:r w:rsidR="00EA4527">
        <w:rPr>
          <w:bCs/>
        </w:rPr>
        <w:t xml:space="preserve">by </w:t>
      </w:r>
      <w:r w:rsidR="00BA4FE5">
        <w:rPr>
          <w:bCs/>
        </w:rPr>
        <w:t>such</w:t>
      </w:r>
      <w:r w:rsidR="00351461">
        <w:rPr>
          <w:bCs/>
        </w:rPr>
        <w:t xml:space="preserve"> bias (i.e.</w:t>
      </w:r>
      <w:r w:rsidR="00351461" w:rsidRPr="00351461">
        <w:t xml:space="preserve"> </w:t>
      </w:r>
      <w:r w:rsidR="00351461" w:rsidRPr="00B1117A">
        <w:t xml:space="preserve">the hypothetical nature of a </w:t>
      </w:r>
      <w:r w:rsidR="00351461">
        <w:t>CE</w:t>
      </w:r>
      <w:r w:rsidR="00351461" w:rsidRPr="00B1117A">
        <w:t xml:space="preserve"> may induce respondents to overstate their </w:t>
      </w:r>
      <w:r w:rsidR="00351461">
        <w:t xml:space="preserve">desire to enrol in a contract option). </w:t>
      </w:r>
      <w:r w:rsidR="00747FF5">
        <w:t>That said, farmers in our sample were generally poorer than the national average which may be a</w:t>
      </w:r>
      <w:r w:rsidR="00060D44">
        <w:t>n underlying</w:t>
      </w:r>
      <w:r w:rsidR="00747FF5">
        <w:t xml:space="preserve"> factor driving </w:t>
      </w:r>
      <w:r w:rsidR="002737AA">
        <w:t xml:space="preserve">an increased desire to participate. </w:t>
      </w:r>
      <w:r w:rsidR="00747FF5">
        <w:t xml:space="preserve"> </w:t>
      </w:r>
    </w:p>
    <w:p w14:paraId="07C0788E" w14:textId="77777777" w:rsidR="00FC3398" w:rsidRDefault="00FC3398" w:rsidP="00A834E8"/>
    <w:p w14:paraId="7DDDA6FD" w14:textId="72FF5E3B" w:rsidR="007735AB" w:rsidRDefault="00FC3398" w:rsidP="00203E71">
      <w:pPr>
        <w:rPr>
          <w:bCs/>
        </w:rPr>
      </w:pPr>
      <w:r>
        <w:rPr>
          <w:bCs/>
        </w:rPr>
        <w:t>Contrary to expectations, farm size</w:t>
      </w:r>
      <w:r w:rsidR="008C0D71">
        <w:rPr>
          <w:bCs/>
        </w:rPr>
        <w:t>, education level</w:t>
      </w:r>
      <w:r>
        <w:rPr>
          <w:bCs/>
        </w:rPr>
        <w:t xml:space="preserve"> and age did not have a significant effect on participation. These findings</w:t>
      </w:r>
      <w:r w:rsidR="00F353D6">
        <w:rPr>
          <w:bCs/>
        </w:rPr>
        <w:t xml:space="preserve"> confirm</w:t>
      </w:r>
      <w:r w:rsidR="002F6B63">
        <w:rPr>
          <w:bCs/>
        </w:rPr>
        <w:t xml:space="preserve"> </w:t>
      </w:r>
      <w:r w:rsidR="00F353D6">
        <w:rPr>
          <w:bCs/>
        </w:rPr>
        <w:t xml:space="preserve">conflicting results found in the literature concerning the influence of education </w:t>
      </w:r>
      <w:r w:rsidR="00F353D6">
        <w:rPr>
          <w:bCs/>
        </w:rPr>
        <w:fldChar w:fldCharType="begin" w:fldLock="1"/>
      </w:r>
      <w:r w:rsidR="00793EE9">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Dupraz et al., 2002; Defrancesco et al., 2008; Greiner, 2015)", "plainTextFormattedCitation" : "(Dupraz et al., 2002; Defrancesco et al., 2008; Greiner, 2015)", "previouslyFormattedCitation" : "(Dupraz et al., 2002; Defrancesco et al., 2008; Greiner, 2015)" }, "properties" : { "noteIndex" : 0 }, "schema" : "https://github.com/citation-style-language/schema/raw/master/csl-citation.json" }</w:instrText>
      </w:r>
      <w:r w:rsidR="00F353D6">
        <w:rPr>
          <w:bCs/>
        </w:rPr>
        <w:fldChar w:fldCharType="separate"/>
      </w:r>
      <w:r w:rsidR="00700100" w:rsidRPr="00700100">
        <w:rPr>
          <w:bCs/>
          <w:noProof/>
        </w:rPr>
        <w:t>(Dupraz et al., 2002; Defrancesco et al., 2008; Greiner, 2015)</w:t>
      </w:r>
      <w:r w:rsidR="00F353D6">
        <w:rPr>
          <w:bCs/>
        </w:rPr>
        <w:fldChar w:fldCharType="end"/>
      </w:r>
      <w:r w:rsidR="002F6B63">
        <w:rPr>
          <w:bCs/>
        </w:rPr>
        <w:t xml:space="preserve">, </w:t>
      </w:r>
      <w:r>
        <w:rPr>
          <w:bCs/>
        </w:rPr>
        <w:t>age</w:t>
      </w:r>
      <w:r w:rsidR="002F6B63">
        <w:rPr>
          <w:bCs/>
        </w:rPr>
        <w:t xml:space="preserve"> </w:t>
      </w:r>
      <w:r w:rsidR="002F6B63">
        <w:rPr>
          <w:bCs/>
        </w:rPr>
        <w:fldChar w:fldCharType="begin" w:fldLock="1"/>
      </w:r>
      <w:r w:rsidR="00B50373">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Wossink and van Wenum, 2003)", "plainTextFormattedCitation" : "(Wossink and van Wenum, 2003)", "previouslyFormattedCitation" : "(Wossink and van Wenum, 2003)" }, "properties" : { "noteIndex" : 0 }, "schema" : "https://github.com/citation-style-language/schema/raw/master/csl-citation.json" }</w:instrText>
      </w:r>
      <w:r w:rsidR="002F6B63">
        <w:rPr>
          <w:bCs/>
        </w:rPr>
        <w:fldChar w:fldCharType="separate"/>
      </w:r>
      <w:r w:rsidR="00B50373" w:rsidRPr="00B50373">
        <w:rPr>
          <w:bCs/>
          <w:noProof/>
        </w:rPr>
        <w:t>(Wossink and van Wenum, 2003)</w:t>
      </w:r>
      <w:r w:rsidR="002F6B63">
        <w:rPr>
          <w:bCs/>
        </w:rPr>
        <w:fldChar w:fldCharType="end"/>
      </w:r>
      <w:r w:rsidR="002F6B63">
        <w:rPr>
          <w:bCs/>
        </w:rPr>
        <w:t xml:space="preserve"> and farm size </w:t>
      </w:r>
      <w:r w:rsidR="002F6B63">
        <w:rPr>
          <w:bCs/>
        </w:rPr>
        <w:fldChar w:fldCharType="begin" w:fldLock="1"/>
      </w:r>
      <w:r w:rsidR="00793EE9">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Christensen et al., 2011; Adams et al., 2014)", "plainTextFormattedCitation" : "(Christensen et al., 2011; Adams et al., 2014)", "previouslyFormattedCitation" : "(Christensen et al., 2011; Adams et al., 2014)" }, "properties" : { "noteIndex" : 0 }, "schema" : "https://github.com/citation-style-language/schema/raw/master/csl-citation.json" }</w:instrText>
      </w:r>
      <w:r w:rsidR="002F6B63">
        <w:rPr>
          <w:bCs/>
        </w:rPr>
        <w:fldChar w:fldCharType="separate"/>
      </w:r>
      <w:r w:rsidR="00700100" w:rsidRPr="00700100">
        <w:rPr>
          <w:bCs/>
          <w:noProof/>
        </w:rPr>
        <w:t>(Christensen et al., 2011; Adams et al., 2014)</w:t>
      </w:r>
      <w:r w:rsidR="002F6B63">
        <w:rPr>
          <w:bCs/>
        </w:rPr>
        <w:fldChar w:fldCharType="end"/>
      </w:r>
      <w:r>
        <w:rPr>
          <w:bCs/>
        </w:rPr>
        <w:t xml:space="preserve"> on participation in </w:t>
      </w:r>
      <w:r w:rsidR="003B1F1C">
        <w:rPr>
          <w:bCs/>
        </w:rPr>
        <w:t xml:space="preserve">contractual </w:t>
      </w:r>
      <w:r>
        <w:rPr>
          <w:bCs/>
        </w:rPr>
        <w:t xml:space="preserve">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t>
      </w:r>
      <w:r w:rsidR="00202C5E">
        <w:rPr>
          <w:bCs/>
        </w:rPr>
        <w:t xml:space="preserve">with a rare breed. </w:t>
      </w:r>
      <w:r>
        <w:rPr>
          <w:bCs/>
        </w:rPr>
        <w:t xml:space="preserve">Although few studies have directly assessed farmer willingness to participate in rare breed conservation programmes, work by </w:t>
      </w:r>
      <w:r>
        <w:rPr>
          <w:bCs/>
        </w:rPr>
        <w:fldChar w:fldCharType="begin" w:fldLock="1"/>
      </w:r>
      <w:r w:rsidR="00262D32">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manualFormatting" : "Pattison et al. (2007)", "plainTextFormattedCitation" : "(Pattison et al., 2007)", "previouslyFormattedCitation" : "(Pattison et al., 2007)" }, "properties" : { "noteIndex" : 0 }, "schema" : "https://github.com/citation-style-language/schema/raw/master/csl-citation.json" }</w:instrText>
      </w:r>
      <w:r>
        <w:rPr>
          <w:bCs/>
        </w:rPr>
        <w:fldChar w:fldCharType="separate"/>
      </w:r>
      <w:r w:rsidR="00202C5E">
        <w:rPr>
          <w:bCs/>
          <w:noProof/>
        </w:rPr>
        <w:t>Pattison et al.</w:t>
      </w:r>
      <w:r w:rsidR="00B50373" w:rsidRPr="00B50373">
        <w:rPr>
          <w:bCs/>
          <w:noProof/>
        </w:rPr>
        <w:t xml:space="preserve"> </w:t>
      </w:r>
      <w:r w:rsidR="00202C5E">
        <w:rPr>
          <w:bCs/>
          <w:noProof/>
        </w:rPr>
        <w:t>(</w:t>
      </w:r>
      <w:r w:rsidR="00B50373" w:rsidRPr="00B50373">
        <w:rPr>
          <w:bCs/>
          <w:noProof/>
        </w:rPr>
        <w:t>2007)</w:t>
      </w:r>
      <w:r>
        <w:rPr>
          <w:bCs/>
        </w:rPr>
        <w:fldChar w:fldCharType="end"/>
      </w:r>
      <w:r>
        <w:rPr>
          <w:bCs/>
        </w:rPr>
        <w:t xml:space="preserve"> suggests that farmers keeping rare breed pigs in Mexico </w:t>
      </w:r>
      <w:r w:rsidR="00060D44">
        <w:rPr>
          <w:bCs/>
        </w:rPr>
        <w:t>were</w:t>
      </w:r>
      <w:r>
        <w:rPr>
          <w:bCs/>
        </w:rPr>
        <w:t xml:space="preserve"> willing to participate in a </w:t>
      </w:r>
      <w:r w:rsidR="00AE284B">
        <w:rPr>
          <w:bCs/>
        </w:rPr>
        <w:t xml:space="preserve">community </w:t>
      </w:r>
      <w:r>
        <w:rPr>
          <w:bCs/>
        </w:rPr>
        <w:t>conservation</w:t>
      </w:r>
      <w:r w:rsidR="00AE284B">
        <w:rPr>
          <w:bCs/>
        </w:rPr>
        <w:t xml:space="preserve"> breeding</w:t>
      </w:r>
      <w:r>
        <w:rPr>
          <w:bCs/>
        </w:rPr>
        <w:t xml:space="preserve"> programme even without financial incentives. </w:t>
      </w:r>
    </w:p>
    <w:p w14:paraId="610EA1D8" w14:textId="77777777" w:rsidR="00262D32" w:rsidRDefault="00344886" w:rsidP="00EB62D6">
      <w:pPr>
        <w:pStyle w:val="Heading2"/>
      </w:pPr>
      <w:r w:rsidRPr="00DE2731">
        <w:t>Barriers to uptake</w:t>
      </w:r>
    </w:p>
    <w:p w14:paraId="5A9E5FEE" w14:textId="4BE8FF26" w:rsidR="004E318F" w:rsidRDefault="00CA3214" w:rsidP="00262D32">
      <w:r>
        <w:t>Some</w:t>
      </w:r>
      <w:r w:rsidRPr="00344886">
        <w:t xml:space="preserve"> </w:t>
      </w:r>
      <w:r w:rsidR="00344886" w:rsidRPr="00344886">
        <w:t>have been critical of RDP approaches to rural policy</w:t>
      </w:r>
      <w:r>
        <w:t xml:space="preserve"> </w:t>
      </w:r>
      <w:r>
        <w:fldChar w:fldCharType="begin" w:fldLock="1"/>
      </w:r>
      <w:r w:rsidR="00793EE9">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Shortall, 2008; Milcu et al., 2014)", "plainTextFormattedCitation" : "(Shortall, 2008; Milcu et al., 2014)", "previouslyFormattedCitation" : "(Shortall, 2008; Milcu et al., 2014)" }, "properties" : { "noteIndex" : 0 }, "schema" : "https://github.com/citation-style-language/schema/raw/master/csl-citation.json" }</w:instrText>
      </w:r>
      <w:r>
        <w:fldChar w:fldCharType="separate"/>
      </w:r>
      <w:r w:rsidR="00700100" w:rsidRPr="00700100">
        <w:rPr>
          <w:noProof/>
        </w:rPr>
        <w:t>(Shortall, 2008; Milcu et al., 2014)</w:t>
      </w:r>
      <w:r>
        <w:fldChar w:fldCharType="end"/>
      </w:r>
      <w:r w:rsidR="003B1F1C">
        <w:t xml:space="preserve">. </w:t>
      </w:r>
      <w:r w:rsidR="001B47FB">
        <w:t xml:space="preserve">This study </w:t>
      </w:r>
      <w:r w:rsidR="00344886" w:rsidRPr="00344886">
        <w:t>suggests</w:t>
      </w:r>
      <w:r w:rsidR="007C6B31" w:rsidRPr="007C6B31">
        <w:t xml:space="preserve"> </w:t>
      </w:r>
      <w:r w:rsidR="007C6B31">
        <w:t xml:space="preserve">there are clear barriers to entry for smallholder farmers wishing to participate in some RDP options. </w:t>
      </w:r>
      <w:r w:rsidR="00344886" w:rsidRPr="00344886">
        <w:t>This is apparent where RDP eligibility requires a minimum parcel size of 0.3 ha to be entered into agreements and a cumulat</w:t>
      </w:r>
      <w:r w:rsidR="00C66910">
        <w:t>ive field size of 1 ha or more</w:t>
      </w:r>
      <w:r w:rsidR="00BE2C4C">
        <w:t xml:space="preserve"> </w:t>
      </w:r>
      <w:r w:rsidR="00BE2C4C">
        <w:fldChar w:fldCharType="begin" w:fldLock="1"/>
      </w:r>
      <w:r w:rsidR="00B50373">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plainTextFormattedCitation" : "(Mikulcak et al., 2013)", "previouslyFormattedCitation" : "(Mikulcak et al., 2013)" }, "properties" : { "noteIndex" : 0 }, "schema" : "https://github.com/citation-style-language/schema/raw/master/csl-citation.json" }</w:instrText>
      </w:r>
      <w:r w:rsidR="00BE2C4C">
        <w:fldChar w:fldCharType="separate"/>
      </w:r>
      <w:r w:rsidR="00B50373" w:rsidRPr="00B50373">
        <w:rPr>
          <w:noProof/>
        </w:rPr>
        <w:t>(Mikulcak et al., 2013)</w:t>
      </w:r>
      <w:r w:rsidR="00BE2C4C">
        <w:fldChar w:fldCharType="end"/>
      </w:r>
      <w:r w:rsidR="00171656">
        <w:t>. T</w:t>
      </w:r>
      <w:r w:rsidR="004F2984">
        <w:t xml:space="preserve">he </w:t>
      </w:r>
      <w:r w:rsidR="00344886" w:rsidRPr="00344886">
        <w:t>average farm size</w:t>
      </w:r>
      <w:r w:rsidR="002B31F1">
        <w:t xml:space="preserve"> in our sample was 3-6 ha and discussion by </w:t>
      </w:r>
      <w:r w:rsidR="002B31F1">
        <w:fldChar w:fldCharType="begin" w:fldLock="1"/>
      </w:r>
      <w:r w:rsidR="00262D32">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manualFormatting" : "Page et al. (2011)", "plainTextFormattedCitation" : "(Page et al., 2011)", "previouslyFormattedCitation" : "(Page et al., 2011)" }, "properties" : { "noteIndex" : 0 }, "schema" : "https://github.com/citation-style-language/schema/raw/master/csl-citation.json" }</w:instrText>
      </w:r>
      <w:r w:rsidR="002B31F1">
        <w:fldChar w:fldCharType="separate"/>
      </w:r>
      <w:r w:rsidR="00202C5E">
        <w:rPr>
          <w:noProof/>
        </w:rPr>
        <w:t>Page et al.</w:t>
      </w:r>
      <w:r w:rsidR="00B50373" w:rsidRPr="00B50373">
        <w:rPr>
          <w:noProof/>
        </w:rPr>
        <w:t xml:space="preserve"> </w:t>
      </w:r>
      <w:r w:rsidR="00202C5E">
        <w:rPr>
          <w:noProof/>
        </w:rPr>
        <w:t>(</w:t>
      </w:r>
      <w:r w:rsidR="00B50373" w:rsidRPr="00B50373">
        <w:rPr>
          <w:noProof/>
        </w:rPr>
        <w:t>2011)</w:t>
      </w:r>
      <w:r w:rsidR="002B31F1">
        <w:fldChar w:fldCharType="end"/>
      </w:r>
      <w:r w:rsidR="002B31F1">
        <w:t xml:space="preserve"> stresses this is a major </w:t>
      </w:r>
      <w:r w:rsidR="00060D44">
        <w:t xml:space="preserve">obstacle </w:t>
      </w:r>
      <w:r w:rsidR="002B31F1">
        <w:t xml:space="preserve">for small-scale farmers in </w:t>
      </w:r>
      <w:r w:rsidR="00BE2C4C">
        <w:t xml:space="preserve">Eastern Europe </w:t>
      </w:r>
      <w:r w:rsidR="00C85FE6">
        <w:t xml:space="preserve">wishing </w:t>
      </w:r>
      <w:r w:rsidR="00060D44">
        <w:t xml:space="preserve">to enrol land into incentive schemes </w:t>
      </w:r>
      <w:r w:rsidR="00BE2C4C">
        <w:fldChar w:fldCharType="begin" w:fldLock="1"/>
      </w:r>
      <w:r w:rsidR="00B50373">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Gorton et al., 2009)", "plainTextFormattedCitation" : "(Gorton et al., 2009)", "previouslyFormattedCitation" : "(Gorton et al., 2009)" }, "properties" : { "noteIndex" : 0 }, "schema" : "https://github.com/citation-style-language/schema/raw/master/csl-citation.json" }</w:instrText>
      </w:r>
      <w:r w:rsidR="00BE2C4C">
        <w:fldChar w:fldCharType="separate"/>
      </w:r>
      <w:r w:rsidR="00B50373" w:rsidRPr="00B50373">
        <w:rPr>
          <w:noProof/>
        </w:rPr>
        <w:t>(Gorton et al., 2009)</w:t>
      </w:r>
      <w:r w:rsidR="00BE2C4C">
        <w:fldChar w:fldCharType="end"/>
      </w:r>
      <w:r w:rsidR="002B31F1">
        <w:t>.</w:t>
      </w:r>
      <w:r w:rsidR="00060D44">
        <w:t xml:space="preserve"> </w:t>
      </w:r>
      <w:r w:rsidR="00344886" w:rsidRPr="00344886">
        <w:t>Herd or flock-book registration of livestock is a requirement to qualify for RDP support for rearing local livestock breeds in danger of extinction</w:t>
      </w:r>
      <w:r w:rsidR="009B4FB7">
        <w:t xml:space="preserve"> </w:t>
      </w:r>
      <w:r w:rsidR="00BE2C4C">
        <w:fldChar w:fldCharType="begin" w:fldLock="1"/>
      </w:r>
      <w:r w:rsidR="00262D32">
        <w:instrText>ADDIN CSL_CITATION { "citationItems" : [ { "id" : "ITEM-1", "itemData" : { "author" : [ { "dropping-particle" : "", "family" : "MARD",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MARD, 2014)", "plainTextFormattedCitation" : "(MARD, 2014)", "previouslyFormattedCitation" : "(MARD, 2014)" }, "properties" : { "noteIndex" : 0 }, "schema" : "https://github.com/citation-style-language/schema/raw/master/csl-citation.json" }</w:instrText>
      </w:r>
      <w:r w:rsidR="00BE2C4C">
        <w:fldChar w:fldCharType="separate"/>
      </w:r>
      <w:r w:rsidR="00793EE9" w:rsidRPr="00793EE9">
        <w:rPr>
          <w:noProof/>
        </w:rPr>
        <w:t>(MARD, 2014)</w:t>
      </w:r>
      <w:r w:rsidR="00BE2C4C">
        <w:fldChar w:fldCharType="end"/>
      </w:r>
      <w:r w:rsidR="00344886" w:rsidRPr="00344886">
        <w:t xml:space="preserve"> yet only 8% of farmers in our sample reported having animals registered in this way revealing a major barrier</w:t>
      </w:r>
      <w:r w:rsidR="00171656">
        <w:t>-</w:t>
      </w:r>
      <w:r w:rsidR="00344886" w:rsidRPr="00344886">
        <w:t>to</w:t>
      </w:r>
      <w:r w:rsidR="00171656">
        <w:t>-</w:t>
      </w:r>
      <w:r w:rsidR="00616002">
        <w:t xml:space="preserve">uptake. </w:t>
      </w:r>
      <w:r w:rsidR="00344886" w:rsidRPr="00344886">
        <w:t>Implementing alternative mechanisms, or proxies, to identify the genetic merit of farm animals has been identified as an important consideration by</w:t>
      </w:r>
      <w:r>
        <w:t xml:space="preserve"> </w:t>
      </w:r>
      <w:r>
        <w:fldChar w:fldCharType="begin" w:fldLock="1"/>
      </w:r>
      <w:r w:rsidR="00262D32">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manualFormatting" : "Pattison et al. (2007)", "plainTextFormattedCitation" : "(Pattison et al., 2007)", "previouslyFormattedCitation" : "(Pattison et al., 2007)" }, "properties" : { "noteIndex" : 0 }, "schema" : "https://github.com/citation-style-language/schema/raw/master/csl-citation.json" }</w:instrText>
      </w:r>
      <w:r>
        <w:fldChar w:fldCharType="separate"/>
      </w:r>
      <w:r w:rsidR="00202C5E">
        <w:rPr>
          <w:noProof/>
        </w:rPr>
        <w:t>Pattison et al.</w:t>
      </w:r>
      <w:r w:rsidR="00B50373" w:rsidRPr="00B50373">
        <w:rPr>
          <w:noProof/>
        </w:rPr>
        <w:t xml:space="preserve"> </w:t>
      </w:r>
      <w:r w:rsidR="00202C5E">
        <w:rPr>
          <w:noProof/>
        </w:rPr>
        <w:t>(</w:t>
      </w:r>
      <w:r w:rsidR="00B50373" w:rsidRPr="00B50373">
        <w:rPr>
          <w:noProof/>
        </w:rPr>
        <w:t>2007)</w:t>
      </w:r>
      <w:r>
        <w:fldChar w:fldCharType="end"/>
      </w:r>
      <w:r w:rsidR="00344886" w:rsidRPr="00344886">
        <w:t xml:space="preserve"> </w:t>
      </w:r>
      <w:r w:rsidR="009B4FB7">
        <w:t xml:space="preserve"> </w:t>
      </w:r>
      <w:r w:rsidR="00344886" w:rsidRPr="00344886">
        <w:t xml:space="preserve">and novel approaches developed by </w:t>
      </w:r>
      <w:r>
        <w:fldChar w:fldCharType="begin" w:fldLock="1"/>
      </w:r>
      <w:r w:rsidR="00262D32">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Bhatia et al., 2010)", "manualFormatting" : "Bhatia et al. (2010)", "plainTextFormattedCitation" : "(Bhatia et al., 2010)", "previouslyFormattedCitation" : "(Bhatia et al., 2010)" }, "properties" : { "noteIndex" : 0 }, "schema" : "https://github.com/citation-style-language/schema/raw/master/csl-citation.json" }</w:instrText>
      </w:r>
      <w:r>
        <w:fldChar w:fldCharType="separate"/>
      </w:r>
      <w:r w:rsidR="00262D32">
        <w:rPr>
          <w:noProof/>
        </w:rPr>
        <w:t>Bhatia et al.</w:t>
      </w:r>
      <w:r w:rsidR="00B50373" w:rsidRPr="00B50373">
        <w:rPr>
          <w:noProof/>
        </w:rPr>
        <w:t xml:space="preserve"> </w:t>
      </w:r>
      <w:r w:rsidR="00262D32">
        <w:rPr>
          <w:noProof/>
        </w:rPr>
        <w:t>(</w:t>
      </w:r>
      <w:r w:rsidR="00B50373" w:rsidRPr="00B50373">
        <w:rPr>
          <w:noProof/>
        </w:rPr>
        <w:t>2010)</w:t>
      </w:r>
      <w:r>
        <w:fldChar w:fldCharType="end"/>
      </w:r>
      <w:r w:rsidR="00344886" w:rsidRPr="00344886">
        <w:t xml:space="preserve"> may serve as a way to surpass such barriers through phenotypic identification of breeds. </w:t>
      </w:r>
    </w:p>
    <w:p w14:paraId="08D30DE6" w14:textId="77777777" w:rsidR="009B4FB7" w:rsidRDefault="009B4FB7" w:rsidP="00E1675D"/>
    <w:p w14:paraId="23C8DB44" w14:textId="241A7B65" w:rsidR="004F2984" w:rsidRDefault="004F2984" w:rsidP="00E1675D">
      <w:pPr>
        <w:rPr>
          <w:bCs/>
        </w:rPr>
      </w:pPr>
      <w:r w:rsidRPr="004F2984">
        <w:rPr>
          <w:bCs/>
        </w:rPr>
        <w:t>E</w:t>
      </w:r>
      <w:r>
        <w:rPr>
          <w:bCs/>
        </w:rPr>
        <w:t xml:space="preserve">U rural development policy </w:t>
      </w:r>
      <w:r w:rsidRPr="004F2984">
        <w:rPr>
          <w:bCs/>
        </w:rPr>
        <w:t>needs be more clearly communicated. In our sample, only 21% of farmers were aware of RDP funding support for farmers rearing endangered breeds. Surveys by</w:t>
      </w:r>
      <w:r w:rsidR="00502559">
        <w:rPr>
          <w:bCs/>
        </w:rPr>
        <w:t xml:space="preserve"> </w:t>
      </w:r>
      <w:r w:rsidR="00502559">
        <w:rPr>
          <w:bCs/>
        </w:rPr>
        <w:fldChar w:fldCharType="begin" w:fldLock="1"/>
      </w:r>
      <w:r w:rsidR="00262D32">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manualFormatting" : "Mikulcak et al. (2013)", "plainTextFormattedCitation" : "(Mikulcak et al., 2013)", "previouslyFormattedCitation" : "(Mikulcak et al., 2013)" }, "properties" : { "noteIndex" : 0 }, "schema" : "https://github.com/citation-style-language/schema/raw/master/csl-citation.json" }</w:instrText>
      </w:r>
      <w:r w:rsidR="00502559">
        <w:rPr>
          <w:bCs/>
        </w:rPr>
        <w:fldChar w:fldCharType="separate"/>
      </w:r>
      <w:r w:rsidR="00262D32">
        <w:rPr>
          <w:bCs/>
          <w:noProof/>
        </w:rPr>
        <w:t>Mikulcak et al.</w:t>
      </w:r>
      <w:r w:rsidR="00B50373" w:rsidRPr="00B50373">
        <w:rPr>
          <w:bCs/>
          <w:noProof/>
        </w:rPr>
        <w:t xml:space="preserve"> </w:t>
      </w:r>
      <w:r w:rsidR="00262D32">
        <w:rPr>
          <w:bCs/>
          <w:noProof/>
        </w:rPr>
        <w:t>(</w:t>
      </w:r>
      <w:r w:rsidR="00B50373" w:rsidRPr="00B50373">
        <w:rPr>
          <w:bCs/>
          <w:noProof/>
        </w:rPr>
        <w:t>2013)</w:t>
      </w:r>
      <w:r w:rsidR="00502559">
        <w:rPr>
          <w:bCs/>
        </w:rPr>
        <w:fldChar w:fldCharType="end"/>
      </w:r>
      <w:r w:rsidR="00BE2C4C">
        <w:rPr>
          <w:bCs/>
        </w:rPr>
        <w:t xml:space="preserve"> </w:t>
      </w:r>
      <w:r w:rsidRPr="004F2984">
        <w:rPr>
          <w:bCs/>
        </w:rPr>
        <w:t>suggest funding measures are often poorly communicated to small</w:t>
      </w:r>
      <w:r>
        <w:rPr>
          <w:bCs/>
        </w:rPr>
        <w:t>-scale farmers and local mayors</w:t>
      </w:r>
      <w:r w:rsidR="00E72147">
        <w:rPr>
          <w:bCs/>
        </w:rPr>
        <w:t xml:space="preserve"> in Transylvania</w:t>
      </w:r>
      <w:r w:rsidR="00C6469B">
        <w:rPr>
          <w:bCs/>
        </w:rPr>
        <w:t>,</w:t>
      </w:r>
      <w:r w:rsidRPr="004F2984">
        <w:rPr>
          <w:bCs/>
        </w:rPr>
        <w:t xml:space="preserve"> </w:t>
      </w:r>
      <w:r>
        <w:rPr>
          <w:bCs/>
        </w:rPr>
        <w:t>emphasising</w:t>
      </w:r>
      <w:r w:rsidRPr="004F2984">
        <w:rPr>
          <w:bCs/>
        </w:rPr>
        <w:t xml:space="preserve"> the importance of </w:t>
      </w:r>
      <w:r w:rsidR="00AC3D1B">
        <w:rPr>
          <w:bCs/>
        </w:rPr>
        <w:t xml:space="preserve">using </w:t>
      </w:r>
      <w:r w:rsidR="00616002">
        <w:rPr>
          <w:bCs/>
        </w:rPr>
        <w:t xml:space="preserve">local communication channels. </w:t>
      </w:r>
      <w:r w:rsidR="00950A4B">
        <w:rPr>
          <w:bCs/>
        </w:rPr>
        <w:t>In Transylvania,</w:t>
      </w:r>
      <w:r w:rsidR="00950A4B" w:rsidRPr="00950A4B">
        <w:rPr>
          <w:bCs/>
        </w:rPr>
        <w:t xml:space="preserve"> </w:t>
      </w:r>
      <w:proofErr w:type="spellStart"/>
      <w:r w:rsidR="00950A4B">
        <w:rPr>
          <w:bCs/>
        </w:rPr>
        <w:t>Fundatia</w:t>
      </w:r>
      <w:proofErr w:type="spellEnd"/>
      <w:r w:rsidR="00950A4B">
        <w:rPr>
          <w:bCs/>
        </w:rPr>
        <w:t xml:space="preserve"> ADEPT </w:t>
      </w:r>
      <w:r w:rsidR="004845FA">
        <w:rPr>
          <w:bCs/>
        </w:rPr>
        <w:t>(a local conservation NGO)</w:t>
      </w:r>
      <w:r w:rsidR="00950A4B">
        <w:rPr>
          <w:bCs/>
        </w:rPr>
        <w:t xml:space="preserve"> are meeting this need by helping small scale farmers through workshops on the CAP and RDP measures; developing milk collection points in local villages and facilitating cooperative bids for farm applications to AE</w:t>
      </w:r>
      <w:r w:rsidR="00616002">
        <w:rPr>
          <w:bCs/>
        </w:rPr>
        <w:t xml:space="preserve">S options where, individually, </w:t>
      </w:r>
      <w:r w:rsidR="00950A4B">
        <w:rPr>
          <w:bCs/>
        </w:rPr>
        <w:t>farmers would be ineligible to apply</w:t>
      </w:r>
      <w:r w:rsidR="0094359B">
        <w:rPr>
          <w:bCs/>
        </w:rPr>
        <w:t xml:space="preserve"> </w:t>
      </w:r>
      <w:r w:rsidR="0094359B">
        <w:rPr>
          <w:bCs/>
        </w:rPr>
        <w:fldChar w:fldCharType="begin" w:fldLock="1"/>
      </w:r>
      <w:r w:rsidR="00B50373">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Fundatia ADEPT, 2014)", "plainTextFormattedCitation" : "(Fundatia ADEPT, 2014)", "previouslyFormattedCitation" : "(Fundatia ADEPT, 2014)" }, "properties" : { "noteIndex" : 0 }, "schema" : "https://github.com/citation-style-language/schema/raw/master/csl-citation.json" }</w:instrText>
      </w:r>
      <w:r w:rsidR="0094359B">
        <w:rPr>
          <w:bCs/>
        </w:rPr>
        <w:fldChar w:fldCharType="separate"/>
      </w:r>
      <w:r w:rsidR="00B50373" w:rsidRPr="00B50373">
        <w:rPr>
          <w:bCs/>
          <w:noProof/>
        </w:rPr>
        <w:t>(Fundatia ADEPT, 2014)</w:t>
      </w:r>
      <w:r w:rsidR="0094359B">
        <w:rPr>
          <w:bCs/>
        </w:rPr>
        <w:fldChar w:fldCharType="end"/>
      </w:r>
      <w:r w:rsidR="00950A4B">
        <w:rPr>
          <w:bCs/>
        </w:rPr>
        <w:t xml:space="preserve">. </w:t>
      </w:r>
      <w:r w:rsidR="00B66AE3">
        <w:rPr>
          <w:bCs/>
        </w:rPr>
        <w:t xml:space="preserve">These factors have culminated </w:t>
      </w:r>
      <w:r w:rsidR="00E72147">
        <w:rPr>
          <w:bCs/>
        </w:rPr>
        <w:t xml:space="preserve">in </w:t>
      </w:r>
      <w:r w:rsidR="00B66AE3">
        <w:rPr>
          <w:bCs/>
        </w:rPr>
        <w:t xml:space="preserve">better support </w:t>
      </w:r>
      <w:r w:rsidR="00E72147">
        <w:rPr>
          <w:bCs/>
        </w:rPr>
        <w:t xml:space="preserve">for </w:t>
      </w:r>
      <w:r w:rsidR="00B66AE3">
        <w:rPr>
          <w:bCs/>
        </w:rPr>
        <w:t xml:space="preserve">small-scale farm incomes </w:t>
      </w:r>
      <w:r w:rsidR="00ED7435">
        <w:rPr>
          <w:bCs/>
        </w:rPr>
        <w:t xml:space="preserve">in Transylvania </w:t>
      </w:r>
      <w:r w:rsidR="00B66AE3">
        <w:rPr>
          <w:bCs/>
        </w:rPr>
        <w:t>while maintaining the h</w:t>
      </w:r>
      <w:r w:rsidR="000C15AC">
        <w:rPr>
          <w:bCs/>
        </w:rPr>
        <w:t>igh levels of public goods that</w:t>
      </w:r>
      <w:r w:rsidR="00B66AE3">
        <w:rPr>
          <w:bCs/>
        </w:rPr>
        <w:t xml:space="preserve"> arise from these production systems</w:t>
      </w:r>
      <w:r w:rsidR="00262D32">
        <w:rPr>
          <w:bCs/>
        </w:rPr>
        <w:t xml:space="preserve">. </w:t>
      </w:r>
      <w:r w:rsidR="00AE413D">
        <w:rPr>
          <w:bCs/>
        </w:rPr>
        <w:t xml:space="preserve"> </w:t>
      </w:r>
    </w:p>
    <w:p w14:paraId="2580D8D5" w14:textId="77777777" w:rsidR="007A415C" w:rsidRDefault="006D0CA5" w:rsidP="00F81DCA">
      <w:pPr>
        <w:pStyle w:val="Heading1"/>
      </w:pPr>
      <w:r>
        <w:t xml:space="preserve">  </w:t>
      </w:r>
      <w:r w:rsidR="00E16141" w:rsidRPr="00B01D8D">
        <w:t>Conclusion</w:t>
      </w:r>
    </w:p>
    <w:p w14:paraId="5B0B264A" w14:textId="39E03B70" w:rsidR="00321C88" w:rsidRDefault="00B160DF" w:rsidP="001E7286">
      <w:r>
        <w:t xml:space="preserve">Farm intensification is a trend </w:t>
      </w:r>
      <w:r w:rsidRPr="00B160DF">
        <w:t xml:space="preserve">across Romania and Central and Eastern Europe </w:t>
      </w:r>
      <w:r w:rsidRPr="00B160DF">
        <w:fldChar w:fldCharType="begin" w:fldLock="1"/>
      </w:r>
      <w:r w:rsidR="00B50373">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Henle et al., 2008; Popescu et al., 2016)", "plainTextFormattedCitation" : "(Henle et al., 2008; Popescu et al., 2016)", "previouslyFormattedCitation" : "(Henle et al., 2008; Popescu et al., 2016)" }, "properties" : { "noteIndex" : 0 }, "schema" : "https://github.com/citation-style-language/schema/raw/master/csl-citation.json" }</w:instrText>
      </w:r>
      <w:r w:rsidRPr="00B160DF">
        <w:fldChar w:fldCharType="separate"/>
      </w:r>
      <w:r w:rsidR="00B50373" w:rsidRPr="00B50373">
        <w:rPr>
          <w:noProof/>
        </w:rPr>
        <w:t>(Henle et al., 2008; Popescu et al., 2016)</w:t>
      </w:r>
      <w:r w:rsidRPr="00B160DF">
        <w:fldChar w:fldCharType="end"/>
      </w:r>
      <w:r w:rsidR="0001614F">
        <w:t xml:space="preserve"> threatening breed diversity. </w:t>
      </w:r>
      <w:r w:rsidR="00181C8B">
        <w:t xml:space="preserve">Sustaining </w:t>
      </w:r>
      <w:r w:rsidR="00CC3E32">
        <w:t>this</w:t>
      </w:r>
      <w:r w:rsidR="00181C8B">
        <w:t xml:space="preserve"> diversity makes an important contribution to the </w:t>
      </w:r>
      <w:r w:rsidR="00181C8B" w:rsidRPr="00E16141">
        <w:t>d</w:t>
      </w:r>
      <w:r w:rsidR="00181C8B">
        <w:t xml:space="preserve">elivery </w:t>
      </w:r>
      <w:r w:rsidR="00181C8B" w:rsidRPr="00E16141">
        <w:t xml:space="preserve">of SI </w:t>
      </w:r>
      <w:r w:rsidR="004845FA">
        <w:t xml:space="preserve">objectives </w:t>
      </w:r>
      <w:r w:rsidR="00181C8B" w:rsidRPr="00E16141">
        <w:t xml:space="preserve">given </w:t>
      </w:r>
      <w:r w:rsidR="001534DF">
        <w:t>the high option value that arises from breed diversity, through greater adaptive capacity</w:t>
      </w:r>
      <w:r w:rsidR="0094359B">
        <w:t xml:space="preserve"> </w:t>
      </w:r>
      <w:r w:rsidR="0094359B">
        <w:fldChar w:fldCharType="begin" w:fldLock="1"/>
      </w:r>
      <w:r w:rsidR="00B50373">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Hoffmann et al., 2014)", "plainTextFormattedCitation" : "(Hoffmann et al., 2014)", "previouslyFormattedCitation" : "(Hoffmann et al., 2014)" }, "properties" : { "noteIndex" : 0 }, "schema" : "https://github.com/citation-style-language/schema/raw/master/csl-citation.json" }</w:instrText>
      </w:r>
      <w:r w:rsidR="0094359B">
        <w:fldChar w:fldCharType="separate"/>
      </w:r>
      <w:r w:rsidR="00B50373" w:rsidRPr="00B50373">
        <w:rPr>
          <w:noProof/>
        </w:rPr>
        <w:t>(Hoffmann et al., 2014)</w:t>
      </w:r>
      <w:r w:rsidR="0094359B">
        <w:fldChar w:fldCharType="end"/>
      </w:r>
      <w:r w:rsidR="00181C8B">
        <w:t>.</w:t>
      </w:r>
      <w:r w:rsidR="00321C88">
        <w:t xml:space="preserve"> </w:t>
      </w:r>
      <w:r w:rsidR="00D0287A">
        <w:t>This adaptability</w:t>
      </w:r>
      <w:r w:rsidR="001A40B6">
        <w:t xml:space="preserve">, in addition to breed cultural heritage, </w:t>
      </w:r>
      <w:r w:rsidR="00D0287A">
        <w:t>is considered important by farmers in Transylvania, particularly those keeping rare breeds</w:t>
      </w:r>
      <w:r w:rsidR="001A40B6">
        <w:t>.</w:t>
      </w:r>
      <w:r w:rsidR="00E24236">
        <w:t xml:space="preserve"> </w:t>
      </w:r>
    </w:p>
    <w:p w14:paraId="55C8C697" w14:textId="77777777" w:rsidR="00321C88" w:rsidRDefault="00321C88" w:rsidP="001E7286"/>
    <w:p w14:paraId="1277634E" w14:textId="762AFE47" w:rsidR="001A40B6" w:rsidRDefault="00D03B11" w:rsidP="00F9687A">
      <w:r>
        <w:t>This</w:t>
      </w:r>
      <w:r w:rsidR="00321C88">
        <w:t xml:space="preserve"> </w:t>
      </w:r>
      <w:r w:rsidR="002C7B54">
        <w:t>analysis</w:t>
      </w:r>
      <w:r w:rsidR="00321C88">
        <w:t xml:space="preserve"> </w:t>
      </w:r>
      <w:r w:rsidR="0053249A">
        <w:t xml:space="preserve">supports </w:t>
      </w:r>
      <w:r w:rsidR="00321C88">
        <w:t xml:space="preserve">the findings of </w:t>
      </w:r>
      <w:r w:rsidR="007A71BA">
        <w:t xml:space="preserve">other work </w:t>
      </w:r>
      <w:r w:rsidR="00262D32">
        <w:fldChar w:fldCharType="begin" w:fldLock="1"/>
      </w:r>
      <w:r w:rsidR="006C3F2B">
        <w:instrText>ADDIN CSL_CITATION { "citationItems" : [ { "id" : "ITEM-1", "itemData" : { "ISSN" : "1389-9341", "author" : [ { "dropping-particle" : "", "family" : "Permadi", "given" : "Dwiko B", "non-dropping-particle" : "", "parse-names" : false, "suffix" : "" }, { "dropping-particle" : "", "family" : "Burton", "given" : "Michael", "non-dropping-particle" : "", "parse-names" : false, "suffix" : "" }, { "dropping-particle" : "", "family" : "Pandit", "given" : "Ram", "non-dropping-particle" : "", "parse-names" : false, "suffix" : "" }, { "dropping-particle" : "", "family" : "Race", "given" : "Digby", "non-dropping-particle" : "", "parse-names" : false, "suffix" : "" }, { "dropping-particle" : "", "family" : "Walker", "given" : "Iain", "non-dropping-particle" : "", "parse-names" : false, "suffix" : "" } ], "container-title" : "Forest Policy and Economics", "id" : "ITEM-1", "issued" : { "date-parts" : [ [ "2018" ] ] }, "page" : "73-83", "publisher" : "Elsevier", "title" : "Local community's preferences for accepting a forestry partnership contract to grow pulpwood in Indonesia: A choice experiment study", "type" : "article-journal", "volume" : "91" }, "uris" : [ "http://www.mendeley.com/documents/?uuid=1bcdecf0-e100-464c-92a2-c3ea06870da6"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Greiner, 2015; Permadi et al., 2018)", "manualFormatting" : "(e.g. Greiner, 2015; Permadi et al., 2018)", "plainTextFormattedCitation" : "(Greiner, 2015; Permadi et al., 2018)" }, "properties" : { "noteIndex" : 0 }, "schema" : "https://github.com/citation-style-language/schema/raw/master/csl-citation.json" }</w:instrText>
      </w:r>
      <w:r w:rsidR="00262D32">
        <w:fldChar w:fldCharType="separate"/>
      </w:r>
      <w:r w:rsidR="00262D32" w:rsidRPr="00262D32">
        <w:rPr>
          <w:noProof/>
        </w:rPr>
        <w:t>(</w:t>
      </w:r>
      <w:r w:rsidR="006C3F2B">
        <w:rPr>
          <w:noProof/>
        </w:rPr>
        <w:t xml:space="preserve">e.g. </w:t>
      </w:r>
      <w:r w:rsidR="00262D32" w:rsidRPr="00262D32">
        <w:rPr>
          <w:noProof/>
        </w:rPr>
        <w:t>Greiner, 2015; Permadi et al., 2018)</w:t>
      </w:r>
      <w:r w:rsidR="00262D32">
        <w:fldChar w:fldCharType="end"/>
      </w:r>
      <w:r w:rsidR="00262D32">
        <w:t xml:space="preserve"> </w:t>
      </w:r>
      <w:r w:rsidR="00321C88">
        <w:t xml:space="preserve">that </w:t>
      </w:r>
      <w:r w:rsidR="002C7B54">
        <w:t xml:space="preserve">suggest </w:t>
      </w:r>
      <w:r w:rsidR="00F9687A">
        <w:t xml:space="preserve">contract length and the structure of </w:t>
      </w:r>
      <w:r w:rsidR="00592AE9">
        <w:t xml:space="preserve">schemes, in addition to monetary rewards, </w:t>
      </w:r>
      <w:r w:rsidR="00F9687A">
        <w:t xml:space="preserve">are important determinants of </w:t>
      </w:r>
      <w:r w:rsidR="00321C88">
        <w:t xml:space="preserve">participation rates in conservation programmes. </w:t>
      </w:r>
      <w:r w:rsidR="001A40B6">
        <w:t>But w</w:t>
      </w:r>
      <w:r w:rsidR="0035017A" w:rsidRPr="0033245F">
        <w:t xml:space="preserve">e </w:t>
      </w:r>
      <w:r w:rsidR="001A40B6">
        <w:t xml:space="preserve">also </w:t>
      </w:r>
      <w:r w:rsidR="0035017A" w:rsidRPr="0033245F">
        <w:t>acknowledg</w:t>
      </w:r>
      <w:r w:rsidR="002C7B54">
        <w:t>e that the monetary values farmers</w:t>
      </w:r>
      <w:r w:rsidR="0035017A" w:rsidRPr="0033245F">
        <w:t xml:space="preserve"> place on accepting specific</w:t>
      </w:r>
      <w:r w:rsidR="0035017A">
        <w:t xml:space="preserve"> contractual schemes </w:t>
      </w:r>
      <w:r w:rsidR="0035017A" w:rsidRPr="0033245F">
        <w:t>are case specific</w:t>
      </w:r>
      <w:r w:rsidR="0035017A">
        <w:t xml:space="preserve"> </w:t>
      </w:r>
      <w:r w:rsidR="0035017A">
        <w:fldChar w:fldCharType="begin" w:fldLock="1"/>
      </w:r>
      <w:r w:rsidR="00B50373">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rsidR="0035017A">
        <w:fldChar w:fldCharType="separate"/>
      </w:r>
      <w:r w:rsidR="00B50373" w:rsidRPr="00B50373">
        <w:rPr>
          <w:noProof/>
        </w:rPr>
        <w:t>(Christensen et al., 2011)</w:t>
      </w:r>
      <w:r w:rsidR="0035017A">
        <w:fldChar w:fldCharType="end"/>
      </w:r>
      <w:r w:rsidR="0035017A" w:rsidRPr="0033245F">
        <w:t>. As a consequence, the robustness of the</w:t>
      </w:r>
      <w:r w:rsidR="0035017A">
        <w:t>se</w:t>
      </w:r>
      <w:r w:rsidR="0035017A" w:rsidRPr="0033245F">
        <w:t xml:space="preserve"> results needs to be addressed in </w:t>
      </w:r>
      <w:r w:rsidR="0035017A">
        <w:t>further work exploring cost</w:t>
      </w:r>
      <w:r w:rsidR="00437272">
        <w:t>-</w:t>
      </w:r>
      <w:r w:rsidR="0035017A">
        <w:t>effectiveness of FAnGR conservation programmes</w:t>
      </w:r>
      <w:r w:rsidR="002C7B54">
        <w:t xml:space="preserve"> in </w:t>
      </w:r>
      <w:r w:rsidR="004845FA">
        <w:t>similar</w:t>
      </w:r>
      <w:r w:rsidR="002C7B54">
        <w:t xml:space="preserve"> contexts</w:t>
      </w:r>
      <w:r w:rsidR="0053249A">
        <w:t xml:space="preserve">. </w:t>
      </w:r>
      <w:r w:rsidR="00152DEC">
        <w:rPr>
          <w:bCs/>
        </w:rPr>
        <w:t xml:space="preserve">Moreover, this work has not </w:t>
      </w:r>
      <w:r w:rsidR="00C2047F">
        <w:rPr>
          <w:bCs/>
        </w:rPr>
        <w:t>explored</w:t>
      </w:r>
      <w:r w:rsidR="00152DEC">
        <w:rPr>
          <w:bCs/>
        </w:rPr>
        <w:t xml:space="preserve"> how farmer WTA a contract might vary depending on breed options </w:t>
      </w:r>
      <w:r w:rsidR="00C2047F">
        <w:rPr>
          <w:bCs/>
        </w:rPr>
        <w:t>as part of the scheme</w:t>
      </w:r>
      <w:r w:rsidR="00152DEC">
        <w:rPr>
          <w:bCs/>
        </w:rPr>
        <w:t xml:space="preserve">. </w:t>
      </w:r>
      <w:r w:rsidR="0021740D">
        <w:rPr>
          <w:bCs/>
        </w:rPr>
        <w:t>Indeed, w</w:t>
      </w:r>
      <w:r w:rsidR="00152DEC">
        <w:rPr>
          <w:bCs/>
        </w:rPr>
        <w:t xml:space="preserve">ork by </w:t>
      </w:r>
      <w:r w:rsidR="00152DEC">
        <w:rPr>
          <w:bCs/>
        </w:rPr>
        <w:fldChar w:fldCharType="begin" w:fldLock="1"/>
      </w:r>
      <w:r w:rsidR="00262D32">
        <w:rPr>
          <w:bCs/>
        </w:rPr>
        <w: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Zander and Drucker, 2008)", "manualFormatting" : "Zander and Drucker, (2008)", "plainTextFormattedCitation" : "(Zander and Drucker, 2008)", "previouslyFormattedCitation" : "(Zander and Drucker, 2008)" }, "properties" : { "noteIndex" : 0 }, "schema" : "https://github.com/citation-style-language/schema/raw/master/csl-citation.json" }</w:instrText>
      </w:r>
      <w:r w:rsidR="00152DEC">
        <w:rPr>
          <w:bCs/>
        </w:rPr>
        <w:fldChar w:fldCharType="separate"/>
      </w:r>
      <w:r w:rsidR="00B50373" w:rsidRPr="00B50373">
        <w:rPr>
          <w:bCs/>
          <w:noProof/>
        </w:rPr>
        <w:t xml:space="preserve">Zander and Drucker, </w:t>
      </w:r>
      <w:r w:rsidR="00262D32">
        <w:rPr>
          <w:bCs/>
          <w:noProof/>
        </w:rPr>
        <w:t>(</w:t>
      </w:r>
      <w:r w:rsidR="00B50373" w:rsidRPr="00B50373">
        <w:rPr>
          <w:bCs/>
          <w:noProof/>
        </w:rPr>
        <w:t>2008)</w:t>
      </w:r>
      <w:r w:rsidR="00152DEC">
        <w:rPr>
          <w:bCs/>
        </w:rPr>
        <w:fldChar w:fldCharType="end"/>
      </w:r>
      <w:r w:rsidR="00152DEC">
        <w:rPr>
          <w:bCs/>
        </w:rPr>
        <w:t xml:space="preserve"> suggests</w:t>
      </w:r>
      <w:r w:rsidR="0021740D">
        <w:rPr>
          <w:bCs/>
        </w:rPr>
        <w:t xml:space="preserve"> </w:t>
      </w:r>
      <w:r w:rsidR="00C2047F">
        <w:rPr>
          <w:bCs/>
        </w:rPr>
        <w:t>farmer</w:t>
      </w:r>
      <w:r w:rsidR="00152DEC">
        <w:rPr>
          <w:bCs/>
        </w:rPr>
        <w:t xml:space="preserve"> </w:t>
      </w:r>
      <w:r w:rsidR="00C2047F">
        <w:rPr>
          <w:bCs/>
        </w:rPr>
        <w:t xml:space="preserve">do possess heterogeneous </w:t>
      </w:r>
      <w:r w:rsidR="00152DEC">
        <w:rPr>
          <w:bCs/>
        </w:rPr>
        <w:t xml:space="preserve">preferences for </w:t>
      </w:r>
      <w:r w:rsidR="0021740D">
        <w:rPr>
          <w:bCs/>
        </w:rPr>
        <w:t>breed</w:t>
      </w:r>
      <w:r w:rsidR="00152DEC">
        <w:rPr>
          <w:bCs/>
        </w:rPr>
        <w:t xml:space="preserve"> attributes</w:t>
      </w:r>
      <w:r w:rsidR="0021740D">
        <w:rPr>
          <w:bCs/>
        </w:rPr>
        <w:t xml:space="preserve"> and breeds themselves. Exploring the importance of a</w:t>
      </w:r>
      <w:r w:rsidR="00152DEC">
        <w:rPr>
          <w:bCs/>
        </w:rPr>
        <w:t>lternative breed</w:t>
      </w:r>
      <w:r w:rsidR="0021740D">
        <w:rPr>
          <w:bCs/>
        </w:rPr>
        <w:t xml:space="preserve"> and attribute</w:t>
      </w:r>
      <w:r w:rsidR="00152DEC">
        <w:rPr>
          <w:bCs/>
        </w:rPr>
        <w:t xml:space="preserve"> combinations in contracts </w:t>
      </w:r>
      <w:r w:rsidR="0021740D">
        <w:rPr>
          <w:bCs/>
        </w:rPr>
        <w:t xml:space="preserve">appears warranted and may </w:t>
      </w:r>
      <w:r w:rsidR="00262D32">
        <w:rPr>
          <w:bCs/>
        </w:rPr>
        <w:t xml:space="preserve">further </w:t>
      </w:r>
      <w:r w:rsidR="0021740D">
        <w:rPr>
          <w:bCs/>
        </w:rPr>
        <w:t>affect farmer</w:t>
      </w:r>
      <w:r w:rsidR="00152DEC">
        <w:rPr>
          <w:bCs/>
        </w:rPr>
        <w:t xml:space="preserve"> willingness to participate in </w:t>
      </w:r>
      <w:r w:rsidR="00C2047F">
        <w:rPr>
          <w:bCs/>
        </w:rPr>
        <w:t>schemes</w:t>
      </w:r>
      <w:r w:rsidR="00152DEC">
        <w:rPr>
          <w:bCs/>
        </w:rPr>
        <w:t xml:space="preserve"> and their WTA</w:t>
      </w:r>
      <w:r w:rsidR="0021740D">
        <w:rPr>
          <w:bCs/>
        </w:rPr>
        <w:t xml:space="preserve"> a conservation </w:t>
      </w:r>
      <w:r w:rsidR="00C2047F">
        <w:rPr>
          <w:bCs/>
        </w:rPr>
        <w:t xml:space="preserve">contract. </w:t>
      </w:r>
    </w:p>
    <w:p w14:paraId="09294FA7" w14:textId="77777777" w:rsidR="001A40B6" w:rsidRDefault="001A40B6" w:rsidP="001E7286"/>
    <w:p w14:paraId="10E16282" w14:textId="7AF3142B" w:rsidR="00020535" w:rsidRPr="00020535" w:rsidRDefault="003B1F1C" w:rsidP="001E7286">
      <w:r>
        <w:t>We</w:t>
      </w:r>
      <w:r w:rsidR="001021C2">
        <w:t xml:space="preserve"> found </w:t>
      </w:r>
      <w:r w:rsidR="00437272">
        <w:t xml:space="preserve">that </w:t>
      </w:r>
      <w:r w:rsidR="0035017A" w:rsidRPr="00CE01E8">
        <w:t xml:space="preserve">the average </w:t>
      </w:r>
      <w:r w:rsidR="008943F4">
        <w:t xml:space="preserve">bovine </w:t>
      </w:r>
      <w:r w:rsidR="0035017A" w:rsidRPr="00CE01E8">
        <w:t xml:space="preserve">farmer </w:t>
      </w:r>
      <w:r w:rsidR="00E24236">
        <w:t xml:space="preserve">(in Transylvania) </w:t>
      </w:r>
      <w:r w:rsidR="0035017A" w:rsidRPr="00CE01E8">
        <w:t>needs to be paid</w:t>
      </w:r>
      <w:r w:rsidR="00AE731A">
        <w:t xml:space="preserve"> €</w:t>
      </w:r>
      <w:r w:rsidR="008943F4">
        <w:t>122</w:t>
      </w:r>
      <w:r w:rsidR="00AE731A">
        <w:t xml:space="preserve"> </w:t>
      </w:r>
      <w:r w:rsidR="0035017A">
        <w:t xml:space="preserve">per annum </w:t>
      </w:r>
      <w:r w:rsidR="00AE731A">
        <w:t xml:space="preserve">per animal </w:t>
      </w:r>
      <w:r w:rsidR="0035017A">
        <w:t>extra</w:t>
      </w:r>
      <w:r w:rsidR="0035017A" w:rsidRPr="00CE01E8">
        <w:t xml:space="preserve"> in order to</w:t>
      </w:r>
      <w:r w:rsidR="00AE731A">
        <w:t xml:space="preserve"> enrol in a 10 year community managed conservation contract. </w:t>
      </w:r>
      <w:r w:rsidR="008943F4">
        <w:t xml:space="preserve">For </w:t>
      </w:r>
      <w:proofErr w:type="spellStart"/>
      <w:r w:rsidR="008943F4">
        <w:t>ovines</w:t>
      </w:r>
      <w:proofErr w:type="spellEnd"/>
      <w:r w:rsidR="008943F4">
        <w:t xml:space="preserve">, an additional price incentive of €8.3 would be required for farmers to enrol in a 10 year individually managed conservation contract. </w:t>
      </w:r>
      <w:r w:rsidR="0035017A">
        <w:t>A key question</w:t>
      </w:r>
      <w:r w:rsidR="00D902AC">
        <w:t xml:space="preserve"> is </w:t>
      </w:r>
      <w:r w:rsidR="0035017A" w:rsidRPr="00CE01E8">
        <w:t xml:space="preserve">whether the </w:t>
      </w:r>
      <w:r w:rsidR="0035017A">
        <w:t>conservation and genetic diversity</w:t>
      </w:r>
      <w:r w:rsidR="00AE731A">
        <w:t xml:space="preserve"> benefit</w:t>
      </w:r>
      <w:r w:rsidR="001A40B6">
        <w:t xml:space="preserve"> of a longer contract</w:t>
      </w:r>
      <w:r w:rsidR="00E24236">
        <w:t xml:space="preserve"> </w:t>
      </w:r>
      <w:r w:rsidR="00AE731A">
        <w:t xml:space="preserve">that </w:t>
      </w:r>
      <w:r w:rsidR="008943F4">
        <w:t xml:space="preserve">either </w:t>
      </w:r>
      <w:r w:rsidR="00AE731A">
        <w:t xml:space="preserve">includes a </w:t>
      </w:r>
      <w:r w:rsidR="00A85167">
        <w:t xml:space="preserve">collectively </w:t>
      </w:r>
      <w:r w:rsidR="008943F4">
        <w:t xml:space="preserve">or individually </w:t>
      </w:r>
      <w:r w:rsidR="00A85167">
        <w:t xml:space="preserve">managed </w:t>
      </w:r>
      <w:r w:rsidR="008943F4">
        <w:t xml:space="preserve">conservation </w:t>
      </w:r>
      <w:r w:rsidR="00AE731A">
        <w:t xml:space="preserve">breeding scheme </w:t>
      </w:r>
      <w:r w:rsidR="0035017A" w:rsidRPr="00CE01E8">
        <w:t xml:space="preserve">will exceed the </w:t>
      </w:r>
      <w:r w:rsidR="00E24236">
        <w:t xml:space="preserve">additional </w:t>
      </w:r>
      <w:r w:rsidR="00083D24">
        <w:t xml:space="preserve">costs. </w:t>
      </w:r>
    </w:p>
    <w:p w14:paraId="318CC87B" w14:textId="77777777" w:rsidR="00EE12E8" w:rsidRDefault="00D05AF6" w:rsidP="00AE58E8">
      <w:pPr>
        <w:pStyle w:val="Heading1"/>
        <w:numPr>
          <w:ilvl w:val="0"/>
          <w:numId w:val="0"/>
        </w:numPr>
      </w:pPr>
      <w:r>
        <w:t>Acknowledgements</w:t>
      </w:r>
    </w:p>
    <w:p w14:paraId="00F3D374" w14:textId="1CD385A5" w:rsidR="00D05AF6" w:rsidRDefault="00D05AF6" w:rsidP="00D05AF6">
      <w:pPr>
        <w:pStyle w:val="Firstparagraph"/>
        <w:rPr>
          <w:bCs/>
        </w:rPr>
      </w:pPr>
      <w:r>
        <w:rPr>
          <w:bCs/>
        </w:rPr>
        <w:tab/>
      </w:r>
      <w:r w:rsidR="002A21EC">
        <w:t xml:space="preserve">We acknowledge </w:t>
      </w:r>
      <w:r w:rsidR="002A21EC" w:rsidRPr="00EB14F1">
        <w:t>NERC</w:t>
      </w:r>
      <w:r w:rsidR="002A21EC">
        <w:t xml:space="preserve"> E3 DTP studentship</w:t>
      </w:r>
      <w:r w:rsidR="002A21EC" w:rsidRPr="00EB14F1">
        <w:t xml:space="preserve"> </w:t>
      </w:r>
      <w:r w:rsidR="002A21EC">
        <w:t>(</w:t>
      </w:r>
      <w:r w:rsidR="002A21EC" w:rsidRPr="00EB14F1">
        <w:t>NE/L002558/1</w:t>
      </w:r>
      <w:r w:rsidR="002A21EC">
        <w:t xml:space="preserve">) </w:t>
      </w:r>
      <w:r w:rsidR="001A40B6">
        <w:rPr>
          <w:bCs/>
        </w:rPr>
        <w:t>and</w:t>
      </w:r>
      <w:r w:rsidRPr="00D05AF6">
        <w:rPr>
          <w:bCs/>
        </w:rPr>
        <w:t xml:space="preserve"> the support offered by Operation </w:t>
      </w:r>
      <w:proofErr w:type="spellStart"/>
      <w:r w:rsidRPr="00D05AF6">
        <w:rPr>
          <w:bCs/>
        </w:rPr>
        <w:t>Wallacea</w:t>
      </w:r>
      <w:proofErr w:type="spellEnd"/>
      <w:r w:rsidRPr="00D05AF6">
        <w:rPr>
          <w:bCs/>
        </w:rPr>
        <w:t xml:space="preserve"> throughout the project </w:t>
      </w:r>
      <w:r w:rsidR="00E24236">
        <w:rPr>
          <w:bCs/>
        </w:rPr>
        <w:t>and funding that</w:t>
      </w:r>
      <w:r w:rsidRPr="00D05AF6">
        <w:rPr>
          <w:bCs/>
        </w:rPr>
        <w:t xml:space="preserve"> ma</w:t>
      </w:r>
      <w:r w:rsidR="001A40B6">
        <w:rPr>
          <w:bCs/>
        </w:rPr>
        <w:t xml:space="preserve">de fieldwork possible. </w:t>
      </w:r>
      <w:r w:rsidRPr="00D05AF6">
        <w:rPr>
          <w:bCs/>
        </w:rPr>
        <w:t xml:space="preserve">We thank </w:t>
      </w:r>
      <w:proofErr w:type="spellStart"/>
      <w:r w:rsidRPr="00D05AF6">
        <w:rPr>
          <w:bCs/>
        </w:rPr>
        <w:t>Fundatia</w:t>
      </w:r>
      <w:proofErr w:type="spellEnd"/>
      <w:r w:rsidRPr="00D05AF6">
        <w:rPr>
          <w:bCs/>
        </w:rPr>
        <w:t xml:space="preserve"> ADEPT for advice on fieldwork planning</w:t>
      </w:r>
      <w:r w:rsidR="00E24236">
        <w:rPr>
          <w:bCs/>
        </w:rPr>
        <w:t xml:space="preserve"> and </w:t>
      </w:r>
      <w:r w:rsidR="0094359B">
        <w:rPr>
          <w:bCs/>
        </w:rPr>
        <w:t>Marcela Man</w:t>
      </w:r>
      <w:r w:rsidRPr="00D05AF6">
        <w:rPr>
          <w:bCs/>
        </w:rPr>
        <w:t xml:space="preserve"> for </w:t>
      </w:r>
      <w:r w:rsidR="0094359B">
        <w:rPr>
          <w:bCs/>
        </w:rPr>
        <w:t>her</w:t>
      </w:r>
      <w:r w:rsidRPr="00D05AF6">
        <w:rPr>
          <w:bCs/>
        </w:rPr>
        <w:t xml:space="preserve"> work in survey implementation.  Finally, thanks are extended to Frazer Christie for GIS mapping.  </w:t>
      </w:r>
      <w:bookmarkStart w:id="0" w:name="_GoBack"/>
      <w:bookmarkEnd w:id="0"/>
    </w:p>
    <w:p w14:paraId="2503C888" w14:textId="77777777" w:rsidR="00D05AF6" w:rsidRPr="00D05AF6" w:rsidRDefault="006947D5" w:rsidP="00887A03">
      <w:pPr>
        <w:pStyle w:val="Heading1"/>
        <w:numPr>
          <w:ilvl w:val="0"/>
          <w:numId w:val="0"/>
        </w:numPr>
      </w:pPr>
      <w:r>
        <w:t>References</w:t>
      </w:r>
    </w:p>
    <w:p w14:paraId="30DD71A7" w14:textId="442043A5" w:rsidR="00262D32" w:rsidRPr="00262D32" w:rsidRDefault="00C052BF" w:rsidP="00262D32">
      <w:pPr>
        <w:widowControl w:val="0"/>
        <w:autoSpaceDE w:val="0"/>
        <w:autoSpaceDN w:val="0"/>
        <w:adjustRightInd w:val="0"/>
        <w:spacing w:line="240" w:lineRule="auto"/>
        <w:ind w:left="480" w:hanging="480"/>
        <w:rPr>
          <w:noProof/>
          <w:sz w:val="20"/>
        </w:rPr>
      </w:pPr>
      <w:r w:rsidRPr="001A40B6">
        <w:rPr>
          <w:sz w:val="20"/>
          <w:szCs w:val="20"/>
        </w:rPr>
        <w:fldChar w:fldCharType="begin" w:fldLock="1"/>
      </w:r>
      <w:r w:rsidRPr="001A40B6">
        <w:rPr>
          <w:sz w:val="20"/>
          <w:szCs w:val="20"/>
        </w:rPr>
        <w:instrText xml:space="preserve">ADDIN Mendeley Bibliography CSL_BIBLIOGRAPHY </w:instrText>
      </w:r>
      <w:r w:rsidRPr="001A40B6">
        <w:rPr>
          <w:sz w:val="20"/>
          <w:szCs w:val="20"/>
        </w:rPr>
        <w:fldChar w:fldCharType="separate"/>
      </w:r>
      <w:r w:rsidR="00262D32" w:rsidRPr="00262D32">
        <w:rPr>
          <w:noProof/>
          <w:sz w:val="20"/>
        </w:rPr>
        <w:t>Adams, V.M., Pressey, R.L., Stoeckl, N., 2014. Estimating landholders’ probability of participating in a stewardship program, and the implications for spatial conservation priorities. PLoS One 9, e97941.</w:t>
      </w:r>
    </w:p>
    <w:p w14:paraId="3A5DD17C"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Ahtiainen, H., Pouta, E., 2011. The value of genetic resources in agriculture: a meta-analysis assessing existing knowledge and future research needs. Int. J. Biodivers. Sci. Ecosyst. Serv. Manag. 7, 27–38. https://doi.org/10.1080/21513732.2011.593557</w:t>
      </w:r>
    </w:p>
    <w:p w14:paraId="3C3A5644"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Bech, M., Gyrd‐Hansen, D., 2005. Effects coding in discrete choice experiments. Health Econ. 14, 1079–1083.</w:t>
      </w:r>
    </w:p>
    <w:p w14:paraId="250C4ED7"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Bhatia, A.K., Jain, A., Sadana, D.K., Gokhale, S.B., Bhagat, R.L., 2010. Phenotypic identification of farm animal genetic resources using computer learning with scoring function. Comput. Electron. Agric. 73, 37–43.</w:t>
      </w:r>
    </w:p>
    <w:p w14:paraId="6439434D"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Bojkovski, D., Simčič, M., Kompan, D., 2015. Supports for local breeds in the European region–an overview. PoljoPrivreda 21, 7–10.</w:t>
      </w:r>
    </w:p>
    <w:p w14:paraId="03D7DFD5"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Broch, S.W., Vedel, S.E., 2010. Heterogeneity in landowners’ agri-environmental scheme preferences, in: Proceedings of the Economic Council Conference on Environmental Economics.</w:t>
      </w:r>
    </w:p>
    <w:p w14:paraId="0BB28F5A"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Burton, R., Kuczera, C., Schwarz, G., 2008. Exploring Farmers’ Cultural Resistance to Voluntary Agri</w:t>
      </w:r>
      <w:r w:rsidRPr="00262D32">
        <w:rPr>
          <w:rFonts w:ascii="Cambria Math" w:hAnsi="Cambria Math" w:cs="Cambria Math"/>
          <w:noProof/>
          <w:sz w:val="20"/>
        </w:rPr>
        <w:t>‐</w:t>
      </w:r>
      <w:r w:rsidRPr="00262D32">
        <w:rPr>
          <w:noProof/>
          <w:sz w:val="20"/>
        </w:rPr>
        <w:t>environmental Schemes. Sociol. Ruralis 48, 16–37.</w:t>
      </w:r>
    </w:p>
    <w:p w14:paraId="5C32202C"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Christensen, T., Pedersen, A.B., Nielsen, H.O., Mørkbak, M.R., Hasler, B., Denver, S., 2011. Determinants of farmers’ willingness to participate in subsidy schemes for pesticide-free buffer zones—A choice experiment study. Ecol. Econ. 70, 1558–1564.</w:t>
      </w:r>
    </w:p>
    <w:p w14:paraId="0A0925D5"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Christie, M., Remoundou, K., Siwicka, E., Wainwright, W., 2015. Valuing marine and coastal ecosystem service benefits: Case study of St Vincent and the Grenadines’ proposed marine protected areas. Ecosyst. Serv. 11, 115–127.</w:t>
      </w:r>
    </w:p>
    <w:p w14:paraId="1BFD1ACC"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Cicia, G., D’Ercole, E., Marino, D., 2003. Costs and benefits of preserving farm animal genetic resources from extinction: CVM and Bio-economic model for valuing a conservation program for the Italian Pentro horse. Ecol. Econ. 45, 445–459. https://doi.org/10.1016/S0921-8009(03)00096-X</w:t>
      </w:r>
    </w:p>
    <w:p w14:paraId="57F9C359"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Crabbe, M., Vandebroek, M.L., 2011. Using appropriate prior information to eliminate choice sets with a dominant alternative from D-efficient designs.</w:t>
      </w:r>
    </w:p>
    <w:p w14:paraId="23C812DD"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Defrancesco, E., Gatto, P., Runge, F., Trestini, S., 2008. Factors affecting farmers’ participation in agri</w:t>
      </w:r>
      <w:r w:rsidRPr="00262D32">
        <w:rPr>
          <w:rFonts w:ascii="Cambria Math" w:hAnsi="Cambria Math" w:cs="Cambria Math"/>
          <w:noProof/>
          <w:sz w:val="20"/>
        </w:rPr>
        <w:t>‐</w:t>
      </w:r>
      <w:r w:rsidRPr="00262D32">
        <w:rPr>
          <w:noProof/>
          <w:sz w:val="20"/>
        </w:rPr>
        <w:t>environmental measures: A Northern Italian perspective. J. Agric. Econ. 59, 114–131.</w:t>
      </w:r>
    </w:p>
    <w:p w14:paraId="4D88607B"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Draganescu, C., 2003. Romanian strategy for a sustainable management of farm animal genetic resources.</w:t>
      </w:r>
    </w:p>
    <w:p w14:paraId="03EA315E"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Ducos, G., Dupraz, P., Bonnieux, F., 2009. Agri-environment contract adoption under fixed and variable compliance costs. J. Environ. Plan. Manag. 52, 669–687.</w:t>
      </w:r>
    </w:p>
    <w:p w14:paraId="4A749F17"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Dupraz, P., Vanslembrouck, I., Bonnieux, F., Van Huylenbroeck, G., 2002. Farmers’ participation in European agri-environmental policies. Zaragoza (Spain) 28, 31.</w:t>
      </w:r>
    </w:p>
    <w:p w14:paraId="77081B2E"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Eisler, M.C., Lee, M.R., Tarlton, J.F., Martin, G.B., Beddington, J., Dungait, J.A., Greathead, H., Liu, J., Mathew, S., Miller, H., 2014. Steps to sustainable livestock. Nature 507, 32.</w:t>
      </w:r>
    </w:p>
    <w:p w14:paraId="0D07AE26"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Espinosa</w:t>
      </w:r>
      <w:r w:rsidRPr="00262D32">
        <w:rPr>
          <w:rFonts w:ascii="Cambria Math" w:hAnsi="Cambria Math" w:cs="Cambria Math"/>
          <w:noProof/>
          <w:sz w:val="20"/>
        </w:rPr>
        <w:t>‐</w:t>
      </w:r>
      <w:r w:rsidRPr="00262D32">
        <w:rPr>
          <w:noProof/>
          <w:sz w:val="20"/>
        </w:rPr>
        <w:t>Goded, M., Barreiro</w:t>
      </w:r>
      <w:r w:rsidRPr="00262D32">
        <w:rPr>
          <w:rFonts w:ascii="Cambria Math" w:hAnsi="Cambria Math" w:cs="Cambria Math"/>
          <w:noProof/>
          <w:sz w:val="20"/>
        </w:rPr>
        <w:t>‐</w:t>
      </w:r>
      <w:r w:rsidRPr="00262D32">
        <w:rPr>
          <w:noProof/>
          <w:sz w:val="20"/>
        </w:rPr>
        <w:t>Hurlé, J., Ruto, E., 2010. What do farmers want from Agri</w:t>
      </w:r>
      <w:r w:rsidRPr="00262D32">
        <w:rPr>
          <w:rFonts w:ascii="Cambria Math" w:hAnsi="Cambria Math" w:cs="Cambria Math"/>
          <w:noProof/>
          <w:sz w:val="20"/>
        </w:rPr>
        <w:t>‐</w:t>
      </w:r>
      <w:r w:rsidRPr="00262D32">
        <w:rPr>
          <w:noProof/>
          <w:sz w:val="20"/>
        </w:rPr>
        <w:t>environmental scheme design? A choice experiment approach. J. Agric. Econ. 61, 259–273.</w:t>
      </w:r>
    </w:p>
    <w:p w14:paraId="7AB093A2"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European Commission, 2012. European Commission DG Agriculture and Rural Development. Brussels.</w:t>
      </w:r>
    </w:p>
    <w:p w14:paraId="631CB804"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Eurostat, 2010. Romania agricultural census.</w:t>
      </w:r>
    </w:p>
    <w:p w14:paraId="5FCC6F8E"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FAO, 2018. Domestic Animal Diversity Information System (DAD-IS) [WWW Document]. URL http://www.fao.org/dad-is/en/ (accessed 3.26.18).</w:t>
      </w:r>
    </w:p>
    <w:p w14:paraId="40E08F53"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FAO, 2017. The future of food and agriculture – Trends and challenges. Rome, Italy.</w:t>
      </w:r>
    </w:p>
    <w:p w14:paraId="01E73CD8"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FAO, 2015. The Second State of The Worlds Farm Animal Genetic Resources Report. Rome, Italy.</w:t>
      </w:r>
    </w:p>
    <w:p w14:paraId="1F15EE35"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FAO, 2001. Farming Systems and Poverty. Improving farmers’ livelihoods in a changing world. Rome, Italy.</w:t>
      </w:r>
    </w:p>
    <w:p w14:paraId="27602287"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Fischer, J., Hartel, T., Kuemmerle, T., 2012. Conservation policy in traditional farming landscapes. Conserv. Lett. 5, 167–175.</w:t>
      </w:r>
    </w:p>
    <w:p w14:paraId="2E195329"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Fundatia ADEPT, 2014. Fundatia ADEPT Transilvania 10 year report 2004-2014. Sighisoara, Romania.</w:t>
      </w:r>
    </w:p>
    <w:p w14:paraId="1C9815A0"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Gandini, G.C., Villa, E., 2003. Analysis of the cultural value of local livestock breeds: a methodology. J. Anim. Breed. Genet. 120, 1–11.</w:t>
      </w:r>
    </w:p>
    <w:p w14:paraId="11826AC7"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Gasson, R., 1973. Goals and values of farmers. J. Agric. Econ. 24, 521–542.</w:t>
      </w:r>
    </w:p>
    <w:p w14:paraId="53470AFD"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Gherghinescu, O., 2008. Poverty and social exclusion in rural areas: Romania.</w:t>
      </w:r>
    </w:p>
    <w:p w14:paraId="677D7CAD"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Gorton, M., Hubbard, C., Hubbard, L., 2009. The folly of European Union policy transfer: why the Common Agricultural Policy (CAP) does not fit Central and Eastern Europe. Reg. Stud. 43, 1305–1317.</w:t>
      </w:r>
    </w:p>
    <w:p w14:paraId="5424E0D9"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Greiner, R., 2015. Factors influencing farmers’ participation in contractual biodiversity conservation: a choice experiment with northern Australian pastoralists. Aust. J. Agric. Resour. Econ.</w:t>
      </w:r>
    </w:p>
    <w:p w14:paraId="25D2C32B"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Henle, K., Alard, D., Clitherow, J., Cobb, P., Firbank, L., Kull, T., McCracken, D., Moritz, R.F.A., Niemelä, J., Rebane, M., 2008. Identifying and managing the conflicts between agriculture and biodiversity conservation in Europe–A review. Agric. Ecosyst. Environ. 124, 60–71.</w:t>
      </w:r>
    </w:p>
    <w:p w14:paraId="21961666"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Hensher, D.A., 2006. How do respondents process stated choice experiments? Attribute consideration under varying information load. J. Appl. Econom. 21, 861–878.</w:t>
      </w:r>
    </w:p>
    <w:p w14:paraId="15E60F5D"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Hensher, D.A., Rose, J.M., Greene, W.H., 2005. Applied choice analysis: a primer. Cambridge University Press.</w:t>
      </w:r>
    </w:p>
    <w:p w14:paraId="35E82120"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Heyman, J., Ariely, D., 2004. Effort for payment: A tale of two markets. Psychol. Sci. 15, 787–793.</w:t>
      </w:r>
    </w:p>
    <w:p w14:paraId="254BA743"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Hoffmann, I., From, T., Boerma, D., 2014. Ecosystem Services Provided By Livestock Keepers and Breeds , With Special Consideration To The Contributions Of Small-Scale Livestock Keepers and Pastoralists. Rome.</w:t>
      </w:r>
    </w:p>
    <w:p w14:paraId="625C78A0"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Holmes, T.P., Adamowicz, W.L., Carlsson, F., 2017. Choice experiments, in: A Primer on Nonmarket Valuation. Springer, pp. 133–186.</w:t>
      </w:r>
    </w:p>
    <w:p w14:paraId="108C7050"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Ilbery, B.W., 1983. Goals and values of hop farmers. Trans. Inst. Br. Geogr. 329–341.</w:t>
      </w:r>
    </w:p>
    <w:p w14:paraId="76BD6CE6"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Kompan, D., Klopcic, M., Martyniuk, E., Hiemstra, S.J., Hoving, A.H., 2014. Overview and assessment of support measures for endangered livestock breeds: Subsibreed: Final project report. European Regional Focal Point for Animal Genetic Resources.</w:t>
      </w:r>
    </w:p>
    <w:p w14:paraId="5C07AA77"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Lancaster, K.J., 1966. A new approach to consumer theory. J. Polit. Econ. 132–157.</w:t>
      </w:r>
    </w:p>
    <w:p w14:paraId="2D237B43"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Leroy, G., Baumung, R., Boettcher, P., Besbes, B., From, T., Hoffmann, I., 2018. Animal genetic resources diversity and ecosystem services. Glob. Food Sec.</w:t>
      </w:r>
    </w:p>
    <w:p w14:paraId="453C7F9F"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Lienhoop, N., Brouwer, R., 2015. Agri-environmental policy valuation: Farmers’ contract design preferences for afforestation schemes. Land use policy 42, 568–577.</w:t>
      </w:r>
    </w:p>
    <w:p w14:paraId="3CF8DF23"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Louviere, J.J., Hensher, D.A., Swait, J.D., 2000. Stated choice methods: analysis and applications. Cambridge University Press.</w:t>
      </w:r>
    </w:p>
    <w:p w14:paraId="32951C87"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Luce, R.D., 2005. Individual choice behavior: A theoretical analysis. Courier Corporation.</w:t>
      </w:r>
    </w:p>
    <w:p w14:paraId="1D744694"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MARD, 2014. National Rural Development Programme for the 2014 – 2020 period. Bucharesti, Romania.</w:t>
      </w:r>
    </w:p>
    <w:p w14:paraId="10C465F3"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Mariel, P., De Ayala, A., Hoyos, D., Abdullah, S., 2013. Selecting random parameters in discrete choice experiment for environmental valuation: A simulation experiment. J. choice Model. 7, 44–57.</w:t>
      </w:r>
    </w:p>
    <w:p w14:paraId="5987C802"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McFadden, D., 1973. Conditional logit analysis of qualitative choice behavior.</w:t>
      </w:r>
    </w:p>
    <w:p w14:paraId="4910DF6D"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Metrics, C., 2012. Ngene 1.1 User Manual and Reference Guide. Sydney, Aust. ChoiceMetrics.</w:t>
      </w:r>
    </w:p>
    <w:p w14:paraId="27582540"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Mikulcak, F., Newig, J., Milcu, A.I., Hartel, T., Fischer, J., 2013. Integrating Rural Development and Biodiversity Conservation in Central Romania. Environ. Conserv. 40, 129–137. https://doi.org/10.1017/S0376892912000392</w:t>
      </w:r>
    </w:p>
    <w:p w14:paraId="7B99DB1E"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Milcu, A.I., Sherren, K., Hanspach, J., Abson, D., Fischer, J., 2014. Navigating conflicting landscape aspirations: Application of a photo-based Q-method in Transylvania (Central Romania). Land use policy 41, 408–422.</w:t>
      </w:r>
    </w:p>
    <w:p w14:paraId="58780A0E"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Naidoo, R., Balmford, A., Ferraro, P.J., Polasky, S., Ricketts, T.H., Rouget, M., 2006. Integrating economic costs into conservation planning. Trends Ecol. Evol. 21, 681–687.</w:t>
      </w:r>
    </w:p>
    <w:p w14:paraId="1026942E"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Narloch, U., Drucker, A.G., Pascual, U., 2017. What role for cooperation in conservation tenders? Paying farmer groups in the High Andes. Land use policy 63, 659–671.</w:t>
      </w:r>
    </w:p>
    <w:p w14:paraId="330F5B10"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National Institute of Statistics, 2015. Press Release No. 135 of June 5th 2015. Household income and expenditure in 2014 Family Budget Survey. Bucharest, Romania.</w:t>
      </w:r>
    </w:p>
    <w:p w14:paraId="6F25510C"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National Institute of Statistics, 2013. Press Release No. 159 of July 4th 2013 of the final results population and housing census 2011.</w:t>
      </w:r>
    </w:p>
    <w:p w14:paraId="05A32A35"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Page, N., Popa, R., Gherghiceanu, C., Balint, L., 2011. Linking High Nature Value Grasslands to Small-Scale Farmer Incomes: Târnava Mare, Romania. Mt. Hay Meadows Hotspots Byodiversity Tradit. Cult. Ghimeş.</w:t>
      </w:r>
    </w:p>
    <w:p w14:paraId="5F96D57F"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Pattison, J., Drucker,  a. G., Anderson, S., 2007. The cost of conserving livestock diversity? Incentive measures and conservation options for maintaining indigenous Pelón pigs in Yucatan, Mexico. Trop. Anim. Health Prod. 39, 339–353. https://doi.org/10.1007/s11250-007-9022-4</w:t>
      </w:r>
    </w:p>
    <w:p w14:paraId="3889435A"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Permadi, D.B., Burton, M., Pandit, R., Race, D., Walker, I., 2018. Local community’s preferences for accepting a forestry partnership contract to grow pulpwood in Indonesia: A choice experiment study. For. Policy Econ. 91, 73–83.</w:t>
      </w:r>
    </w:p>
    <w:p w14:paraId="04E9A1D9"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Popescu, A., Alecu, I.N., Dinu, T.A., Stoian, E., Condei, R., Ciocan, H., 2016. Farm Structure and Land Concentration in Romania and the European Union’s Agriculture. Agric. Agric. Sci. Procedia 10, 566–577.</w:t>
      </w:r>
    </w:p>
    <w:p w14:paraId="11F2C69F"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Ruto, E., Garrod, G., 2009. Investigating farmers’ preferences for the design of agri-environment schemes: a choice experiment approach. J. Environ. Plan. Manag. 52, 631–647.</w:t>
      </w:r>
    </w:p>
    <w:p w14:paraId="29BA6B80"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Santos, R., Clemente, P., Brouwer, R., Antunes, P., Pinto, R., 2015. Landowner preferences for agri-environmental agreements to conserve the montado ecosystem in Portugal. Ecol. Econ. 118, 159–167.</w:t>
      </w:r>
    </w:p>
    <w:p w14:paraId="6FBAC7A4"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Shortall, S., 2008. Are rural development programmes socially inclusive? Social inclusion, civic engagement, participation, and social capital: Exploring the differences. J. Rural Stud. 24, 450–457.</w:t>
      </w:r>
    </w:p>
    <w:p w14:paraId="6B89DCFB"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Sutcliffe, L., Akeroyd, J., Page, N., Popa, R., 2015. Combining approaches to support high nature value Farmland in southern Transylvania, Romania. Hacquetia 14, 53–63.</w:t>
      </w:r>
    </w:p>
    <w:p w14:paraId="22EF7382"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Sutcliffe, L., Paulini, I., Jones, G., Marggraf, R., Page, N., 2013. Pastoral commons use in Romania and the role of the Common Agricultural Policy. Int. J. Commons 7.</w:t>
      </w:r>
    </w:p>
    <w:p w14:paraId="572F1279"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Tesfaye, A., Brouwer, R., 2012. Testing participation constraints in contract design for sustainable soil conservation in Ethiopia. Ecol. Econ. 73, 168–178.</w:t>
      </w:r>
    </w:p>
    <w:p w14:paraId="43E49A67"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Train, K.E., 2009. Discrete choice methods with simulation. Cambridge university press.</w:t>
      </w:r>
    </w:p>
    <w:p w14:paraId="34043138"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Tudor, M.M., Alexandri, C., 2015. Structural Changes in Romanian Farm Management and their Impact on Economic Performances. Procedia Econ. Financ. 22, 747–754.</w:t>
      </w:r>
    </w:p>
    <w:p w14:paraId="1FE0F5FB"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Wossink, G.A.A., van Wenum, J.H., 2003. Biodiversity conservation by farmers: analysis of actual and contingent participation. Eur. Rev. Agric. Econ. 30, 461–485.</w:t>
      </w:r>
    </w:p>
    <w:p w14:paraId="14496059"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Zander, K.K., Drucker, A.G., 2008. Conserving what’s important: Using choice model scenarios to value local cattle breeds in East Africa. Ecol. Econ. 68, 34–45. https://doi.org/10.1016/j.ecolecon.2008.01.023</w:t>
      </w:r>
    </w:p>
    <w:p w14:paraId="5E01F8B8" w14:textId="77777777" w:rsidR="00262D32" w:rsidRPr="00262D32" w:rsidRDefault="00262D32" w:rsidP="00262D32">
      <w:pPr>
        <w:widowControl w:val="0"/>
        <w:autoSpaceDE w:val="0"/>
        <w:autoSpaceDN w:val="0"/>
        <w:adjustRightInd w:val="0"/>
        <w:spacing w:line="240" w:lineRule="auto"/>
        <w:ind w:left="480" w:hanging="480"/>
        <w:rPr>
          <w:noProof/>
          <w:sz w:val="20"/>
        </w:rPr>
      </w:pPr>
      <w:r w:rsidRPr="00262D32">
        <w:rPr>
          <w:noProof/>
          <w:sz w:val="20"/>
        </w:rPr>
        <w:t>Zander, K.K., Signorello, G., De Salvo, M., Gandini, G., Drucker, A.G., 2013. Assessing the total economic value of threatened livestock breeds in Italy: Implications for conservation policy. Ecol. Econ. 93, 219–229. https://doi.org/10.1016/j.ecolecon.2013.06.002</w:t>
      </w:r>
    </w:p>
    <w:p w14:paraId="4BB6C362" w14:textId="504B2B3B" w:rsidR="001D69F3" w:rsidRPr="00357A88" w:rsidRDefault="00C052BF" w:rsidP="00262D32">
      <w:pPr>
        <w:widowControl w:val="0"/>
        <w:autoSpaceDE w:val="0"/>
        <w:autoSpaceDN w:val="0"/>
        <w:adjustRightInd w:val="0"/>
        <w:spacing w:line="240" w:lineRule="auto"/>
        <w:ind w:left="480" w:hanging="480"/>
      </w:pPr>
      <w:r w:rsidRPr="001A40B6">
        <w:rPr>
          <w:sz w:val="20"/>
          <w:szCs w:val="20"/>
        </w:rPr>
        <w:fldChar w:fldCharType="end"/>
      </w:r>
    </w:p>
    <w:p w14:paraId="3D7274AC" w14:textId="4E84E234" w:rsidR="00357A88" w:rsidRDefault="0077411B" w:rsidP="005878F4">
      <w:pPr>
        <w:pStyle w:val="Heading1"/>
        <w:numPr>
          <w:ilvl w:val="0"/>
          <w:numId w:val="0"/>
        </w:numPr>
      </w:pPr>
      <w:r>
        <w:t>Appendix</w:t>
      </w:r>
    </w:p>
    <w:p w14:paraId="045D74B1" w14:textId="12ADD3F6" w:rsidR="000F1759" w:rsidRDefault="000F1759" w:rsidP="000F1759">
      <w:pPr>
        <w:pStyle w:val="Firstparagraph"/>
      </w:pPr>
      <w:r>
        <w:rPr>
          <w:b/>
        </w:rPr>
        <w:t>Appendix 1</w:t>
      </w:r>
      <w:r w:rsidRPr="005878F4">
        <w:rPr>
          <w:b/>
        </w:rPr>
        <w:t>:</w:t>
      </w:r>
      <w:r>
        <w:t xml:space="preserve"> The respondent questionnaire  </w:t>
      </w:r>
    </w:p>
    <w:p w14:paraId="0D5BE82A" w14:textId="77777777" w:rsidR="000F1759" w:rsidRDefault="000F1759">
      <w:pPr>
        <w:pStyle w:val="Firstparagraph"/>
        <w:rPr>
          <w:b/>
        </w:rPr>
      </w:pPr>
    </w:p>
    <w:p w14:paraId="66C2BB14" w14:textId="77777777" w:rsidR="000F1759" w:rsidRPr="000F1759" w:rsidRDefault="000F1759" w:rsidP="000F1759">
      <w:pPr>
        <w:spacing w:after="120" w:line="240" w:lineRule="auto"/>
        <w:ind w:firstLine="0"/>
        <w:jc w:val="center"/>
        <w:rPr>
          <w:b/>
          <w:sz w:val="28"/>
          <w:szCs w:val="28"/>
        </w:rPr>
      </w:pPr>
      <w:r w:rsidRPr="000F1759">
        <w:rPr>
          <w:b/>
          <w:sz w:val="28"/>
          <w:szCs w:val="28"/>
        </w:rPr>
        <w:t>Farm Questionnaire</w:t>
      </w:r>
    </w:p>
    <w:p w14:paraId="578FD750" w14:textId="77777777" w:rsidR="000F1759" w:rsidRPr="000F1759" w:rsidRDefault="000F1759" w:rsidP="000F1759">
      <w:pPr>
        <w:spacing w:after="120" w:line="240" w:lineRule="auto"/>
        <w:ind w:firstLine="0"/>
        <w:jc w:val="center"/>
      </w:pPr>
      <w:r w:rsidRPr="000F1759">
        <w:t>Name: _______________________________Date:_______________</w:t>
      </w:r>
    </w:p>
    <w:p w14:paraId="44440B3A" w14:textId="77777777" w:rsidR="000F1759" w:rsidRPr="000F1759" w:rsidRDefault="000F1759" w:rsidP="000F1759">
      <w:pPr>
        <w:spacing w:after="120" w:line="240" w:lineRule="auto"/>
        <w:ind w:firstLine="0"/>
        <w:jc w:val="center"/>
      </w:pPr>
      <w:r w:rsidRPr="000F1759">
        <w:t>Location &amp; GPS: ___________________________________________</w:t>
      </w:r>
    </w:p>
    <w:p w14:paraId="016F90E2" w14:textId="77777777" w:rsidR="000F1759" w:rsidRPr="000F1759" w:rsidRDefault="000F1759" w:rsidP="000F1759">
      <w:pPr>
        <w:spacing w:after="120" w:line="240" w:lineRule="auto"/>
        <w:ind w:firstLine="0"/>
      </w:pPr>
    </w:p>
    <w:p w14:paraId="3015D54A" w14:textId="77777777" w:rsidR="000F1759" w:rsidRPr="00EB62D6" w:rsidRDefault="000F1759" w:rsidP="00EB62D6">
      <w:pPr>
        <w:jc w:val="center"/>
        <w:rPr>
          <w:rFonts w:eastAsiaTheme="majorEastAsia"/>
          <w:b/>
          <w:sz w:val="26"/>
          <w:szCs w:val="26"/>
        </w:rPr>
      </w:pPr>
      <w:r w:rsidRPr="00EB62D6">
        <w:rPr>
          <w:rFonts w:eastAsiaTheme="majorEastAsia"/>
          <w:b/>
          <w:sz w:val="26"/>
          <w:szCs w:val="26"/>
        </w:rPr>
        <w:t>Section A: About you &amp; your farm</w:t>
      </w:r>
    </w:p>
    <w:p w14:paraId="50A451A6" w14:textId="77777777" w:rsidR="000F1759" w:rsidRPr="000F1759" w:rsidRDefault="000F1759" w:rsidP="000F1759">
      <w:pPr>
        <w:spacing w:after="120" w:line="240" w:lineRule="auto"/>
        <w:ind w:firstLine="0"/>
      </w:pPr>
    </w:p>
    <w:p w14:paraId="4ADD2382" w14:textId="77777777" w:rsidR="000F1759" w:rsidRPr="004B1959" w:rsidRDefault="000F1759" w:rsidP="000F1759">
      <w:pPr>
        <w:numPr>
          <w:ilvl w:val="0"/>
          <w:numId w:val="19"/>
        </w:numPr>
        <w:spacing w:after="120"/>
        <w:ind w:left="426" w:hanging="426"/>
        <w:contextualSpacing/>
        <w:rPr>
          <w:b/>
          <w:sz w:val="20"/>
          <w:szCs w:val="20"/>
        </w:rPr>
      </w:pPr>
      <w:r w:rsidRPr="004B1959">
        <w:rPr>
          <w:b/>
          <w:sz w:val="20"/>
          <w:szCs w:val="20"/>
        </w:rPr>
        <w:t xml:space="preserve">Which livestock species do you currently farm with? </w:t>
      </w:r>
    </w:p>
    <w:tbl>
      <w:tblPr>
        <w:tblW w:w="7720" w:type="dxa"/>
        <w:jc w:val="center"/>
        <w:tblInd w:w="93" w:type="dxa"/>
        <w:tblLook w:val="04A0" w:firstRow="1" w:lastRow="0" w:firstColumn="1" w:lastColumn="0" w:noHBand="0" w:noVBand="1"/>
      </w:tblPr>
      <w:tblGrid>
        <w:gridCol w:w="1700"/>
        <w:gridCol w:w="2620"/>
        <w:gridCol w:w="3400"/>
      </w:tblGrid>
      <w:tr w:rsidR="000F1759" w:rsidRPr="004B1959" w14:paraId="28EE819D" w14:textId="77777777" w:rsidTr="002105EF">
        <w:trPr>
          <w:trHeight w:val="585"/>
          <w:jc w:val="center"/>
        </w:trPr>
        <w:tc>
          <w:tcPr>
            <w:tcW w:w="1700" w:type="dxa"/>
            <w:tcBorders>
              <w:top w:val="single" w:sz="4" w:space="0" w:color="auto"/>
              <w:left w:val="nil"/>
              <w:bottom w:val="single" w:sz="4" w:space="0" w:color="auto"/>
              <w:right w:val="nil"/>
            </w:tcBorders>
            <w:shd w:val="clear" w:color="auto" w:fill="auto"/>
            <w:noWrap/>
            <w:vAlign w:val="center"/>
            <w:hideMark/>
          </w:tcPr>
          <w:p w14:paraId="20A81E6D" w14:textId="77777777" w:rsidR="000F1759" w:rsidRPr="004B1959" w:rsidRDefault="000F1759" w:rsidP="000F1759">
            <w:pPr>
              <w:ind w:firstLine="0"/>
              <w:jc w:val="center"/>
              <w:rPr>
                <w:b/>
                <w:bCs/>
                <w:color w:val="000000"/>
                <w:sz w:val="20"/>
                <w:szCs w:val="20"/>
                <w:lang w:eastAsia="en-GB"/>
              </w:rPr>
            </w:pPr>
            <w:r w:rsidRPr="004B1959">
              <w:rPr>
                <w:b/>
                <w:bCs/>
                <w:color w:val="000000"/>
                <w:sz w:val="20"/>
                <w:szCs w:val="20"/>
                <w:lang w:eastAsia="en-GB"/>
              </w:rPr>
              <w:t>Species</w:t>
            </w:r>
          </w:p>
        </w:tc>
        <w:tc>
          <w:tcPr>
            <w:tcW w:w="2620" w:type="dxa"/>
            <w:tcBorders>
              <w:top w:val="single" w:sz="4" w:space="0" w:color="auto"/>
              <w:left w:val="nil"/>
              <w:bottom w:val="single" w:sz="4" w:space="0" w:color="auto"/>
              <w:right w:val="nil"/>
            </w:tcBorders>
            <w:shd w:val="clear" w:color="auto" w:fill="auto"/>
            <w:noWrap/>
            <w:vAlign w:val="center"/>
            <w:hideMark/>
          </w:tcPr>
          <w:p w14:paraId="6CA3FA29" w14:textId="77777777" w:rsidR="000F1759" w:rsidRPr="004B1959" w:rsidRDefault="000F1759" w:rsidP="000F1759">
            <w:pPr>
              <w:ind w:firstLine="0"/>
              <w:jc w:val="center"/>
              <w:rPr>
                <w:b/>
                <w:bCs/>
                <w:color w:val="000000"/>
                <w:sz w:val="20"/>
                <w:szCs w:val="20"/>
                <w:lang w:eastAsia="en-GB"/>
              </w:rPr>
            </w:pPr>
            <w:r w:rsidRPr="004B1959">
              <w:rPr>
                <w:b/>
                <w:bCs/>
                <w:color w:val="000000"/>
                <w:sz w:val="20"/>
                <w:szCs w:val="20"/>
                <w:lang w:eastAsia="en-GB"/>
              </w:rPr>
              <w:t xml:space="preserve">Breed? </w:t>
            </w:r>
          </w:p>
        </w:tc>
        <w:tc>
          <w:tcPr>
            <w:tcW w:w="3400" w:type="dxa"/>
            <w:tcBorders>
              <w:top w:val="single" w:sz="4" w:space="0" w:color="auto"/>
              <w:left w:val="nil"/>
              <w:bottom w:val="single" w:sz="4" w:space="0" w:color="auto"/>
              <w:right w:val="nil"/>
            </w:tcBorders>
            <w:shd w:val="clear" w:color="auto" w:fill="auto"/>
            <w:noWrap/>
            <w:vAlign w:val="center"/>
            <w:hideMark/>
          </w:tcPr>
          <w:p w14:paraId="69C0EA6F" w14:textId="77777777" w:rsidR="000F1759" w:rsidRPr="004B1959" w:rsidRDefault="000F1759" w:rsidP="000F1759">
            <w:pPr>
              <w:ind w:firstLine="0"/>
              <w:jc w:val="center"/>
              <w:rPr>
                <w:b/>
                <w:bCs/>
                <w:color w:val="000000"/>
                <w:sz w:val="20"/>
                <w:szCs w:val="20"/>
                <w:lang w:eastAsia="en-GB"/>
              </w:rPr>
            </w:pPr>
            <w:r w:rsidRPr="004B1959">
              <w:rPr>
                <w:b/>
                <w:bCs/>
                <w:color w:val="000000"/>
                <w:sz w:val="20"/>
                <w:szCs w:val="20"/>
                <w:lang w:eastAsia="en-GB"/>
              </w:rPr>
              <w:t>Total animals?</w:t>
            </w:r>
          </w:p>
        </w:tc>
      </w:tr>
      <w:tr w:rsidR="000F1759" w:rsidRPr="004B1959" w14:paraId="7AF2E7F5" w14:textId="77777777" w:rsidTr="002105EF">
        <w:trPr>
          <w:trHeight w:val="510"/>
          <w:jc w:val="center"/>
        </w:trPr>
        <w:tc>
          <w:tcPr>
            <w:tcW w:w="1700" w:type="dxa"/>
            <w:tcBorders>
              <w:top w:val="nil"/>
              <w:left w:val="nil"/>
              <w:bottom w:val="nil"/>
              <w:right w:val="nil"/>
            </w:tcBorders>
            <w:shd w:val="clear" w:color="auto" w:fill="auto"/>
            <w:noWrap/>
            <w:vAlign w:val="center"/>
            <w:hideMark/>
          </w:tcPr>
          <w:p w14:paraId="60EF1CFB" w14:textId="77777777" w:rsidR="000F1759" w:rsidRPr="004B1959" w:rsidRDefault="000F1759" w:rsidP="000F1759">
            <w:pPr>
              <w:spacing w:line="240" w:lineRule="auto"/>
              <w:ind w:firstLine="0"/>
              <w:jc w:val="center"/>
              <w:rPr>
                <w:color w:val="000000"/>
                <w:sz w:val="20"/>
                <w:szCs w:val="20"/>
                <w:lang w:eastAsia="en-GB"/>
              </w:rPr>
            </w:pPr>
            <w:r w:rsidRPr="004B1959">
              <w:rPr>
                <w:color w:val="000000"/>
                <w:sz w:val="20"/>
                <w:szCs w:val="20"/>
                <w:lang w:eastAsia="en-GB"/>
              </w:rPr>
              <w:t>Sheep</w:t>
            </w:r>
          </w:p>
        </w:tc>
        <w:tc>
          <w:tcPr>
            <w:tcW w:w="2620" w:type="dxa"/>
            <w:tcBorders>
              <w:top w:val="nil"/>
              <w:left w:val="nil"/>
              <w:bottom w:val="nil"/>
              <w:right w:val="nil"/>
            </w:tcBorders>
            <w:shd w:val="clear" w:color="auto" w:fill="auto"/>
            <w:noWrap/>
            <w:vAlign w:val="center"/>
            <w:hideMark/>
          </w:tcPr>
          <w:p w14:paraId="5037A4D2" w14:textId="77777777" w:rsidR="000F1759" w:rsidRPr="004B1959" w:rsidRDefault="000F1759" w:rsidP="000F1759">
            <w:pPr>
              <w:spacing w:line="240" w:lineRule="auto"/>
              <w:ind w:firstLine="0"/>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14:paraId="01BAEBC0" w14:textId="77777777" w:rsidR="000F1759" w:rsidRPr="004B1959" w:rsidRDefault="000F1759" w:rsidP="000F1759">
            <w:pPr>
              <w:spacing w:line="240" w:lineRule="auto"/>
              <w:ind w:firstLine="0"/>
              <w:jc w:val="center"/>
              <w:rPr>
                <w:color w:val="000000"/>
                <w:sz w:val="20"/>
                <w:szCs w:val="20"/>
                <w:lang w:eastAsia="en-GB"/>
              </w:rPr>
            </w:pPr>
          </w:p>
        </w:tc>
      </w:tr>
      <w:tr w:rsidR="000F1759" w:rsidRPr="004B1959" w14:paraId="09F16A16" w14:textId="77777777" w:rsidTr="002105EF">
        <w:trPr>
          <w:trHeight w:val="510"/>
          <w:jc w:val="center"/>
        </w:trPr>
        <w:tc>
          <w:tcPr>
            <w:tcW w:w="1700" w:type="dxa"/>
            <w:tcBorders>
              <w:top w:val="nil"/>
              <w:left w:val="nil"/>
              <w:bottom w:val="nil"/>
              <w:right w:val="nil"/>
            </w:tcBorders>
            <w:shd w:val="clear" w:color="auto" w:fill="auto"/>
            <w:noWrap/>
            <w:vAlign w:val="center"/>
            <w:hideMark/>
          </w:tcPr>
          <w:p w14:paraId="53B99F96" w14:textId="77777777" w:rsidR="000F1759" w:rsidRPr="004B1959" w:rsidRDefault="000F1759" w:rsidP="000F1759">
            <w:pPr>
              <w:spacing w:line="240" w:lineRule="auto"/>
              <w:ind w:firstLine="0"/>
              <w:jc w:val="center"/>
              <w:rPr>
                <w:color w:val="000000"/>
                <w:sz w:val="20"/>
                <w:szCs w:val="20"/>
                <w:lang w:eastAsia="en-GB"/>
              </w:rPr>
            </w:pPr>
            <w:r w:rsidRPr="004B1959">
              <w:rPr>
                <w:color w:val="000000"/>
                <w:sz w:val="20"/>
                <w:szCs w:val="20"/>
                <w:lang w:eastAsia="en-GB"/>
              </w:rPr>
              <w:t xml:space="preserve">Goat </w:t>
            </w:r>
          </w:p>
        </w:tc>
        <w:tc>
          <w:tcPr>
            <w:tcW w:w="2620" w:type="dxa"/>
            <w:tcBorders>
              <w:top w:val="nil"/>
              <w:left w:val="nil"/>
              <w:bottom w:val="nil"/>
              <w:right w:val="nil"/>
            </w:tcBorders>
            <w:shd w:val="clear" w:color="auto" w:fill="auto"/>
            <w:noWrap/>
            <w:vAlign w:val="center"/>
            <w:hideMark/>
          </w:tcPr>
          <w:p w14:paraId="132C1862" w14:textId="77777777" w:rsidR="000F1759" w:rsidRPr="004B1959" w:rsidRDefault="000F1759" w:rsidP="000F1759">
            <w:pPr>
              <w:spacing w:line="240" w:lineRule="auto"/>
              <w:ind w:firstLine="0"/>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14:paraId="1DB027BE" w14:textId="77777777" w:rsidR="000F1759" w:rsidRPr="004B1959" w:rsidRDefault="000F1759" w:rsidP="000F1759">
            <w:pPr>
              <w:spacing w:line="240" w:lineRule="auto"/>
              <w:ind w:firstLine="0"/>
              <w:jc w:val="center"/>
              <w:rPr>
                <w:color w:val="000000"/>
                <w:sz w:val="20"/>
                <w:szCs w:val="20"/>
                <w:lang w:eastAsia="en-GB"/>
              </w:rPr>
            </w:pPr>
          </w:p>
        </w:tc>
      </w:tr>
      <w:tr w:rsidR="000F1759" w:rsidRPr="004B1959" w14:paraId="7461E1B5" w14:textId="77777777" w:rsidTr="002105EF">
        <w:trPr>
          <w:trHeight w:val="480"/>
          <w:jc w:val="center"/>
        </w:trPr>
        <w:tc>
          <w:tcPr>
            <w:tcW w:w="1700" w:type="dxa"/>
            <w:tcBorders>
              <w:top w:val="nil"/>
              <w:left w:val="nil"/>
              <w:bottom w:val="nil"/>
              <w:right w:val="nil"/>
            </w:tcBorders>
            <w:shd w:val="clear" w:color="auto" w:fill="auto"/>
            <w:noWrap/>
            <w:vAlign w:val="center"/>
            <w:hideMark/>
          </w:tcPr>
          <w:p w14:paraId="0D7F7B1A" w14:textId="77777777" w:rsidR="000F1759" w:rsidRPr="004B1959" w:rsidRDefault="000F1759" w:rsidP="000F1759">
            <w:pPr>
              <w:spacing w:line="240" w:lineRule="auto"/>
              <w:ind w:firstLine="0"/>
              <w:jc w:val="center"/>
              <w:rPr>
                <w:color w:val="000000"/>
                <w:sz w:val="20"/>
                <w:szCs w:val="20"/>
                <w:lang w:eastAsia="en-GB"/>
              </w:rPr>
            </w:pPr>
            <w:r w:rsidRPr="004B1959">
              <w:rPr>
                <w:color w:val="000000"/>
                <w:sz w:val="20"/>
                <w:szCs w:val="20"/>
                <w:lang w:eastAsia="en-GB"/>
              </w:rPr>
              <w:t>Pigs</w:t>
            </w:r>
          </w:p>
        </w:tc>
        <w:tc>
          <w:tcPr>
            <w:tcW w:w="2620" w:type="dxa"/>
            <w:tcBorders>
              <w:top w:val="nil"/>
              <w:left w:val="nil"/>
              <w:bottom w:val="nil"/>
              <w:right w:val="nil"/>
            </w:tcBorders>
            <w:shd w:val="clear" w:color="auto" w:fill="auto"/>
            <w:noWrap/>
            <w:vAlign w:val="center"/>
            <w:hideMark/>
          </w:tcPr>
          <w:p w14:paraId="6EA25541" w14:textId="77777777" w:rsidR="000F1759" w:rsidRPr="004B1959" w:rsidRDefault="000F1759" w:rsidP="000F1759">
            <w:pPr>
              <w:spacing w:line="240" w:lineRule="auto"/>
              <w:ind w:firstLine="0"/>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14:paraId="64ADA362" w14:textId="77777777" w:rsidR="000F1759" w:rsidRPr="004B1959" w:rsidRDefault="000F1759" w:rsidP="000F1759">
            <w:pPr>
              <w:spacing w:line="240" w:lineRule="auto"/>
              <w:ind w:firstLine="0"/>
              <w:jc w:val="center"/>
              <w:rPr>
                <w:color w:val="000000"/>
                <w:sz w:val="20"/>
                <w:szCs w:val="20"/>
                <w:lang w:eastAsia="en-GB"/>
              </w:rPr>
            </w:pPr>
          </w:p>
        </w:tc>
      </w:tr>
      <w:tr w:rsidR="000F1759" w:rsidRPr="004B1959" w14:paraId="562569C9" w14:textId="77777777" w:rsidTr="002105EF">
        <w:trPr>
          <w:trHeight w:val="435"/>
          <w:jc w:val="center"/>
        </w:trPr>
        <w:tc>
          <w:tcPr>
            <w:tcW w:w="1700" w:type="dxa"/>
            <w:tcBorders>
              <w:top w:val="nil"/>
              <w:left w:val="nil"/>
              <w:bottom w:val="nil"/>
              <w:right w:val="nil"/>
            </w:tcBorders>
            <w:shd w:val="clear" w:color="auto" w:fill="auto"/>
            <w:noWrap/>
            <w:vAlign w:val="center"/>
            <w:hideMark/>
          </w:tcPr>
          <w:p w14:paraId="6A1CC74D" w14:textId="77777777" w:rsidR="000F1759" w:rsidRPr="004B1959" w:rsidRDefault="000F1759" w:rsidP="000F1759">
            <w:pPr>
              <w:spacing w:line="240" w:lineRule="auto"/>
              <w:ind w:firstLine="0"/>
              <w:jc w:val="center"/>
              <w:rPr>
                <w:color w:val="000000"/>
                <w:sz w:val="20"/>
                <w:szCs w:val="20"/>
                <w:lang w:eastAsia="en-GB"/>
              </w:rPr>
            </w:pPr>
            <w:r w:rsidRPr="004B1959">
              <w:rPr>
                <w:color w:val="000000"/>
                <w:sz w:val="20"/>
                <w:szCs w:val="20"/>
                <w:lang w:eastAsia="en-GB"/>
              </w:rPr>
              <w:t>Buffalo</w:t>
            </w:r>
          </w:p>
        </w:tc>
        <w:tc>
          <w:tcPr>
            <w:tcW w:w="2620" w:type="dxa"/>
            <w:tcBorders>
              <w:top w:val="nil"/>
              <w:left w:val="nil"/>
              <w:bottom w:val="nil"/>
              <w:right w:val="nil"/>
            </w:tcBorders>
            <w:shd w:val="clear" w:color="auto" w:fill="auto"/>
            <w:noWrap/>
            <w:vAlign w:val="center"/>
            <w:hideMark/>
          </w:tcPr>
          <w:p w14:paraId="6D16BA0C" w14:textId="77777777" w:rsidR="000F1759" w:rsidRPr="004B1959" w:rsidRDefault="000F1759" w:rsidP="000F1759">
            <w:pPr>
              <w:spacing w:line="240" w:lineRule="auto"/>
              <w:ind w:firstLine="0"/>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14:paraId="1BEC5FD7" w14:textId="77777777" w:rsidR="000F1759" w:rsidRPr="004B1959" w:rsidRDefault="000F1759" w:rsidP="000F1759">
            <w:pPr>
              <w:spacing w:line="240" w:lineRule="auto"/>
              <w:ind w:firstLine="0"/>
              <w:jc w:val="center"/>
              <w:rPr>
                <w:color w:val="000000"/>
                <w:sz w:val="20"/>
                <w:szCs w:val="20"/>
                <w:lang w:eastAsia="en-GB"/>
              </w:rPr>
            </w:pPr>
          </w:p>
        </w:tc>
      </w:tr>
      <w:tr w:rsidR="000F1759" w:rsidRPr="004B1959" w14:paraId="714E91AB" w14:textId="77777777" w:rsidTr="002105EF">
        <w:trPr>
          <w:trHeight w:val="450"/>
          <w:jc w:val="center"/>
        </w:trPr>
        <w:tc>
          <w:tcPr>
            <w:tcW w:w="1700" w:type="dxa"/>
            <w:tcBorders>
              <w:top w:val="nil"/>
              <w:left w:val="nil"/>
              <w:bottom w:val="nil"/>
              <w:right w:val="nil"/>
            </w:tcBorders>
            <w:shd w:val="clear" w:color="auto" w:fill="auto"/>
            <w:noWrap/>
            <w:vAlign w:val="center"/>
            <w:hideMark/>
          </w:tcPr>
          <w:p w14:paraId="74582413" w14:textId="77777777" w:rsidR="000F1759" w:rsidRPr="004B1959" w:rsidRDefault="000F1759" w:rsidP="000F1759">
            <w:pPr>
              <w:spacing w:line="240" w:lineRule="auto"/>
              <w:ind w:firstLine="0"/>
              <w:jc w:val="center"/>
              <w:rPr>
                <w:color w:val="000000"/>
                <w:sz w:val="20"/>
                <w:szCs w:val="20"/>
                <w:lang w:eastAsia="en-GB"/>
              </w:rPr>
            </w:pPr>
            <w:r w:rsidRPr="004B1959">
              <w:rPr>
                <w:color w:val="000000"/>
                <w:sz w:val="20"/>
                <w:szCs w:val="20"/>
                <w:lang w:eastAsia="en-GB"/>
              </w:rPr>
              <w:t>Cows</w:t>
            </w:r>
          </w:p>
        </w:tc>
        <w:tc>
          <w:tcPr>
            <w:tcW w:w="2620" w:type="dxa"/>
            <w:tcBorders>
              <w:top w:val="nil"/>
              <w:left w:val="nil"/>
              <w:bottom w:val="nil"/>
              <w:right w:val="nil"/>
            </w:tcBorders>
            <w:shd w:val="clear" w:color="auto" w:fill="auto"/>
            <w:noWrap/>
            <w:vAlign w:val="center"/>
            <w:hideMark/>
          </w:tcPr>
          <w:p w14:paraId="746CE7DB" w14:textId="77777777" w:rsidR="000F1759" w:rsidRPr="004B1959" w:rsidRDefault="000F1759" w:rsidP="000F1759">
            <w:pPr>
              <w:spacing w:line="240" w:lineRule="auto"/>
              <w:ind w:firstLine="0"/>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14:paraId="1107BF9D" w14:textId="77777777" w:rsidR="000F1759" w:rsidRPr="004B1959" w:rsidRDefault="000F1759" w:rsidP="000F1759">
            <w:pPr>
              <w:spacing w:line="240" w:lineRule="auto"/>
              <w:ind w:firstLine="0"/>
              <w:jc w:val="center"/>
              <w:rPr>
                <w:color w:val="000000"/>
                <w:sz w:val="20"/>
                <w:szCs w:val="20"/>
                <w:lang w:eastAsia="en-GB"/>
              </w:rPr>
            </w:pPr>
          </w:p>
        </w:tc>
      </w:tr>
      <w:tr w:rsidR="000F1759" w:rsidRPr="004B1959" w14:paraId="65808F37" w14:textId="77777777" w:rsidTr="002105EF">
        <w:trPr>
          <w:trHeight w:val="435"/>
          <w:jc w:val="center"/>
        </w:trPr>
        <w:tc>
          <w:tcPr>
            <w:tcW w:w="1700" w:type="dxa"/>
            <w:tcBorders>
              <w:top w:val="nil"/>
              <w:left w:val="nil"/>
              <w:bottom w:val="nil"/>
              <w:right w:val="nil"/>
            </w:tcBorders>
            <w:shd w:val="clear" w:color="auto" w:fill="auto"/>
            <w:noWrap/>
            <w:vAlign w:val="center"/>
            <w:hideMark/>
          </w:tcPr>
          <w:p w14:paraId="6E3750B1" w14:textId="77777777" w:rsidR="000F1759" w:rsidRPr="004B1959" w:rsidRDefault="000F1759" w:rsidP="000F1759">
            <w:pPr>
              <w:spacing w:line="240" w:lineRule="auto"/>
              <w:ind w:firstLine="0"/>
              <w:jc w:val="center"/>
              <w:rPr>
                <w:color w:val="000000"/>
                <w:sz w:val="20"/>
                <w:szCs w:val="20"/>
                <w:lang w:eastAsia="en-GB"/>
              </w:rPr>
            </w:pPr>
            <w:r w:rsidRPr="004B1959">
              <w:rPr>
                <w:color w:val="000000"/>
                <w:sz w:val="20"/>
                <w:szCs w:val="20"/>
                <w:lang w:eastAsia="en-GB"/>
              </w:rPr>
              <w:t>Poultry</w:t>
            </w:r>
          </w:p>
        </w:tc>
        <w:tc>
          <w:tcPr>
            <w:tcW w:w="2620" w:type="dxa"/>
            <w:tcBorders>
              <w:top w:val="nil"/>
              <w:left w:val="nil"/>
              <w:bottom w:val="nil"/>
              <w:right w:val="nil"/>
            </w:tcBorders>
            <w:shd w:val="clear" w:color="auto" w:fill="auto"/>
            <w:noWrap/>
            <w:vAlign w:val="center"/>
            <w:hideMark/>
          </w:tcPr>
          <w:p w14:paraId="5B1F9501" w14:textId="77777777" w:rsidR="000F1759" w:rsidRPr="004B1959" w:rsidRDefault="000F1759" w:rsidP="000F1759">
            <w:pPr>
              <w:spacing w:line="240" w:lineRule="auto"/>
              <w:ind w:firstLine="0"/>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14:paraId="65A42732" w14:textId="77777777" w:rsidR="000F1759" w:rsidRPr="004B1959" w:rsidRDefault="000F1759" w:rsidP="000F1759">
            <w:pPr>
              <w:spacing w:line="240" w:lineRule="auto"/>
              <w:ind w:firstLine="0"/>
              <w:jc w:val="center"/>
              <w:rPr>
                <w:color w:val="000000"/>
                <w:sz w:val="20"/>
                <w:szCs w:val="20"/>
                <w:lang w:eastAsia="en-GB"/>
              </w:rPr>
            </w:pPr>
          </w:p>
        </w:tc>
      </w:tr>
      <w:tr w:rsidR="000F1759" w:rsidRPr="004B1959" w14:paraId="63FDCAA9" w14:textId="77777777" w:rsidTr="002105EF">
        <w:trPr>
          <w:trHeight w:val="495"/>
          <w:jc w:val="center"/>
        </w:trPr>
        <w:tc>
          <w:tcPr>
            <w:tcW w:w="1700" w:type="dxa"/>
            <w:tcBorders>
              <w:top w:val="nil"/>
              <w:left w:val="nil"/>
              <w:bottom w:val="single" w:sz="4" w:space="0" w:color="auto"/>
              <w:right w:val="nil"/>
            </w:tcBorders>
            <w:shd w:val="clear" w:color="auto" w:fill="auto"/>
            <w:noWrap/>
            <w:vAlign w:val="center"/>
            <w:hideMark/>
          </w:tcPr>
          <w:p w14:paraId="100319F5" w14:textId="77777777" w:rsidR="000F1759" w:rsidRPr="004B1959" w:rsidRDefault="000F1759" w:rsidP="000F1759">
            <w:pPr>
              <w:spacing w:line="240" w:lineRule="auto"/>
              <w:ind w:firstLine="0"/>
              <w:jc w:val="center"/>
              <w:rPr>
                <w:color w:val="000000"/>
                <w:sz w:val="20"/>
                <w:szCs w:val="20"/>
                <w:lang w:eastAsia="en-GB"/>
              </w:rPr>
            </w:pPr>
            <w:r w:rsidRPr="004B1959">
              <w:rPr>
                <w:color w:val="000000"/>
                <w:sz w:val="20"/>
                <w:szCs w:val="20"/>
                <w:lang w:eastAsia="en-GB"/>
              </w:rPr>
              <w:t xml:space="preserve">Other </w:t>
            </w:r>
          </w:p>
        </w:tc>
        <w:tc>
          <w:tcPr>
            <w:tcW w:w="2620" w:type="dxa"/>
            <w:tcBorders>
              <w:top w:val="nil"/>
              <w:left w:val="nil"/>
              <w:bottom w:val="single" w:sz="4" w:space="0" w:color="auto"/>
              <w:right w:val="nil"/>
            </w:tcBorders>
            <w:shd w:val="clear" w:color="auto" w:fill="auto"/>
            <w:noWrap/>
            <w:vAlign w:val="center"/>
            <w:hideMark/>
          </w:tcPr>
          <w:p w14:paraId="620791D6" w14:textId="77777777" w:rsidR="000F1759" w:rsidRPr="004B1959" w:rsidRDefault="000F1759" w:rsidP="000F1759">
            <w:pPr>
              <w:spacing w:line="240" w:lineRule="auto"/>
              <w:ind w:firstLine="0"/>
              <w:jc w:val="center"/>
              <w:rPr>
                <w:color w:val="000000"/>
                <w:sz w:val="20"/>
                <w:szCs w:val="20"/>
                <w:lang w:eastAsia="en-GB"/>
              </w:rPr>
            </w:pPr>
            <w:r w:rsidRPr="004B1959">
              <w:rPr>
                <w:color w:val="000000"/>
                <w:sz w:val="20"/>
                <w:szCs w:val="20"/>
                <w:lang w:eastAsia="en-GB"/>
              </w:rPr>
              <w:t> </w:t>
            </w:r>
          </w:p>
        </w:tc>
        <w:tc>
          <w:tcPr>
            <w:tcW w:w="3400" w:type="dxa"/>
            <w:tcBorders>
              <w:top w:val="nil"/>
              <w:left w:val="nil"/>
              <w:bottom w:val="single" w:sz="4" w:space="0" w:color="auto"/>
              <w:right w:val="nil"/>
            </w:tcBorders>
            <w:shd w:val="clear" w:color="auto" w:fill="auto"/>
            <w:noWrap/>
            <w:vAlign w:val="center"/>
            <w:hideMark/>
          </w:tcPr>
          <w:p w14:paraId="5772A3AB" w14:textId="77777777" w:rsidR="000F1759" w:rsidRPr="004B1959" w:rsidRDefault="000F1759" w:rsidP="000F1759">
            <w:pPr>
              <w:spacing w:line="240" w:lineRule="auto"/>
              <w:ind w:firstLine="0"/>
              <w:jc w:val="center"/>
              <w:rPr>
                <w:color w:val="000000"/>
                <w:sz w:val="20"/>
                <w:szCs w:val="20"/>
                <w:lang w:eastAsia="en-GB"/>
              </w:rPr>
            </w:pPr>
            <w:r w:rsidRPr="004B1959">
              <w:rPr>
                <w:color w:val="000000"/>
                <w:sz w:val="20"/>
                <w:szCs w:val="20"/>
                <w:lang w:eastAsia="en-GB"/>
              </w:rPr>
              <w:t> </w:t>
            </w:r>
          </w:p>
        </w:tc>
      </w:tr>
    </w:tbl>
    <w:p w14:paraId="1A5492AF" w14:textId="77777777" w:rsidR="000F1759" w:rsidRPr="004B1959" w:rsidRDefault="000F1759" w:rsidP="000F1759">
      <w:pPr>
        <w:spacing w:after="120" w:line="240" w:lineRule="auto"/>
        <w:ind w:firstLine="0"/>
        <w:rPr>
          <w:sz w:val="20"/>
          <w:szCs w:val="20"/>
        </w:rPr>
      </w:pPr>
    </w:p>
    <w:p w14:paraId="398BFC85" w14:textId="77777777" w:rsidR="000F1759" w:rsidRPr="004B1959" w:rsidRDefault="000F1759" w:rsidP="000F1759">
      <w:pPr>
        <w:numPr>
          <w:ilvl w:val="0"/>
          <w:numId w:val="19"/>
        </w:numPr>
        <w:spacing w:after="120"/>
        <w:ind w:left="426" w:hanging="426"/>
        <w:contextualSpacing/>
        <w:rPr>
          <w:b/>
          <w:sz w:val="20"/>
          <w:szCs w:val="20"/>
        </w:rPr>
      </w:pPr>
      <w:r w:rsidRPr="004B1959">
        <w:rPr>
          <w:b/>
          <w:sz w:val="20"/>
          <w:szCs w:val="20"/>
        </w:rPr>
        <w:t xml:space="preserve">How big is your farm? </w:t>
      </w:r>
    </w:p>
    <w:p w14:paraId="4A6355F4" w14:textId="77777777" w:rsidR="000F1759" w:rsidRPr="004B1959" w:rsidRDefault="000F1759" w:rsidP="000F1759">
      <w:pPr>
        <w:spacing w:after="120"/>
        <w:ind w:left="426" w:firstLine="0"/>
        <w:rPr>
          <w:sz w:val="20"/>
          <w:szCs w:val="20"/>
        </w:rPr>
      </w:pPr>
      <w:r w:rsidRPr="004B1959">
        <w:rPr>
          <w:sz w:val="20"/>
          <w:szCs w:val="20"/>
        </w:rPr>
        <w:t>1-2 hectar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r w:rsidRPr="004B1959">
        <w:rPr>
          <w:sz w:val="20"/>
          <w:szCs w:val="20"/>
        </w:rPr>
        <w:tab/>
        <w:t>3-6 hectares</w:t>
      </w:r>
      <w:r w:rsidRPr="004B1959">
        <w:rPr>
          <w:sz w:val="20"/>
          <w:szCs w:val="20"/>
        </w:rPr>
        <w:tab/>
        <w:t xml:space="preserve">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r w:rsidRPr="004B1959">
        <w:rPr>
          <w:sz w:val="20"/>
          <w:szCs w:val="20"/>
        </w:rPr>
        <w:tab/>
        <w:t>7-20 hectares</w:t>
      </w:r>
      <w:r w:rsidRPr="004B1959">
        <w:rPr>
          <w:sz w:val="20"/>
          <w:szCs w:val="20"/>
        </w:rPr>
        <w:tab/>
        <w:t xml:space="preserve">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r w:rsidRPr="004B1959">
        <w:rPr>
          <w:sz w:val="20"/>
          <w:szCs w:val="20"/>
        </w:rPr>
        <w:tab/>
        <w:t xml:space="preserve">&gt;20 hectares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p w14:paraId="5FE55119" w14:textId="77777777" w:rsidR="000F1759" w:rsidRPr="004B1959" w:rsidRDefault="000F1759" w:rsidP="000F1759">
      <w:pPr>
        <w:numPr>
          <w:ilvl w:val="0"/>
          <w:numId w:val="19"/>
        </w:numPr>
        <w:spacing w:after="120"/>
        <w:ind w:left="426" w:hanging="426"/>
        <w:contextualSpacing/>
        <w:rPr>
          <w:b/>
          <w:sz w:val="20"/>
          <w:szCs w:val="20"/>
        </w:rPr>
      </w:pPr>
      <w:r w:rsidRPr="004B1959">
        <w:rPr>
          <w:b/>
          <w:sz w:val="20"/>
          <w:szCs w:val="20"/>
        </w:rPr>
        <w:t xml:space="preserve">Do you currently farm with rare or traditional native breeds (not cross breeds)? </w:t>
      </w:r>
    </w:p>
    <w:p w14:paraId="7B6515A7" w14:textId="77777777" w:rsidR="000F1759" w:rsidRPr="004B1959" w:rsidRDefault="000F1759" w:rsidP="000F1759">
      <w:pPr>
        <w:spacing w:after="120"/>
        <w:ind w:firstLine="720"/>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p w14:paraId="6FFCA53F" w14:textId="77777777" w:rsidR="000F1759" w:rsidRPr="004B1959" w:rsidRDefault="000F1759" w:rsidP="000F1759">
      <w:pPr>
        <w:numPr>
          <w:ilvl w:val="0"/>
          <w:numId w:val="19"/>
        </w:numPr>
        <w:spacing w:after="120"/>
        <w:ind w:left="426" w:hanging="426"/>
        <w:contextualSpacing/>
        <w:jc w:val="left"/>
        <w:rPr>
          <w:b/>
          <w:sz w:val="20"/>
          <w:szCs w:val="20"/>
        </w:rPr>
      </w:pPr>
      <w:r w:rsidRPr="004B1959">
        <w:rPr>
          <w:b/>
          <w:sz w:val="20"/>
          <w:szCs w:val="20"/>
        </w:rPr>
        <w:t xml:space="preserve">If answered YES to question 3, which rare or traditional breeds do you keep? </w:t>
      </w:r>
    </w:p>
    <w:p w14:paraId="4A5C4C36" w14:textId="77777777" w:rsidR="000F1759" w:rsidRPr="004B1959" w:rsidRDefault="000F1759" w:rsidP="000F1759">
      <w:pPr>
        <w:pBdr>
          <w:bottom w:val="single" w:sz="6" w:space="1" w:color="auto"/>
        </w:pBdr>
        <w:spacing w:after="120" w:line="240" w:lineRule="auto"/>
        <w:ind w:firstLine="0"/>
        <w:rPr>
          <w:sz w:val="20"/>
          <w:szCs w:val="20"/>
        </w:rPr>
      </w:pPr>
    </w:p>
    <w:p w14:paraId="51E483DD" w14:textId="77777777" w:rsidR="000F1759" w:rsidRPr="004B1959" w:rsidRDefault="000F1759" w:rsidP="000F1759">
      <w:pPr>
        <w:spacing w:after="120" w:line="240" w:lineRule="auto"/>
        <w:ind w:firstLine="0"/>
        <w:rPr>
          <w:sz w:val="20"/>
          <w:szCs w:val="20"/>
        </w:rPr>
      </w:pPr>
    </w:p>
    <w:p w14:paraId="46A3A3BB" w14:textId="77777777" w:rsidR="000F1759" w:rsidRPr="004B1959" w:rsidRDefault="000F1759" w:rsidP="000F1759">
      <w:pPr>
        <w:spacing w:after="120" w:line="240" w:lineRule="auto"/>
        <w:ind w:left="720" w:firstLine="0"/>
        <w:contextualSpacing/>
        <w:rPr>
          <w:sz w:val="20"/>
          <w:szCs w:val="20"/>
        </w:rPr>
      </w:pPr>
    </w:p>
    <w:p w14:paraId="0ECD0CBC" w14:textId="77777777" w:rsidR="000F1759" w:rsidRPr="004B1959" w:rsidRDefault="000F1759" w:rsidP="000F1759">
      <w:pPr>
        <w:numPr>
          <w:ilvl w:val="0"/>
          <w:numId w:val="19"/>
        </w:numPr>
        <w:spacing w:after="120" w:line="240" w:lineRule="auto"/>
        <w:ind w:left="426" w:hanging="426"/>
        <w:contextualSpacing/>
        <w:rPr>
          <w:b/>
          <w:sz w:val="20"/>
          <w:szCs w:val="20"/>
        </w:rPr>
      </w:pPr>
      <w:r w:rsidRPr="004B1959">
        <w:rPr>
          <w:b/>
          <w:sz w:val="20"/>
          <w:szCs w:val="20"/>
        </w:rPr>
        <w:t xml:space="preserve">If you keep rare breeds, why do you maintain them? </w:t>
      </w:r>
    </w:p>
    <w:p w14:paraId="6B6E4CEE" w14:textId="77777777" w:rsidR="000F1759" w:rsidRPr="004B1959" w:rsidRDefault="000F1759" w:rsidP="000F1759">
      <w:pPr>
        <w:spacing w:after="120" w:line="240" w:lineRule="auto"/>
        <w:ind w:firstLine="0"/>
        <w:rPr>
          <w:sz w:val="20"/>
          <w:szCs w:val="20"/>
        </w:rPr>
      </w:pPr>
    </w:p>
    <w:p w14:paraId="018A2EFD" w14:textId="48F5F4F8" w:rsidR="000F1759" w:rsidRPr="004B1959" w:rsidRDefault="000F1759" w:rsidP="000F1759">
      <w:pPr>
        <w:spacing w:after="120"/>
        <w:ind w:firstLine="426"/>
        <w:rPr>
          <w:sz w:val="20"/>
          <w:szCs w:val="20"/>
        </w:rPr>
      </w:pPr>
      <w:r w:rsidRPr="004B1959">
        <w:rPr>
          <w:sz w:val="20"/>
          <w:szCs w:val="20"/>
        </w:rPr>
        <w:t>Cultural significance</w:t>
      </w:r>
      <w:r w:rsidRPr="004B1959">
        <w:rPr>
          <w:sz w:val="20"/>
          <w:szCs w:val="20"/>
        </w:rPr>
        <w:tab/>
      </w:r>
      <w:r w:rsidRPr="004B1959">
        <w:rPr>
          <w:sz w:val="20"/>
          <w:szCs w:val="20"/>
        </w:rPr>
        <w:tab/>
      </w:r>
      <w:r w:rsid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r w:rsidRPr="004B1959">
        <w:rPr>
          <w:sz w:val="20"/>
          <w:szCs w:val="20"/>
        </w:rPr>
        <w:tab/>
      </w:r>
      <w:r w:rsidRPr="004B1959">
        <w:rPr>
          <w:sz w:val="20"/>
          <w:szCs w:val="20"/>
        </w:rPr>
        <w:tab/>
        <w:t>Quality of products</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r w:rsidRPr="004B1959">
        <w:rPr>
          <w:sz w:val="20"/>
          <w:szCs w:val="20"/>
        </w:rPr>
        <w:t xml:space="preserve"> </w:t>
      </w:r>
    </w:p>
    <w:p w14:paraId="2D39625F" w14:textId="77777777" w:rsidR="000F1759" w:rsidRPr="004B1959" w:rsidRDefault="000F1759" w:rsidP="000F1759">
      <w:pPr>
        <w:spacing w:after="120"/>
        <w:ind w:firstLine="426"/>
        <w:rPr>
          <w:sz w:val="20"/>
          <w:szCs w:val="20"/>
        </w:rPr>
      </w:pPr>
      <w:r w:rsidRPr="004B1959">
        <w:rPr>
          <w:sz w:val="20"/>
          <w:szCs w:val="20"/>
        </w:rPr>
        <w:t xml:space="preserve">Level of endangerment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Ease of management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p w14:paraId="0D7FB4C7" w14:textId="77777777" w:rsidR="000F1759" w:rsidRPr="004B1959" w:rsidRDefault="000F1759" w:rsidP="000F1759">
      <w:pPr>
        <w:spacing w:after="120"/>
        <w:ind w:firstLine="426"/>
        <w:rPr>
          <w:sz w:val="20"/>
          <w:szCs w:val="20"/>
        </w:rPr>
      </w:pPr>
      <w:r w:rsidRPr="004B1959">
        <w:rPr>
          <w:sz w:val="20"/>
          <w:szCs w:val="20"/>
        </w:rPr>
        <w:t>Level of hardines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r w:rsidRPr="004B1959">
        <w:rPr>
          <w:sz w:val="20"/>
          <w:szCs w:val="20"/>
        </w:rPr>
        <w:tab/>
      </w:r>
      <w:r w:rsidRPr="004B1959">
        <w:rPr>
          <w:sz w:val="20"/>
          <w:szCs w:val="20"/>
        </w:rPr>
        <w:tab/>
        <w:t>Adaptability</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p w14:paraId="7746E23C" w14:textId="60379810" w:rsidR="000F1759" w:rsidRPr="004B1959" w:rsidRDefault="000F1759" w:rsidP="000F1759">
      <w:pPr>
        <w:spacing w:after="120"/>
        <w:ind w:firstLine="426"/>
        <w:rPr>
          <w:sz w:val="20"/>
          <w:szCs w:val="20"/>
        </w:rPr>
      </w:pPr>
      <w:r w:rsidRPr="004B1959">
        <w:rPr>
          <w:sz w:val="20"/>
          <w:szCs w:val="20"/>
        </w:rPr>
        <w:t>Traditio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r w:rsidRPr="004B1959">
        <w:rPr>
          <w:sz w:val="20"/>
          <w:szCs w:val="20"/>
        </w:rPr>
        <w:tab/>
      </w:r>
      <w:r w:rsidRPr="004B1959">
        <w:rPr>
          <w:sz w:val="20"/>
          <w:szCs w:val="20"/>
        </w:rPr>
        <w:tab/>
        <w:t>Tourism</w:t>
      </w:r>
      <w:r w:rsidRPr="004B1959">
        <w:rPr>
          <w:sz w:val="20"/>
          <w:szCs w:val="20"/>
        </w:rPr>
        <w:tab/>
      </w:r>
      <w:r w:rsidRPr="004B1959">
        <w:rPr>
          <w:sz w:val="20"/>
          <w:szCs w:val="20"/>
        </w:rPr>
        <w:tab/>
      </w:r>
      <w:r w:rsidRPr="004B1959">
        <w:rPr>
          <w:sz w:val="20"/>
          <w:szCs w:val="20"/>
        </w:rPr>
        <w:tab/>
      </w:r>
      <w:r w:rsid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p w14:paraId="7562193C" w14:textId="77777777" w:rsidR="000F1759" w:rsidRPr="004B1959" w:rsidRDefault="000F1759" w:rsidP="000F1759">
      <w:pPr>
        <w:numPr>
          <w:ilvl w:val="0"/>
          <w:numId w:val="19"/>
        </w:numPr>
        <w:spacing w:after="120" w:line="240" w:lineRule="auto"/>
        <w:ind w:left="426" w:hanging="426"/>
        <w:contextualSpacing/>
        <w:rPr>
          <w:b/>
          <w:sz w:val="20"/>
          <w:szCs w:val="20"/>
        </w:rPr>
      </w:pPr>
      <w:r w:rsidRPr="004B1959">
        <w:rPr>
          <w:b/>
          <w:sz w:val="20"/>
          <w:szCs w:val="20"/>
        </w:rPr>
        <w:t xml:space="preserve">If you now keep cross breeds instead of rare / traditional breeds then why is this? </w:t>
      </w:r>
    </w:p>
    <w:p w14:paraId="4F6EF793" w14:textId="77777777" w:rsidR="000F1759" w:rsidRPr="004B1959" w:rsidRDefault="000F1759" w:rsidP="000F1759">
      <w:pPr>
        <w:spacing w:after="120" w:line="240" w:lineRule="auto"/>
        <w:ind w:firstLine="0"/>
        <w:rPr>
          <w:sz w:val="20"/>
          <w:szCs w:val="20"/>
        </w:rPr>
      </w:pPr>
    </w:p>
    <w:p w14:paraId="6F1CA814" w14:textId="706B9296" w:rsidR="000F1759" w:rsidRPr="004B1959" w:rsidRDefault="004B1959" w:rsidP="000F1759">
      <w:pPr>
        <w:spacing w:after="120"/>
        <w:ind w:firstLine="426"/>
        <w:rPr>
          <w:sz w:val="20"/>
          <w:szCs w:val="20"/>
        </w:rPr>
      </w:pPr>
      <w:r>
        <w:rPr>
          <w:sz w:val="20"/>
          <w:szCs w:val="20"/>
        </w:rPr>
        <w:t xml:space="preserve">Better yields </w:t>
      </w:r>
      <w:r>
        <w:rPr>
          <w:sz w:val="20"/>
          <w:szCs w:val="20"/>
        </w:rPr>
        <w:tab/>
      </w:r>
      <w:r>
        <w:rPr>
          <w:sz w:val="20"/>
          <w:szCs w:val="20"/>
        </w:rPr>
        <w:tab/>
      </w:r>
      <w:r w:rsidR="000F1759" w:rsidRPr="004B1959">
        <w:rPr>
          <w:sz w:val="20"/>
          <w:szCs w:val="20"/>
        </w:rPr>
        <w:fldChar w:fldCharType="begin">
          <w:ffData>
            <w:name w:val="Check15"/>
            <w:enabled/>
            <w:calcOnExit w:val="0"/>
            <w:checkBox>
              <w:sizeAuto/>
              <w:default w:val="0"/>
            </w:checkBox>
          </w:ffData>
        </w:fldChar>
      </w:r>
      <w:r w:rsidR="000F1759" w:rsidRPr="004B1959">
        <w:rPr>
          <w:sz w:val="20"/>
          <w:szCs w:val="20"/>
        </w:rPr>
        <w:instrText xml:space="preserve"> FORMCHECKBOX </w:instrText>
      </w:r>
      <w:r w:rsidR="00B50373">
        <w:rPr>
          <w:sz w:val="20"/>
          <w:szCs w:val="20"/>
        </w:rPr>
      </w:r>
      <w:r w:rsidR="00B50373">
        <w:rPr>
          <w:sz w:val="20"/>
          <w:szCs w:val="20"/>
        </w:rPr>
        <w:fldChar w:fldCharType="separate"/>
      </w:r>
      <w:r w:rsidR="000F1759" w:rsidRPr="004B1959">
        <w:rPr>
          <w:sz w:val="20"/>
          <w:szCs w:val="20"/>
        </w:rPr>
        <w:fldChar w:fldCharType="end"/>
      </w:r>
      <w:r w:rsidR="000F1759" w:rsidRPr="004B1959">
        <w:rPr>
          <w:sz w:val="20"/>
          <w:szCs w:val="20"/>
        </w:rPr>
        <w:tab/>
      </w:r>
      <w:r w:rsidR="000F1759" w:rsidRPr="004B1959">
        <w:rPr>
          <w:sz w:val="20"/>
          <w:szCs w:val="20"/>
        </w:rPr>
        <w:tab/>
        <w:t xml:space="preserve">Better quality products </w:t>
      </w:r>
      <w:r w:rsidR="000F1759" w:rsidRPr="004B1959">
        <w:rPr>
          <w:sz w:val="20"/>
          <w:szCs w:val="20"/>
        </w:rPr>
        <w:tab/>
      </w:r>
      <w:r w:rsidR="000F1759" w:rsidRPr="004B1959">
        <w:rPr>
          <w:sz w:val="20"/>
          <w:szCs w:val="20"/>
        </w:rPr>
        <w:tab/>
      </w:r>
      <w:r w:rsidR="000F1759" w:rsidRPr="004B1959">
        <w:rPr>
          <w:sz w:val="20"/>
          <w:szCs w:val="20"/>
        </w:rPr>
        <w:fldChar w:fldCharType="begin">
          <w:ffData>
            <w:name w:val="Check15"/>
            <w:enabled/>
            <w:calcOnExit w:val="0"/>
            <w:checkBox>
              <w:sizeAuto/>
              <w:default w:val="0"/>
            </w:checkBox>
          </w:ffData>
        </w:fldChar>
      </w:r>
      <w:r w:rsidR="000F1759" w:rsidRPr="004B1959">
        <w:rPr>
          <w:sz w:val="20"/>
          <w:szCs w:val="20"/>
        </w:rPr>
        <w:instrText xml:space="preserve"> FORMCHECKBOX </w:instrText>
      </w:r>
      <w:r w:rsidR="00B50373">
        <w:rPr>
          <w:sz w:val="20"/>
          <w:szCs w:val="20"/>
        </w:rPr>
      </w:r>
      <w:r w:rsidR="00B50373">
        <w:rPr>
          <w:sz w:val="20"/>
          <w:szCs w:val="20"/>
        </w:rPr>
        <w:fldChar w:fldCharType="separate"/>
      </w:r>
      <w:r w:rsidR="000F1759" w:rsidRPr="004B1959">
        <w:rPr>
          <w:sz w:val="20"/>
          <w:szCs w:val="20"/>
        </w:rPr>
        <w:fldChar w:fldCharType="end"/>
      </w:r>
    </w:p>
    <w:p w14:paraId="3968F3C3" w14:textId="77777777" w:rsidR="000F1759" w:rsidRPr="004B1959" w:rsidRDefault="000F1759" w:rsidP="000F1759">
      <w:pPr>
        <w:spacing w:after="120"/>
        <w:ind w:firstLine="426"/>
        <w:rPr>
          <w:sz w:val="20"/>
          <w:szCs w:val="20"/>
        </w:rPr>
      </w:pPr>
      <w:r w:rsidRPr="004B1959">
        <w:rPr>
          <w:sz w:val="20"/>
          <w:szCs w:val="20"/>
        </w:rPr>
        <w:t xml:space="preserve">Perceived reputation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r w:rsidRPr="004B1959">
        <w:rPr>
          <w:sz w:val="20"/>
          <w:szCs w:val="20"/>
        </w:rPr>
        <w:tab/>
      </w:r>
      <w:r w:rsidRPr="004B1959">
        <w:rPr>
          <w:sz w:val="20"/>
          <w:szCs w:val="20"/>
        </w:rPr>
        <w:tab/>
        <w:t>Social statu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p w14:paraId="0A5C5A48" w14:textId="77777777" w:rsidR="000F1759" w:rsidRPr="004B1959" w:rsidRDefault="000F1759" w:rsidP="000F1759">
      <w:pPr>
        <w:spacing w:after="120" w:line="240" w:lineRule="auto"/>
        <w:ind w:firstLine="0"/>
        <w:rPr>
          <w:sz w:val="20"/>
          <w:szCs w:val="20"/>
        </w:rPr>
      </w:pPr>
    </w:p>
    <w:p w14:paraId="140038DA" w14:textId="77777777" w:rsidR="000F1759" w:rsidRPr="004B1959" w:rsidRDefault="000F1759" w:rsidP="000F1759">
      <w:pPr>
        <w:numPr>
          <w:ilvl w:val="0"/>
          <w:numId w:val="19"/>
        </w:numPr>
        <w:spacing w:after="120" w:line="240" w:lineRule="auto"/>
        <w:ind w:left="426" w:hanging="426"/>
        <w:contextualSpacing/>
        <w:rPr>
          <w:b/>
          <w:sz w:val="20"/>
          <w:szCs w:val="20"/>
        </w:rPr>
      </w:pPr>
      <w:r w:rsidRPr="004B1959">
        <w:rPr>
          <w:b/>
          <w:sz w:val="20"/>
          <w:szCs w:val="20"/>
        </w:rPr>
        <w:t xml:space="preserve">If you do not currently farm with rare / traditional breeds, would you consider doing so in the future if conservation subsides were in place? </w:t>
      </w:r>
    </w:p>
    <w:p w14:paraId="6791BB9D" w14:textId="77777777" w:rsidR="000F1759" w:rsidRPr="004B1959" w:rsidRDefault="000F1759" w:rsidP="000F1759">
      <w:pPr>
        <w:spacing w:after="120" w:line="240" w:lineRule="auto"/>
        <w:ind w:left="720" w:firstLine="0"/>
        <w:contextualSpacing/>
        <w:rPr>
          <w:sz w:val="20"/>
          <w:szCs w:val="20"/>
        </w:rPr>
      </w:pPr>
    </w:p>
    <w:p w14:paraId="5CD76D9F" w14:textId="77777777" w:rsidR="000F1759" w:rsidRPr="004B1959" w:rsidRDefault="000F1759" w:rsidP="000F1759">
      <w:pPr>
        <w:spacing w:after="120"/>
        <w:ind w:firstLine="720"/>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p w14:paraId="4F9542B4" w14:textId="77777777" w:rsidR="000F1759" w:rsidRPr="004B1959" w:rsidRDefault="000F1759" w:rsidP="000F1759">
      <w:pPr>
        <w:numPr>
          <w:ilvl w:val="0"/>
          <w:numId w:val="19"/>
        </w:numPr>
        <w:spacing w:after="120" w:line="240" w:lineRule="auto"/>
        <w:ind w:left="426" w:hanging="426"/>
        <w:contextualSpacing/>
        <w:rPr>
          <w:b/>
          <w:sz w:val="20"/>
          <w:szCs w:val="20"/>
        </w:rPr>
      </w:pPr>
      <w:r w:rsidRPr="004B1959">
        <w:rPr>
          <w:b/>
          <w:sz w:val="20"/>
          <w:szCs w:val="20"/>
        </w:rPr>
        <w:t xml:space="preserve">If you answered YES, which species would you consider keeping?  </w:t>
      </w:r>
    </w:p>
    <w:p w14:paraId="2C2CDA58" w14:textId="77777777" w:rsidR="000F1759" w:rsidRPr="004B1959" w:rsidRDefault="000F1759" w:rsidP="000F1759">
      <w:pPr>
        <w:spacing w:after="120" w:line="240" w:lineRule="auto"/>
        <w:ind w:left="426" w:firstLine="0"/>
        <w:contextualSpacing/>
        <w:rPr>
          <w:b/>
          <w:sz w:val="20"/>
          <w:szCs w:val="20"/>
        </w:rPr>
      </w:pPr>
    </w:p>
    <w:p w14:paraId="40ADA210" w14:textId="2DD801C1" w:rsidR="000F1759" w:rsidRPr="004B1959" w:rsidRDefault="004B1959" w:rsidP="004B1959">
      <w:pPr>
        <w:spacing w:after="120"/>
        <w:ind w:firstLine="720"/>
        <w:jc w:val="center"/>
        <w:rPr>
          <w:sz w:val="20"/>
          <w:szCs w:val="20"/>
        </w:rPr>
      </w:pPr>
      <w:r>
        <w:rPr>
          <w:sz w:val="20"/>
          <w:szCs w:val="20"/>
        </w:rPr>
        <w:tab/>
      </w:r>
      <w:r w:rsidR="000F1759" w:rsidRPr="004B1959">
        <w:rPr>
          <w:sz w:val="20"/>
          <w:szCs w:val="20"/>
        </w:rPr>
        <w:t xml:space="preserve">Sheep  </w:t>
      </w:r>
      <w:r w:rsidR="000F1759" w:rsidRPr="004B1959">
        <w:rPr>
          <w:sz w:val="20"/>
          <w:szCs w:val="20"/>
        </w:rPr>
        <w:fldChar w:fldCharType="begin">
          <w:ffData>
            <w:name w:val="Check15"/>
            <w:enabled/>
            <w:calcOnExit w:val="0"/>
            <w:checkBox>
              <w:sizeAuto/>
              <w:default w:val="0"/>
            </w:checkBox>
          </w:ffData>
        </w:fldChar>
      </w:r>
      <w:r w:rsidR="000F1759" w:rsidRPr="004B1959">
        <w:rPr>
          <w:sz w:val="20"/>
          <w:szCs w:val="20"/>
        </w:rPr>
        <w:instrText xml:space="preserve"> FORMCHECKBOX </w:instrText>
      </w:r>
      <w:r w:rsidR="00B50373">
        <w:rPr>
          <w:sz w:val="20"/>
          <w:szCs w:val="20"/>
        </w:rPr>
      </w:r>
      <w:r w:rsidR="00B50373">
        <w:rPr>
          <w:sz w:val="20"/>
          <w:szCs w:val="20"/>
        </w:rPr>
        <w:fldChar w:fldCharType="separate"/>
      </w:r>
      <w:r w:rsidR="000F1759" w:rsidRPr="004B1959">
        <w:rPr>
          <w:sz w:val="20"/>
          <w:szCs w:val="20"/>
        </w:rPr>
        <w:fldChar w:fldCharType="end"/>
      </w:r>
      <w:r w:rsidR="000F1759" w:rsidRPr="004B1959">
        <w:rPr>
          <w:sz w:val="20"/>
          <w:szCs w:val="20"/>
        </w:rPr>
        <w:tab/>
      </w:r>
      <w:r w:rsidR="000F1759" w:rsidRPr="004B1959">
        <w:rPr>
          <w:sz w:val="20"/>
          <w:szCs w:val="20"/>
        </w:rPr>
        <w:tab/>
        <w:t xml:space="preserve">Buffalo </w:t>
      </w:r>
      <w:r w:rsidR="000F1759" w:rsidRPr="004B1959">
        <w:rPr>
          <w:sz w:val="20"/>
          <w:szCs w:val="20"/>
        </w:rPr>
        <w:fldChar w:fldCharType="begin">
          <w:ffData>
            <w:name w:val="Check15"/>
            <w:enabled/>
            <w:calcOnExit w:val="0"/>
            <w:checkBox>
              <w:sizeAuto/>
              <w:default w:val="0"/>
            </w:checkBox>
          </w:ffData>
        </w:fldChar>
      </w:r>
      <w:r w:rsidR="000F1759" w:rsidRPr="004B1959">
        <w:rPr>
          <w:sz w:val="20"/>
          <w:szCs w:val="20"/>
        </w:rPr>
        <w:instrText xml:space="preserve"> FORMCHECKBOX </w:instrText>
      </w:r>
      <w:r w:rsidR="00B50373">
        <w:rPr>
          <w:sz w:val="20"/>
          <w:szCs w:val="20"/>
        </w:rPr>
      </w:r>
      <w:r w:rsidR="00B50373">
        <w:rPr>
          <w:sz w:val="20"/>
          <w:szCs w:val="20"/>
        </w:rPr>
        <w:fldChar w:fldCharType="separate"/>
      </w:r>
      <w:r w:rsidR="000F1759" w:rsidRPr="004B1959">
        <w:rPr>
          <w:sz w:val="20"/>
          <w:szCs w:val="20"/>
        </w:rPr>
        <w:fldChar w:fldCharType="end"/>
      </w:r>
      <w:r>
        <w:rPr>
          <w:sz w:val="20"/>
          <w:szCs w:val="20"/>
        </w:rPr>
        <w:tab/>
      </w:r>
      <w:r>
        <w:rPr>
          <w:sz w:val="20"/>
          <w:szCs w:val="20"/>
        </w:rPr>
        <w:tab/>
      </w:r>
      <w:r w:rsidR="000F1759" w:rsidRPr="004B1959">
        <w:rPr>
          <w:sz w:val="20"/>
          <w:szCs w:val="20"/>
        </w:rPr>
        <w:t xml:space="preserve">Cows </w:t>
      </w:r>
      <w:r w:rsidR="000F1759" w:rsidRPr="004B1959">
        <w:rPr>
          <w:sz w:val="20"/>
          <w:szCs w:val="20"/>
        </w:rPr>
        <w:fldChar w:fldCharType="begin">
          <w:ffData>
            <w:name w:val="Check15"/>
            <w:enabled/>
            <w:calcOnExit w:val="0"/>
            <w:checkBox>
              <w:sizeAuto/>
              <w:default w:val="0"/>
            </w:checkBox>
          </w:ffData>
        </w:fldChar>
      </w:r>
      <w:r w:rsidR="000F1759" w:rsidRPr="004B1959">
        <w:rPr>
          <w:sz w:val="20"/>
          <w:szCs w:val="20"/>
        </w:rPr>
        <w:instrText xml:space="preserve"> FORMCHECKBOX </w:instrText>
      </w:r>
      <w:r w:rsidR="00B50373">
        <w:rPr>
          <w:sz w:val="20"/>
          <w:szCs w:val="20"/>
        </w:rPr>
      </w:r>
      <w:r w:rsidR="00B50373">
        <w:rPr>
          <w:sz w:val="20"/>
          <w:szCs w:val="20"/>
        </w:rPr>
        <w:fldChar w:fldCharType="separate"/>
      </w:r>
      <w:r w:rsidR="000F1759" w:rsidRPr="004B1959">
        <w:rPr>
          <w:sz w:val="20"/>
          <w:szCs w:val="20"/>
        </w:rPr>
        <w:fldChar w:fldCharType="end"/>
      </w:r>
      <w:r>
        <w:rPr>
          <w:sz w:val="20"/>
          <w:szCs w:val="20"/>
        </w:rPr>
        <w:tab/>
      </w:r>
      <w:r>
        <w:rPr>
          <w:sz w:val="20"/>
          <w:szCs w:val="20"/>
        </w:rPr>
        <w:tab/>
      </w:r>
      <w:r w:rsidR="000F1759" w:rsidRPr="004B1959">
        <w:rPr>
          <w:sz w:val="20"/>
          <w:szCs w:val="20"/>
        </w:rPr>
        <w:t xml:space="preserve">Goat </w:t>
      </w:r>
      <w:r w:rsidR="000F1759" w:rsidRPr="004B1959">
        <w:rPr>
          <w:sz w:val="20"/>
          <w:szCs w:val="20"/>
        </w:rPr>
        <w:fldChar w:fldCharType="begin">
          <w:ffData>
            <w:name w:val="Check15"/>
            <w:enabled/>
            <w:calcOnExit w:val="0"/>
            <w:checkBox>
              <w:sizeAuto/>
              <w:default w:val="0"/>
            </w:checkBox>
          </w:ffData>
        </w:fldChar>
      </w:r>
      <w:r w:rsidR="000F1759" w:rsidRPr="004B1959">
        <w:rPr>
          <w:sz w:val="20"/>
          <w:szCs w:val="20"/>
        </w:rPr>
        <w:instrText xml:space="preserve"> FORMCHECKBOX </w:instrText>
      </w:r>
      <w:r w:rsidR="00B50373">
        <w:rPr>
          <w:sz w:val="20"/>
          <w:szCs w:val="20"/>
        </w:rPr>
      </w:r>
      <w:r w:rsidR="00B50373">
        <w:rPr>
          <w:sz w:val="20"/>
          <w:szCs w:val="20"/>
        </w:rPr>
        <w:fldChar w:fldCharType="separate"/>
      </w:r>
      <w:r w:rsidR="000F1759" w:rsidRPr="004B1959">
        <w:rPr>
          <w:sz w:val="20"/>
          <w:szCs w:val="20"/>
        </w:rPr>
        <w:fldChar w:fldCharType="end"/>
      </w:r>
      <w:r w:rsidR="000F1759" w:rsidRPr="004B1959">
        <w:rPr>
          <w:sz w:val="20"/>
          <w:szCs w:val="20"/>
        </w:rPr>
        <w:tab/>
      </w:r>
      <w:r w:rsidR="000F1759" w:rsidRPr="004B1959">
        <w:rPr>
          <w:sz w:val="20"/>
          <w:szCs w:val="20"/>
        </w:rPr>
        <w:tab/>
      </w:r>
      <w:r w:rsidR="000F1759" w:rsidRPr="004B1959">
        <w:rPr>
          <w:sz w:val="20"/>
          <w:szCs w:val="20"/>
        </w:rPr>
        <w:tab/>
        <w:t xml:space="preserve">Horses </w:t>
      </w:r>
      <w:r w:rsidR="000F1759" w:rsidRPr="004B1959">
        <w:rPr>
          <w:sz w:val="20"/>
          <w:szCs w:val="20"/>
        </w:rPr>
        <w:fldChar w:fldCharType="begin">
          <w:ffData>
            <w:name w:val="Check15"/>
            <w:enabled/>
            <w:calcOnExit w:val="0"/>
            <w:checkBox>
              <w:sizeAuto/>
              <w:default w:val="0"/>
            </w:checkBox>
          </w:ffData>
        </w:fldChar>
      </w:r>
      <w:r w:rsidR="000F1759" w:rsidRPr="004B1959">
        <w:rPr>
          <w:sz w:val="20"/>
          <w:szCs w:val="20"/>
        </w:rPr>
        <w:instrText xml:space="preserve"> FORMCHECKBOX </w:instrText>
      </w:r>
      <w:r w:rsidR="00B50373">
        <w:rPr>
          <w:sz w:val="20"/>
          <w:szCs w:val="20"/>
        </w:rPr>
      </w:r>
      <w:r w:rsidR="00B50373">
        <w:rPr>
          <w:sz w:val="20"/>
          <w:szCs w:val="20"/>
        </w:rPr>
        <w:fldChar w:fldCharType="separate"/>
      </w:r>
      <w:r w:rsidR="000F1759" w:rsidRPr="004B1959">
        <w:rPr>
          <w:sz w:val="20"/>
          <w:szCs w:val="20"/>
        </w:rPr>
        <w:fldChar w:fldCharType="end"/>
      </w:r>
      <w:r w:rsidR="000F1759" w:rsidRPr="004B1959">
        <w:rPr>
          <w:sz w:val="20"/>
          <w:szCs w:val="20"/>
        </w:rPr>
        <w:tab/>
      </w:r>
      <w:r w:rsidR="000F1759" w:rsidRPr="004B1959">
        <w:rPr>
          <w:sz w:val="20"/>
          <w:szCs w:val="20"/>
        </w:rPr>
        <w:tab/>
        <w:t xml:space="preserve">Pigs </w:t>
      </w:r>
      <w:r w:rsidR="000F1759" w:rsidRPr="004B1959">
        <w:rPr>
          <w:sz w:val="20"/>
          <w:szCs w:val="20"/>
        </w:rPr>
        <w:fldChar w:fldCharType="begin">
          <w:ffData>
            <w:name w:val="Check15"/>
            <w:enabled/>
            <w:calcOnExit w:val="0"/>
            <w:checkBox>
              <w:sizeAuto/>
              <w:default w:val="0"/>
            </w:checkBox>
          </w:ffData>
        </w:fldChar>
      </w:r>
      <w:r w:rsidR="000F1759" w:rsidRPr="004B1959">
        <w:rPr>
          <w:sz w:val="20"/>
          <w:szCs w:val="20"/>
        </w:rPr>
        <w:instrText xml:space="preserve"> FORMCHECKBOX </w:instrText>
      </w:r>
      <w:r w:rsidR="00B50373">
        <w:rPr>
          <w:sz w:val="20"/>
          <w:szCs w:val="20"/>
        </w:rPr>
      </w:r>
      <w:r w:rsidR="00B50373">
        <w:rPr>
          <w:sz w:val="20"/>
          <w:szCs w:val="20"/>
        </w:rPr>
        <w:fldChar w:fldCharType="separate"/>
      </w:r>
      <w:r w:rsidR="000F1759" w:rsidRPr="004B1959">
        <w:rPr>
          <w:sz w:val="20"/>
          <w:szCs w:val="20"/>
        </w:rPr>
        <w:fldChar w:fldCharType="end"/>
      </w:r>
      <w:r w:rsidR="000F1759" w:rsidRPr="004B1959">
        <w:rPr>
          <w:sz w:val="20"/>
          <w:szCs w:val="20"/>
        </w:rPr>
        <w:tab/>
      </w:r>
      <w:r w:rsidR="000F1759" w:rsidRPr="004B1959">
        <w:rPr>
          <w:sz w:val="20"/>
          <w:szCs w:val="20"/>
        </w:rPr>
        <w:tab/>
        <w:t xml:space="preserve">  </w:t>
      </w:r>
    </w:p>
    <w:p w14:paraId="602F293C" w14:textId="77777777" w:rsidR="000F1759" w:rsidRPr="004B1959" w:rsidRDefault="000F1759" w:rsidP="000F1759">
      <w:pPr>
        <w:numPr>
          <w:ilvl w:val="0"/>
          <w:numId w:val="19"/>
        </w:numPr>
        <w:spacing w:after="120" w:line="240" w:lineRule="auto"/>
        <w:ind w:left="426" w:hanging="426"/>
        <w:contextualSpacing/>
        <w:rPr>
          <w:b/>
          <w:sz w:val="20"/>
          <w:szCs w:val="20"/>
        </w:rPr>
      </w:pPr>
      <w:r w:rsidRPr="004B1959">
        <w:rPr>
          <w:b/>
          <w:sz w:val="20"/>
          <w:szCs w:val="20"/>
        </w:rPr>
        <w:t xml:space="preserve">Which traits do you consider most important when deciding which breed to farm? Please rank these statements (1=most important, 8= least important) according to how important they are to you.    </w:t>
      </w:r>
    </w:p>
    <w:p w14:paraId="0C4DD272" w14:textId="77777777" w:rsidR="000F1759" w:rsidRPr="004B1959" w:rsidRDefault="000F1759" w:rsidP="000F1759">
      <w:pPr>
        <w:spacing w:after="120" w:line="240" w:lineRule="auto"/>
        <w:ind w:firstLine="0"/>
        <w:rPr>
          <w:sz w:val="20"/>
          <w:szCs w:val="20"/>
        </w:rPr>
      </w:pPr>
    </w:p>
    <w:p w14:paraId="208F0541" w14:textId="77777777" w:rsidR="000F1759" w:rsidRPr="004B1959" w:rsidRDefault="000F1759" w:rsidP="000F1759">
      <w:pPr>
        <w:spacing w:after="120" w:line="240" w:lineRule="auto"/>
        <w:ind w:left="6480" w:firstLine="720"/>
        <w:contextualSpacing/>
        <w:rPr>
          <w:i/>
          <w:sz w:val="20"/>
          <w:szCs w:val="20"/>
        </w:rPr>
      </w:pPr>
      <w:r w:rsidRPr="004B1959">
        <w:rPr>
          <w:i/>
          <w:sz w:val="20"/>
          <w:szCs w:val="20"/>
        </w:rPr>
        <w:t>Rank</w:t>
      </w:r>
    </w:p>
    <w:p w14:paraId="29C95E0A" w14:textId="77777777" w:rsidR="000F1759" w:rsidRPr="004B1959" w:rsidRDefault="000F1759" w:rsidP="000F1759">
      <w:pPr>
        <w:spacing w:after="200" w:line="276" w:lineRule="auto"/>
        <w:ind w:left="426" w:firstLine="0"/>
        <w:jc w:val="left"/>
        <w:rPr>
          <w:sz w:val="20"/>
          <w:szCs w:val="20"/>
        </w:rPr>
      </w:pPr>
      <w:r w:rsidRPr="004B1959">
        <w:rPr>
          <w:sz w:val="20"/>
          <w:szCs w:val="20"/>
        </w:rPr>
        <w:t>Cultural tradition associated with the breed</w:t>
      </w:r>
      <w:r w:rsidRPr="004B1959">
        <w:rPr>
          <w:sz w:val="20"/>
          <w:szCs w:val="20"/>
        </w:rPr>
        <w:tab/>
      </w:r>
      <w:r w:rsidRPr="004B1959">
        <w:rPr>
          <w:sz w:val="20"/>
          <w:szCs w:val="20"/>
        </w:rPr>
        <w:tab/>
        <w:t xml:space="preserve">   </w:t>
      </w:r>
      <w:r w:rsidRPr="004B1959">
        <w:rPr>
          <w:sz w:val="20"/>
          <w:szCs w:val="20"/>
        </w:rPr>
        <w:tab/>
      </w:r>
      <w:r w:rsidRPr="004B1959">
        <w:rPr>
          <w:sz w:val="20"/>
          <w:szCs w:val="20"/>
        </w:rPr>
        <w:tab/>
        <w:t>_______________</w:t>
      </w:r>
    </w:p>
    <w:p w14:paraId="2D296DCA" w14:textId="77777777" w:rsidR="000F1759" w:rsidRPr="004B1959" w:rsidRDefault="000F1759" w:rsidP="000F1759">
      <w:pPr>
        <w:spacing w:after="200" w:line="276" w:lineRule="auto"/>
        <w:ind w:left="426" w:firstLine="0"/>
        <w:jc w:val="left"/>
        <w:rPr>
          <w:sz w:val="20"/>
          <w:szCs w:val="20"/>
        </w:rPr>
      </w:pPr>
      <w:r w:rsidRPr="004B1959">
        <w:rPr>
          <w:sz w:val="20"/>
          <w:szCs w:val="20"/>
        </w:rPr>
        <w:t>Level of yield (e.g. milk)</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14:paraId="2965B527" w14:textId="3B7B6ADE" w:rsidR="000F1759" w:rsidRPr="004B1959" w:rsidRDefault="000F1759" w:rsidP="000F1759">
      <w:pPr>
        <w:spacing w:after="200" w:line="276" w:lineRule="auto"/>
        <w:ind w:left="426" w:firstLine="0"/>
        <w:jc w:val="left"/>
        <w:rPr>
          <w:sz w:val="20"/>
          <w:szCs w:val="20"/>
        </w:rPr>
      </w:pPr>
      <w:r w:rsidRPr="004B1959">
        <w:rPr>
          <w:sz w:val="20"/>
          <w:szCs w:val="20"/>
        </w:rPr>
        <w:t>Fertility and ease of breeding</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004B1959">
        <w:rPr>
          <w:sz w:val="20"/>
          <w:szCs w:val="20"/>
        </w:rPr>
        <w:tab/>
      </w:r>
      <w:r w:rsidRPr="004B1959">
        <w:rPr>
          <w:sz w:val="20"/>
          <w:szCs w:val="20"/>
        </w:rPr>
        <w:t>_______________</w:t>
      </w:r>
    </w:p>
    <w:p w14:paraId="3DE359AF" w14:textId="77777777" w:rsidR="000F1759" w:rsidRPr="004B1959" w:rsidRDefault="000F1759" w:rsidP="000F1759">
      <w:pPr>
        <w:spacing w:after="200" w:line="276" w:lineRule="auto"/>
        <w:ind w:left="426" w:firstLine="0"/>
        <w:jc w:val="left"/>
        <w:rPr>
          <w:sz w:val="20"/>
          <w:szCs w:val="20"/>
        </w:rPr>
      </w:pPr>
      <w:r w:rsidRPr="004B1959">
        <w:rPr>
          <w:sz w:val="20"/>
          <w:szCs w:val="20"/>
        </w:rPr>
        <w:t>Adaptability to terrai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14:paraId="55F4511C" w14:textId="77777777" w:rsidR="000F1759" w:rsidRPr="004B1959" w:rsidRDefault="000F1759" w:rsidP="000F1759">
      <w:pPr>
        <w:spacing w:after="200" w:line="276" w:lineRule="auto"/>
        <w:ind w:left="426" w:firstLine="0"/>
        <w:jc w:val="left"/>
        <w:rPr>
          <w:sz w:val="20"/>
          <w:szCs w:val="20"/>
        </w:rPr>
      </w:pPr>
      <w:r w:rsidRPr="004B1959">
        <w:rPr>
          <w:sz w:val="20"/>
          <w:szCs w:val="20"/>
        </w:rPr>
        <w:t>Resistance to disease and parasites</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14:paraId="18D88467" w14:textId="47CA94A4" w:rsidR="000F1759" w:rsidRPr="004B1959" w:rsidRDefault="000F1759" w:rsidP="000F1759">
      <w:pPr>
        <w:spacing w:after="200" w:line="276" w:lineRule="auto"/>
        <w:ind w:left="426" w:firstLine="0"/>
        <w:jc w:val="left"/>
        <w:rPr>
          <w:sz w:val="20"/>
          <w:szCs w:val="20"/>
        </w:rPr>
      </w:pPr>
      <w:r w:rsidRPr="004B1959">
        <w:rPr>
          <w:sz w:val="20"/>
          <w:szCs w:val="20"/>
        </w:rPr>
        <w:t>Low veterinary bills</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004B1959">
        <w:rPr>
          <w:sz w:val="20"/>
          <w:szCs w:val="20"/>
        </w:rPr>
        <w:tab/>
      </w:r>
      <w:r w:rsidRPr="004B1959">
        <w:rPr>
          <w:sz w:val="20"/>
          <w:szCs w:val="20"/>
        </w:rPr>
        <w:t>_______________</w:t>
      </w:r>
    </w:p>
    <w:p w14:paraId="455C261B" w14:textId="77777777" w:rsidR="000F1759" w:rsidRPr="004B1959" w:rsidRDefault="000F1759" w:rsidP="000F1759">
      <w:pPr>
        <w:spacing w:after="200" w:line="276" w:lineRule="auto"/>
        <w:ind w:left="426" w:firstLine="0"/>
        <w:jc w:val="left"/>
        <w:rPr>
          <w:sz w:val="20"/>
          <w:szCs w:val="20"/>
        </w:rPr>
      </w:pPr>
      <w:r w:rsidRPr="004B1959">
        <w:rPr>
          <w:sz w:val="20"/>
          <w:szCs w:val="20"/>
        </w:rPr>
        <w:t>Ease of management &amp; handling</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14:paraId="7B2EA69B" w14:textId="77777777" w:rsidR="000F1759" w:rsidRPr="004B1959" w:rsidRDefault="000F1759" w:rsidP="000F1759">
      <w:pPr>
        <w:spacing w:after="200" w:line="276" w:lineRule="auto"/>
        <w:ind w:left="426" w:firstLine="0"/>
        <w:jc w:val="left"/>
        <w:rPr>
          <w:sz w:val="20"/>
          <w:szCs w:val="20"/>
        </w:rPr>
      </w:pPr>
      <w:r w:rsidRPr="004B1959">
        <w:rPr>
          <w:sz w:val="20"/>
          <w:szCs w:val="20"/>
        </w:rPr>
        <w:t>Quality of products</w:t>
      </w:r>
      <w:r w:rsidRPr="004B1959">
        <w:rPr>
          <w:sz w:val="20"/>
          <w:szCs w:val="20"/>
        </w:rPr>
        <w:tab/>
        <w:t xml:space="preserve"> produced</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14:paraId="3ED8B3F7" w14:textId="77777777" w:rsidR="000F1759" w:rsidRPr="004B1959" w:rsidRDefault="000F1759" w:rsidP="000F1759">
      <w:pPr>
        <w:spacing w:after="200" w:line="276" w:lineRule="auto"/>
        <w:ind w:left="426" w:firstLine="0"/>
        <w:jc w:val="left"/>
        <w:rPr>
          <w:sz w:val="20"/>
          <w:szCs w:val="20"/>
        </w:rPr>
      </w:pPr>
    </w:p>
    <w:p w14:paraId="1A7CD895" w14:textId="77777777" w:rsidR="000F1759" w:rsidRPr="004B1959" w:rsidRDefault="000F1759" w:rsidP="000F1759">
      <w:pPr>
        <w:numPr>
          <w:ilvl w:val="0"/>
          <w:numId w:val="19"/>
        </w:numPr>
        <w:spacing w:after="120" w:line="240" w:lineRule="auto"/>
        <w:ind w:left="426" w:hanging="426"/>
        <w:contextualSpacing/>
        <w:rPr>
          <w:b/>
          <w:sz w:val="20"/>
          <w:szCs w:val="20"/>
        </w:rPr>
      </w:pPr>
      <w:r w:rsidRPr="004B1959">
        <w:rPr>
          <w:b/>
          <w:sz w:val="20"/>
          <w:szCs w:val="20"/>
        </w:rPr>
        <w:t xml:space="preserve">If you farm or would consider farming with rare breeds, we want to know which factors you think are most important for ensuring their continued preservation.  Please rank the following statements (1=most important, 6= least important) according to how important they are to you.      </w:t>
      </w:r>
    </w:p>
    <w:p w14:paraId="428D9B67" w14:textId="77777777" w:rsidR="000F1759" w:rsidRPr="004B1959" w:rsidRDefault="000F1759" w:rsidP="000F1759">
      <w:pPr>
        <w:spacing w:after="120" w:line="240" w:lineRule="auto"/>
        <w:ind w:left="6480" w:firstLine="720"/>
        <w:contextualSpacing/>
        <w:rPr>
          <w:i/>
          <w:sz w:val="20"/>
          <w:szCs w:val="20"/>
        </w:rPr>
      </w:pPr>
      <w:r w:rsidRPr="004B1959">
        <w:rPr>
          <w:i/>
          <w:sz w:val="20"/>
          <w:szCs w:val="20"/>
        </w:rPr>
        <w:t>Rank</w:t>
      </w:r>
    </w:p>
    <w:p w14:paraId="4D8F9F00" w14:textId="77777777" w:rsidR="000F1759" w:rsidRPr="004B1959" w:rsidRDefault="000F1759" w:rsidP="000F1759">
      <w:pPr>
        <w:spacing w:after="200" w:line="276" w:lineRule="auto"/>
        <w:ind w:left="426" w:firstLine="0"/>
        <w:jc w:val="left"/>
        <w:rPr>
          <w:sz w:val="20"/>
          <w:szCs w:val="20"/>
        </w:rPr>
      </w:pPr>
      <w:r w:rsidRPr="004B1959">
        <w:rPr>
          <w:sz w:val="20"/>
          <w:szCs w:val="20"/>
        </w:rPr>
        <w:t>Maintaining traditional farming practices</w:t>
      </w:r>
      <w:r w:rsidRPr="004B1959">
        <w:rPr>
          <w:sz w:val="20"/>
          <w:szCs w:val="20"/>
        </w:rPr>
        <w:tab/>
      </w:r>
      <w:r w:rsidRPr="004B1959">
        <w:rPr>
          <w:sz w:val="20"/>
          <w:szCs w:val="20"/>
        </w:rPr>
        <w:tab/>
      </w:r>
      <w:r w:rsidRPr="004B1959">
        <w:rPr>
          <w:sz w:val="20"/>
          <w:szCs w:val="20"/>
        </w:rPr>
        <w:tab/>
        <w:t xml:space="preserve">   </w:t>
      </w:r>
      <w:r w:rsidRPr="004B1959">
        <w:rPr>
          <w:sz w:val="20"/>
          <w:szCs w:val="20"/>
        </w:rPr>
        <w:tab/>
        <w:t>________________</w:t>
      </w:r>
    </w:p>
    <w:p w14:paraId="19D3A203" w14:textId="3D4100BA" w:rsidR="000F1759" w:rsidRPr="004B1959" w:rsidRDefault="000F1759" w:rsidP="000F1759">
      <w:pPr>
        <w:spacing w:after="200" w:line="276" w:lineRule="auto"/>
        <w:ind w:left="426" w:firstLine="0"/>
        <w:jc w:val="left"/>
        <w:rPr>
          <w:sz w:val="20"/>
          <w:szCs w:val="20"/>
        </w:rPr>
      </w:pPr>
      <w:r w:rsidRPr="004B1959">
        <w:rPr>
          <w:sz w:val="20"/>
          <w:szCs w:val="20"/>
        </w:rPr>
        <w:t>Cultural and historic factors associated with the breed</w:t>
      </w:r>
      <w:r w:rsidRPr="004B1959">
        <w:rPr>
          <w:sz w:val="20"/>
          <w:szCs w:val="20"/>
        </w:rPr>
        <w:tab/>
      </w:r>
      <w:r w:rsidRPr="004B1959">
        <w:rPr>
          <w:sz w:val="20"/>
          <w:szCs w:val="20"/>
        </w:rPr>
        <w:tab/>
      </w:r>
      <w:r w:rsidR="004B1959">
        <w:rPr>
          <w:sz w:val="20"/>
          <w:szCs w:val="20"/>
        </w:rPr>
        <w:tab/>
      </w:r>
      <w:r w:rsidRPr="004B1959">
        <w:rPr>
          <w:sz w:val="20"/>
          <w:szCs w:val="20"/>
        </w:rPr>
        <w:t>________________</w:t>
      </w:r>
    </w:p>
    <w:p w14:paraId="66FB0CDA" w14:textId="56F03E77" w:rsidR="000F1759" w:rsidRPr="004B1959" w:rsidRDefault="000F1759" w:rsidP="000F1759">
      <w:pPr>
        <w:spacing w:after="200" w:line="276" w:lineRule="auto"/>
        <w:ind w:left="426" w:firstLine="0"/>
        <w:jc w:val="left"/>
        <w:rPr>
          <w:sz w:val="20"/>
          <w:szCs w:val="20"/>
        </w:rPr>
      </w:pPr>
      <w:r w:rsidRPr="004B1959">
        <w:rPr>
          <w:sz w:val="20"/>
          <w:szCs w:val="20"/>
        </w:rPr>
        <w:t>Ensuing continued supply of genetic material</w:t>
      </w:r>
      <w:r w:rsidRPr="004B1959">
        <w:rPr>
          <w:sz w:val="20"/>
          <w:szCs w:val="20"/>
        </w:rPr>
        <w:tab/>
      </w:r>
      <w:r w:rsidRPr="004B1959">
        <w:rPr>
          <w:sz w:val="20"/>
          <w:szCs w:val="20"/>
        </w:rPr>
        <w:tab/>
      </w:r>
      <w:r w:rsidRPr="004B1959">
        <w:rPr>
          <w:sz w:val="20"/>
          <w:szCs w:val="20"/>
        </w:rPr>
        <w:tab/>
      </w:r>
      <w:r w:rsidR="004B1959">
        <w:rPr>
          <w:sz w:val="20"/>
          <w:szCs w:val="20"/>
        </w:rPr>
        <w:tab/>
      </w:r>
      <w:r w:rsidRPr="004B1959">
        <w:rPr>
          <w:sz w:val="20"/>
          <w:szCs w:val="20"/>
        </w:rPr>
        <w:t>________________</w:t>
      </w:r>
    </w:p>
    <w:p w14:paraId="4828F723" w14:textId="77777777" w:rsidR="000F1759" w:rsidRPr="004B1959" w:rsidRDefault="000F1759" w:rsidP="000F1759">
      <w:pPr>
        <w:spacing w:after="200" w:line="276" w:lineRule="auto"/>
        <w:ind w:left="426" w:firstLine="0"/>
        <w:jc w:val="left"/>
        <w:rPr>
          <w:sz w:val="20"/>
          <w:szCs w:val="20"/>
        </w:rPr>
      </w:pPr>
      <w:r w:rsidRPr="004B1959">
        <w:rPr>
          <w:sz w:val="20"/>
          <w:szCs w:val="20"/>
        </w:rPr>
        <w:t>Potential contribution of breed to tourism</w:t>
      </w:r>
      <w:r w:rsidRPr="004B1959">
        <w:rPr>
          <w:sz w:val="20"/>
          <w:szCs w:val="20"/>
        </w:rPr>
        <w:tab/>
      </w:r>
      <w:r w:rsidRPr="004B1959">
        <w:rPr>
          <w:sz w:val="20"/>
          <w:szCs w:val="20"/>
        </w:rPr>
        <w:tab/>
      </w:r>
      <w:r w:rsidRPr="004B1959">
        <w:rPr>
          <w:sz w:val="20"/>
          <w:szCs w:val="20"/>
        </w:rPr>
        <w:tab/>
      </w:r>
      <w:r w:rsidRPr="004B1959">
        <w:rPr>
          <w:sz w:val="20"/>
          <w:szCs w:val="20"/>
        </w:rPr>
        <w:tab/>
        <w:t>________________</w:t>
      </w:r>
    </w:p>
    <w:p w14:paraId="669DE1CA" w14:textId="07B72FAF" w:rsidR="000F1759" w:rsidRPr="004B1959" w:rsidRDefault="000F1759" w:rsidP="000F1759">
      <w:pPr>
        <w:spacing w:after="200" w:line="276" w:lineRule="auto"/>
        <w:ind w:left="426" w:firstLine="0"/>
        <w:jc w:val="left"/>
        <w:rPr>
          <w:sz w:val="20"/>
          <w:szCs w:val="20"/>
        </w:rPr>
      </w:pPr>
      <w:r w:rsidRPr="004B1959">
        <w:rPr>
          <w:sz w:val="20"/>
          <w:szCs w:val="20"/>
        </w:rPr>
        <w:t xml:space="preserve">Maintain adaptive traits for future breeding programmes </w:t>
      </w:r>
      <w:r w:rsidRPr="004B1959">
        <w:rPr>
          <w:sz w:val="20"/>
          <w:szCs w:val="20"/>
        </w:rPr>
        <w:tab/>
      </w:r>
      <w:r w:rsidRPr="004B1959">
        <w:rPr>
          <w:sz w:val="20"/>
          <w:szCs w:val="20"/>
        </w:rPr>
        <w:tab/>
      </w:r>
      <w:r w:rsidR="004B1959">
        <w:rPr>
          <w:sz w:val="20"/>
          <w:szCs w:val="20"/>
        </w:rPr>
        <w:tab/>
      </w:r>
      <w:r w:rsidRPr="004B1959">
        <w:rPr>
          <w:sz w:val="20"/>
          <w:szCs w:val="20"/>
        </w:rPr>
        <w:t>________________</w:t>
      </w:r>
    </w:p>
    <w:p w14:paraId="51EBE7AF" w14:textId="77777777" w:rsidR="000F1759" w:rsidRPr="000F1759" w:rsidRDefault="000F1759" w:rsidP="000F1759">
      <w:pPr>
        <w:spacing w:after="200" w:line="276" w:lineRule="auto"/>
        <w:ind w:left="426" w:firstLine="0"/>
        <w:jc w:val="left"/>
      </w:pPr>
      <w:r w:rsidRPr="004B1959">
        <w:rPr>
          <w:sz w:val="20"/>
          <w:szCs w:val="20"/>
        </w:rPr>
        <w:t>Continued production of traditional, local products</w:t>
      </w:r>
      <w:r w:rsidRPr="004B1959">
        <w:rPr>
          <w:sz w:val="20"/>
          <w:szCs w:val="20"/>
        </w:rPr>
        <w:tab/>
      </w:r>
      <w:r w:rsidRPr="004B1959">
        <w:rPr>
          <w:sz w:val="20"/>
          <w:szCs w:val="20"/>
        </w:rPr>
        <w:tab/>
      </w:r>
      <w:r w:rsidRPr="004B1959">
        <w:rPr>
          <w:sz w:val="20"/>
          <w:szCs w:val="20"/>
        </w:rPr>
        <w:tab/>
        <w:t>________________</w:t>
      </w:r>
    </w:p>
    <w:p w14:paraId="4A4F6DD5" w14:textId="77777777" w:rsidR="000F1759" w:rsidRDefault="000F1759" w:rsidP="00EB62D6">
      <w:pPr>
        <w:rPr>
          <w:rFonts w:eastAsiaTheme="majorEastAsia"/>
        </w:rPr>
      </w:pPr>
    </w:p>
    <w:p w14:paraId="1D36D3E7" w14:textId="77777777" w:rsidR="000F1759" w:rsidRPr="00EB62D6" w:rsidRDefault="000F1759" w:rsidP="00EB62D6">
      <w:pPr>
        <w:jc w:val="center"/>
        <w:rPr>
          <w:rFonts w:eastAsiaTheme="majorEastAsia"/>
          <w:b/>
          <w:sz w:val="26"/>
          <w:szCs w:val="26"/>
        </w:rPr>
      </w:pPr>
      <w:r w:rsidRPr="00EB62D6">
        <w:rPr>
          <w:rFonts w:eastAsiaTheme="majorEastAsia"/>
          <w:b/>
          <w:sz w:val="26"/>
          <w:szCs w:val="26"/>
        </w:rPr>
        <w:t>Section B: Rare breeds and conservation support measures</w:t>
      </w:r>
    </w:p>
    <w:p w14:paraId="5B6BFFBC" w14:textId="77777777" w:rsidR="000F1759" w:rsidRPr="000F1759" w:rsidRDefault="000F1759" w:rsidP="000F1759">
      <w:pPr>
        <w:spacing w:after="120" w:line="240" w:lineRule="auto"/>
        <w:ind w:firstLine="0"/>
      </w:pPr>
    </w:p>
    <w:p w14:paraId="593EBFB0" w14:textId="77777777" w:rsidR="000F1759" w:rsidRPr="004B1959" w:rsidRDefault="000F1759" w:rsidP="000F1759">
      <w:pPr>
        <w:numPr>
          <w:ilvl w:val="0"/>
          <w:numId w:val="19"/>
        </w:numPr>
        <w:spacing w:after="120" w:line="240" w:lineRule="auto"/>
        <w:ind w:left="426" w:hanging="426"/>
        <w:contextualSpacing/>
        <w:rPr>
          <w:b/>
          <w:sz w:val="20"/>
          <w:szCs w:val="20"/>
        </w:rPr>
      </w:pPr>
      <w:r w:rsidRPr="004B1959">
        <w:rPr>
          <w:b/>
          <w:sz w:val="20"/>
          <w:szCs w:val="20"/>
        </w:rPr>
        <w:t xml:space="preserve">Do you currently receive Romanian </w:t>
      </w:r>
      <w:proofErr w:type="spellStart"/>
      <w:r w:rsidRPr="004B1959">
        <w:rPr>
          <w:b/>
          <w:sz w:val="20"/>
          <w:szCs w:val="20"/>
        </w:rPr>
        <w:t>agri</w:t>
      </w:r>
      <w:proofErr w:type="spellEnd"/>
      <w:r w:rsidRPr="004B1959">
        <w:rPr>
          <w:b/>
          <w:sz w:val="20"/>
          <w:szCs w:val="20"/>
        </w:rPr>
        <w:t xml:space="preserve">-environment support payments on your farm? </w:t>
      </w:r>
    </w:p>
    <w:p w14:paraId="574CAE75" w14:textId="77777777" w:rsidR="000F1759" w:rsidRPr="004B1959" w:rsidRDefault="000F1759" w:rsidP="000F1759">
      <w:pPr>
        <w:spacing w:after="120" w:line="240" w:lineRule="auto"/>
        <w:ind w:firstLine="0"/>
        <w:rPr>
          <w:sz w:val="20"/>
          <w:szCs w:val="20"/>
        </w:rPr>
      </w:pPr>
    </w:p>
    <w:p w14:paraId="33CDB172" w14:textId="77777777" w:rsidR="000F1759" w:rsidRPr="004B1959" w:rsidRDefault="000F1759" w:rsidP="000F1759">
      <w:pPr>
        <w:spacing w:after="120"/>
        <w:ind w:left="720" w:firstLine="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p w14:paraId="751D2E50" w14:textId="77777777" w:rsidR="000F1759" w:rsidRPr="004B1959" w:rsidRDefault="000F1759" w:rsidP="000F1759">
      <w:pPr>
        <w:numPr>
          <w:ilvl w:val="0"/>
          <w:numId w:val="19"/>
        </w:numPr>
        <w:spacing w:after="120"/>
        <w:ind w:left="426" w:hanging="426"/>
        <w:contextualSpacing/>
        <w:jc w:val="left"/>
        <w:rPr>
          <w:b/>
          <w:sz w:val="20"/>
          <w:szCs w:val="20"/>
        </w:rPr>
      </w:pPr>
      <w:r w:rsidRPr="004B1959">
        <w:rPr>
          <w:b/>
          <w:sz w:val="20"/>
          <w:szCs w:val="20"/>
        </w:rPr>
        <w:t xml:space="preserve">If you answered yes, which payments do you receive? </w:t>
      </w:r>
    </w:p>
    <w:p w14:paraId="7B86B356" w14:textId="77777777" w:rsidR="000F1759" w:rsidRPr="004B1959" w:rsidRDefault="000F1759" w:rsidP="000F1759">
      <w:pPr>
        <w:spacing w:after="120"/>
        <w:ind w:left="426" w:firstLine="0"/>
        <w:contextualSpacing/>
        <w:jc w:val="left"/>
        <w:rPr>
          <w:sz w:val="20"/>
          <w:szCs w:val="20"/>
        </w:rPr>
      </w:pPr>
      <w:r w:rsidRPr="004B1959">
        <w:rPr>
          <w:sz w:val="20"/>
          <w:szCs w:val="20"/>
        </w:rPr>
        <w:t>(</w:t>
      </w:r>
      <w:proofErr w:type="gramStart"/>
      <w:r w:rsidRPr="004B1959">
        <w:rPr>
          <w:sz w:val="20"/>
          <w:szCs w:val="20"/>
        </w:rPr>
        <w:t>e.g</w:t>
      </w:r>
      <w:proofErr w:type="gramEnd"/>
      <w:r w:rsidRPr="004B1959">
        <w:rPr>
          <w:sz w:val="20"/>
          <w:szCs w:val="20"/>
        </w:rPr>
        <w:t>. HNV)__________________________________________________________________</w:t>
      </w:r>
    </w:p>
    <w:p w14:paraId="799AE93E" w14:textId="77777777" w:rsidR="000F1759" w:rsidRPr="004B1959" w:rsidRDefault="000F1759" w:rsidP="000F1759">
      <w:pPr>
        <w:spacing w:after="120"/>
        <w:ind w:left="426" w:firstLine="0"/>
        <w:contextualSpacing/>
        <w:jc w:val="left"/>
        <w:rPr>
          <w:b/>
          <w:sz w:val="20"/>
          <w:szCs w:val="20"/>
        </w:rPr>
      </w:pPr>
    </w:p>
    <w:p w14:paraId="46F2EB3B" w14:textId="77777777" w:rsidR="000F1759" w:rsidRPr="004B1959" w:rsidRDefault="000F1759" w:rsidP="000F1759">
      <w:pPr>
        <w:numPr>
          <w:ilvl w:val="0"/>
          <w:numId w:val="19"/>
        </w:numPr>
        <w:spacing w:after="120" w:line="276" w:lineRule="auto"/>
        <w:ind w:left="426" w:hanging="426"/>
        <w:contextualSpacing/>
        <w:jc w:val="left"/>
        <w:rPr>
          <w:b/>
          <w:sz w:val="20"/>
          <w:szCs w:val="20"/>
        </w:rPr>
      </w:pPr>
      <w:r w:rsidRPr="004B1959">
        <w:rPr>
          <w:b/>
          <w:sz w:val="20"/>
          <w:szCs w:val="20"/>
        </w:rPr>
        <w:t xml:space="preserve">Did you know there is currently support available for farming with rare breeds under Romania’s Rural Development Programme (RDP)? </w:t>
      </w:r>
    </w:p>
    <w:p w14:paraId="70370C13" w14:textId="77777777" w:rsidR="000F1759" w:rsidRPr="004B1959" w:rsidRDefault="000F1759" w:rsidP="000F1759">
      <w:pPr>
        <w:spacing w:after="120" w:line="276" w:lineRule="auto"/>
        <w:ind w:left="426" w:firstLine="0"/>
        <w:contextualSpacing/>
        <w:jc w:val="left"/>
        <w:rPr>
          <w:b/>
          <w:sz w:val="20"/>
          <w:szCs w:val="20"/>
        </w:rPr>
      </w:pPr>
    </w:p>
    <w:p w14:paraId="0AD72659" w14:textId="77777777" w:rsidR="000F1759" w:rsidRPr="004B1959" w:rsidRDefault="000F1759" w:rsidP="000F1759">
      <w:pPr>
        <w:spacing w:after="120"/>
        <w:ind w:left="720" w:firstLine="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p w14:paraId="7AE6D7F4" w14:textId="77777777" w:rsidR="000F1759" w:rsidRPr="004B1959" w:rsidRDefault="000F1759" w:rsidP="000F1759">
      <w:pPr>
        <w:numPr>
          <w:ilvl w:val="0"/>
          <w:numId w:val="19"/>
        </w:numPr>
        <w:spacing w:after="120" w:line="276" w:lineRule="auto"/>
        <w:ind w:left="426" w:hanging="426"/>
        <w:contextualSpacing/>
        <w:jc w:val="left"/>
        <w:rPr>
          <w:b/>
          <w:sz w:val="20"/>
          <w:szCs w:val="20"/>
        </w:rPr>
      </w:pPr>
      <w:r w:rsidRPr="004B1959">
        <w:rPr>
          <w:b/>
          <w:sz w:val="20"/>
          <w:szCs w:val="20"/>
        </w:rPr>
        <w:t xml:space="preserve">Would you consider applying for this support in the future if you decide to / are farming with rare breeds? </w:t>
      </w:r>
    </w:p>
    <w:p w14:paraId="04F7B19E" w14:textId="77777777" w:rsidR="000F1759" w:rsidRPr="004B1959" w:rsidRDefault="000F1759" w:rsidP="000F1759">
      <w:pPr>
        <w:spacing w:after="120"/>
        <w:ind w:left="720" w:firstLine="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p w14:paraId="2D65A52F" w14:textId="77777777" w:rsidR="000F1759" w:rsidRPr="004B1959" w:rsidRDefault="000F1759" w:rsidP="000F1759">
      <w:pPr>
        <w:spacing w:after="120" w:line="240" w:lineRule="auto"/>
        <w:ind w:firstLine="0"/>
        <w:jc w:val="left"/>
        <w:rPr>
          <w:sz w:val="20"/>
          <w:szCs w:val="20"/>
        </w:rPr>
      </w:pPr>
      <w:proofErr w:type="gramStart"/>
      <w:r w:rsidRPr="004B1959">
        <w:rPr>
          <w:sz w:val="20"/>
          <w:szCs w:val="20"/>
        </w:rPr>
        <w:t>If no, why not?</w:t>
      </w:r>
      <w:proofErr w:type="gramEnd"/>
      <w:r w:rsidRPr="004B1959">
        <w:rPr>
          <w:sz w:val="20"/>
          <w:szCs w:val="20"/>
        </w:rPr>
        <w:t xml:space="preserve">  </w:t>
      </w:r>
    </w:p>
    <w:p w14:paraId="4802D113" w14:textId="534394D0" w:rsidR="000F1759" w:rsidRPr="004B1959" w:rsidRDefault="000F1759" w:rsidP="00EB62D6">
      <w:pPr>
        <w:spacing w:after="120" w:line="240" w:lineRule="auto"/>
        <w:ind w:firstLine="0"/>
        <w:jc w:val="left"/>
        <w:rPr>
          <w:sz w:val="20"/>
          <w:szCs w:val="20"/>
        </w:rPr>
      </w:pPr>
      <w:proofErr w:type="gramStart"/>
      <w:r w:rsidRPr="004B1959">
        <w:rPr>
          <w:sz w:val="20"/>
          <w:szCs w:val="20"/>
        </w:rPr>
        <w:t>1)_</w:t>
      </w:r>
      <w:proofErr w:type="gramEnd"/>
      <w:r w:rsidRPr="004B1959">
        <w:rPr>
          <w:sz w:val="20"/>
          <w:szCs w:val="20"/>
        </w:rPr>
        <w:t>________________________________________________________________________</w:t>
      </w:r>
    </w:p>
    <w:p w14:paraId="2F1B9F98" w14:textId="77777777" w:rsidR="000F1759" w:rsidRPr="000F1759" w:rsidRDefault="000F1759" w:rsidP="000F1759">
      <w:pPr>
        <w:spacing w:after="120" w:line="240" w:lineRule="auto"/>
        <w:ind w:firstLine="0"/>
      </w:pPr>
    </w:p>
    <w:p w14:paraId="51C64DF4" w14:textId="77777777" w:rsidR="000F1759" w:rsidRPr="00EB62D6" w:rsidRDefault="000F1759" w:rsidP="00EB62D6">
      <w:pPr>
        <w:jc w:val="center"/>
        <w:rPr>
          <w:rFonts w:eastAsiaTheme="majorEastAsia"/>
          <w:b/>
          <w:sz w:val="26"/>
          <w:szCs w:val="26"/>
        </w:rPr>
      </w:pPr>
      <w:r w:rsidRPr="00EB62D6">
        <w:rPr>
          <w:rFonts w:eastAsiaTheme="majorEastAsia"/>
          <w:b/>
          <w:sz w:val="26"/>
          <w:szCs w:val="26"/>
        </w:rPr>
        <w:t>Section C: Future Options for conservation schemes</w:t>
      </w:r>
    </w:p>
    <w:p w14:paraId="3FA96B46" w14:textId="77777777" w:rsidR="000F1759" w:rsidRPr="004B1959" w:rsidRDefault="000F1759" w:rsidP="000F1759">
      <w:pPr>
        <w:spacing w:after="120" w:line="240" w:lineRule="auto"/>
        <w:ind w:firstLine="0"/>
        <w:rPr>
          <w:sz w:val="20"/>
          <w:szCs w:val="20"/>
        </w:rPr>
      </w:pPr>
    </w:p>
    <w:p w14:paraId="618529E7" w14:textId="77777777" w:rsidR="000F1759" w:rsidRPr="004B1959" w:rsidRDefault="000F1759" w:rsidP="000F1759">
      <w:pPr>
        <w:spacing w:after="120" w:line="240" w:lineRule="auto"/>
        <w:ind w:firstLine="0"/>
        <w:jc w:val="center"/>
        <w:rPr>
          <w:b/>
          <w:sz w:val="20"/>
          <w:szCs w:val="20"/>
        </w:rPr>
      </w:pPr>
      <w:r w:rsidRPr="004B1959">
        <w:rPr>
          <w:b/>
          <w:sz w:val="20"/>
          <w:szCs w:val="20"/>
        </w:rPr>
        <w:t>Choice set: ____</w:t>
      </w:r>
    </w:p>
    <w:p w14:paraId="4CA57C14" w14:textId="77777777" w:rsidR="000F1759" w:rsidRPr="004B1959" w:rsidRDefault="000F1759" w:rsidP="000F1759">
      <w:pPr>
        <w:tabs>
          <w:tab w:val="left" w:pos="567"/>
        </w:tabs>
        <w:spacing w:after="60" w:line="240" w:lineRule="auto"/>
        <w:ind w:firstLine="0"/>
        <w:rPr>
          <w:b/>
          <w:i/>
          <w:sz w:val="20"/>
          <w:szCs w:val="20"/>
        </w:rPr>
      </w:pPr>
      <w:r w:rsidRPr="004B1959">
        <w:rPr>
          <w:b/>
          <w:i/>
          <w:sz w:val="20"/>
          <w:szCs w:val="20"/>
        </w:rPr>
        <w:t xml:space="preserve">Choice Task 1: </w:t>
      </w:r>
      <w:r w:rsidRPr="004B1959">
        <w:rPr>
          <w:b/>
          <w:i/>
          <w:sz w:val="20"/>
          <w:szCs w:val="20"/>
        </w:rPr>
        <w:tab/>
      </w:r>
    </w:p>
    <w:p w14:paraId="0395DA18" w14:textId="77777777" w:rsidR="000F1759" w:rsidRPr="004B1959" w:rsidRDefault="000F1759" w:rsidP="000F1759">
      <w:pPr>
        <w:tabs>
          <w:tab w:val="left" w:pos="567"/>
          <w:tab w:val="center" w:pos="4536"/>
          <w:tab w:val="center" w:pos="6237"/>
          <w:tab w:val="center" w:pos="7938"/>
        </w:tabs>
        <w:spacing w:line="240" w:lineRule="auto"/>
        <w:ind w:firstLine="0"/>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 xml:space="preserve">Nothing </w:t>
      </w:r>
      <w:r w:rsidRPr="004B1959">
        <w:rPr>
          <w:sz w:val="20"/>
          <w:szCs w:val="20"/>
        </w:rPr>
        <w:tab/>
        <w:t xml:space="preserve"> </w:t>
      </w:r>
    </w:p>
    <w:p w14:paraId="26DC817E" w14:textId="77777777" w:rsidR="000F1759" w:rsidRPr="004B19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p w14:paraId="74609025" w14:textId="77777777" w:rsidR="000F1759" w:rsidRPr="004B1959" w:rsidRDefault="000F1759" w:rsidP="000F1759">
      <w:pPr>
        <w:tabs>
          <w:tab w:val="left" w:pos="567"/>
        </w:tabs>
        <w:spacing w:line="240" w:lineRule="auto"/>
        <w:ind w:firstLine="0"/>
        <w:rPr>
          <w:sz w:val="20"/>
          <w:szCs w:val="20"/>
        </w:rPr>
      </w:pPr>
      <w:r w:rsidRPr="004B1959">
        <w:rPr>
          <w:sz w:val="20"/>
          <w:szCs w:val="20"/>
        </w:rPr>
        <w:tab/>
      </w:r>
    </w:p>
    <w:p w14:paraId="3786BF52" w14:textId="77777777" w:rsidR="000F1759" w:rsidRPr="004B1959" w:rsidRDefault="000F1759" w:rsidP="000F1759">
      <w:pPr>
        <w:tabs>
          <w:tab w:val="left" w:pos="567"/>
        </w:tabs>
        <w:spacing w:line="240" w:lineRule="auto"/>
        <w:ind w:firstLine="0"/>
        <w:rPr>
          <w:sz w:val="20"/>
          <w:szCs w:val="20"/>
        </w:rPr>
      </w:pPr>
    </w:p>
    <w:p w14:paraId="47668B93" w14:textId="77777777" w:rsidR="000F1759" w:rsidRPr="004B1959" w:rsidRDefault="000F1759" w:rsidP="000F1759">
      <w:pPr>
        <w:tabs>
          <w:tab w:val="left" w:pos="567"/>
        </w:tabs>
        <w:spacing w:after="60" w:line="240" w:lineRule="auto"/>
        <w:ind w:firstLine="0"/>
        <w:rPr>
          <w:b/>
          <w:i/>
          <w:sz w:val="20"/>
          <w:szCs w:val="20"/>
        </w:rPr>
      </w:pPr>
      <w:r w:rsidRPr="004B1959">
        <w:rPr>
          <w:b/>
          <w:i/>
          <w:sz w:val="20"/>
          <w:szCs w:val="20"/>
        </w:rPr>
        <w:t xml:space="preserve">Choice Task 2: </w:t>
      </w:r>
      <w:r w:rsidRPr="004B1959">
        <w:rPr>
          <w:b/>
          <w:i/>
          <w:sz w:val="20"/>
          <w:szCs w:val="20"/>
        </w:rPr>
        <w:tab/>
      </w:r>
    </w:p>
    <w:p w14:paraId="440557A0" w14:textId="77777777" w:rsidR="000F1759" w:rsidRPr="004B1959" w:rsidRDefault="000F1759" w:rsidP="000F1759">
      <w:pPr>
        <w:tabs>
          <w:tab w:val="left" w:pos="567"/>
          <w:tab w:val="center" w:pos="4536"/>
          <w:tab w:val="center" w:pos="6237"/>
          <w:tab w:val="center" w:pos="7938"/>
        </w:tabs>
        <w:spacing w:line="240" w:lineRule="auto"/>
        <w:ind w:firstLine="0"/>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14:paraId="1BFF6B12" w14:textId="77777777" w:rsidR="000F1759" w:rsidRPr="004B19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p w14:paraId="30BB5221" w14:textId="77777777" w:rsidR="000F1759" w:rsidRPr="004B1959" w:rsidRDefault="000F1759" w:rsidP="000F1759">
      <w:pPr>
        <w:tabs>
          <w:tab w:val="left" w:pos="567"/>
        </w:tabs>
        <w:spacing w:line="240" w:lineRule="auto"/>
        <w:ind w:firstLine="0"/>
        <w:rPr>
          <w:sz w:val="20"/>
          <w:szCs w:val="20"/>
        </w:rPr>
      </w:pPr>
      <w:r w:rsidRPr="004B1959">
        <w:rPr>
          <w:sz w:val="20"/>
          <w:szCs w:val="20"/>
        </w:rPr>
        <w:tab/>
      </w:r>
    </w:p>
    <w:p w14:paraId="1D4A857F" w14:textId="77777777" w:rsidR="000F1759" w:rsidRPr="004B1959" w:rsidRDefault="000F1759" w:rsidP="000F1759">
      <w:pPr>
        <w:tabs>
          <w:tab w:val="left" w:pos="567"/>
        </w:tabs>
        <w:spacing w:line="240" w:lineRule="auto"/>
        <w:ind w:firstLine="0"/>
        <w:rPr>
          <w:sz w:val="20"/>
          <w:szCs w:val="20"/>
        </w:rPr>
      </w:pPr>
    </w:p>
    <w:p w14:paraId="4EF013E1" w14:textId="77777777" w:rsidR="000F1759" w:rsidRPr="004B1959" w:rsidRDefault="000F1759" w:rsidP="000F1759">
      <w:pPr>
        <w:tabs>
          <w:tab w:val="left" w:pos="567"/>
        </w:tabs>
        <w:spacing w:after="60" w:line="240" w:lineRule="auto"/>
        <w:ind w:firstLine="0"/>
        <w:rPr>
          <w:b/>
          <w:i/>
          <w:sz w:val="20"/>
          <w:szCs w:val="20"/>
        </w:rPr>
      </w:pPr>
      <w:r w:rsidRPr="004B1959">
        <w:rPr>
          <w:b/>
          <w:i/>
          <w:sz w:val="20"/>
          <w:szCs w:val="20"/>
        </w:rPr>
        <w:t xml:space="preserve">Choice Task 3: </w:t>
      </w:r>
      <w:r w:rsidRPr="004B1959">
        <w:rPr>
          <w:b/>
          <w:i/>
          <w:sz w:val="20"/>
          <w:szCs w:val="20"/>
        </w:rPr>
        <w:tab/>
      </w:r>
    </w:p>
    <w:p w14:paraId="6B378829" w14:textId="77777777" w:rsidR="000F1759" w:rsidRPr="004B1959" w:rsidRDefault="000F1759" w:rsidP="000F1759">
      <w:pPr>
        <w:tabs>
          <w:tab w:val="left" w:pos="567"/>
          <w:tab w:val="center" w:pos="4536"/>
          <w:tab w:val="center" w:pos="6237"/>
          <w:tab w:val="center" w:pos="7938"/>
        </w:tabs>
        <w:spacing w:line="240" w:lineRule="auto"/>
        <w:ind w:firstLine="0"/>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14:paraId="4C6F7C8A" w14:textId="77777777" w:rsidR="000F1759" w:rsidRPr="004B19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p w14:paraId="6C098655" w14:textId="77777777" w:rsidR="000F1759" w:rsidRPr="004B1959" w:rsidRDefault="000F1759" w:rsidP="000F1759">
      <w:pPr>
        <w:tabs>
          <w:tab w:val="left" w:pos="567"/>
        </w:tabs>
        <w:spacing w:line="240" w:lineRule="auto"/>
        <w:ind w:firstLine="0"/>
        <w:rPr>
          <w:sz w:val="20"/>
          <w:szCs w:val="20"/>
        </w:rPr>
      </w:pPr>
      <w:r w:rsidRPr="004B1959">
        <w:rPr>
          <w:sz w:val="20"/>
          <w:szCs w:val="20"/>
        </w:rPr>
        <w:tab/>
      </w:r>
    </w:p>
    <w:p w14:paraId="447360AB" w14:textId="77777777" w:rsidR="000F1759" w:rsidRPr="004B1959" w:rsidRDefault="000F1759" w:rsidP="000F1759">
      <w:pPr>
        <w:tabs>
          <w:tab w:val="left" w:pos="567"/>
        </w:tabs>
        <w:spacing w:line="240" w:lineRule="auto"/>
        <w:ind w:firstLine="0"/>
        <w:rPr>
          <w:sz w:val="20"/>
          <w:szCs w:val="20"/>
        </w:rPr>
      </w:pPr>
    </w:p>
    <w:p w14:paraId="19504848" w14:textId="77777777" w:rsidR="000F1759" w:rsidRPr="004B1959" w:rsidRDefault="000F1759" w:rsidP="000F1759">
      <w:pPr>
        <w:tabs>
          <w:tab w:val="left" w:pos="567"/>
        </w:tabs>
        <w:spacing w:after="60" w:line="240" w:lineRule="auto"/>
        <w:ind w:firstLine="0"/>
        <w:rPr>
          <w:b/>
          <w:i/>
          <w:sz w:val="20"/>
          <w:szCs w:val="20"/>
        </w:rPr>
      </w:pPr>
      <w:r w:rsidRPr="004B1959">
        <w:rPr>
          <w:b/>
          <w:i/>
          <w:sz w:val="20"/>
          <w:szCs w:val="20"/>
        </w:rPr>
        <w:t xml:space="preserve">Choice Task 4: </w:t>
      </w:r>
      <w:r w:rsidRPr="004B1959">
        <w:rPr>
          <w:b/>
          <w:i/>
          <w:sz w:val="20"/>
          <w:szCs w:val="20"/>
        </w:rPr>
        <w:tab/>
      </w:r>
    </w:p>
    <w:p w14:paraId="37F1A290" w14:textId="77777777" w:rsidR="000F1759" w:rsidRPr="004B1959" w:rsidRDefault="000F1759" w:rsidP="000F1759">
      <w:pPr>
        <w:tabs>
          <w:tab w:val="left" w:pos="567"/>
          <w:tab w:val="center" w:pos="4536"/>
          <w:tab w:val="center" w:pos="6237"/>
          <w:tab w:val="center" w:pos="7938"/>
        </w:tabs>
        <w:spacing w:line="240" w:lineRule="auto"/>
        <w:ind w:firstLine="0"/>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14:paraId="4BF62ED3" w14:textId="77777777" w:rsidR="000F1759" w:rsidRPr="004B19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p w14:paraId="3E6F3D8D" w14:textId="77777777" w:rsidR="000F1759" w:rsidRPr="004B1959" w:rsidRDefault="000F1759" w:rsidP="000F1759">
      <w:pPr>
        <w:spacing w:after="120" w:line="240" w:lineRule="auto"/>
        <w:ind w:firstLine="0"/>
        <w:rPr>
          <w:sz w:val="20"/>
          <w:szCs w:val="20"/>
        </w:rPr>
      </w:pPr>
    </w:p>
    <w:p w14:paraId="4C992F73" w14:textId="77777777" w:rsidR="000F1759" w:rsidRPr="004B1959" w:rsidRDefault="000F1759" w:rsidP="000F1759">
      <w:pPr>
        <w:numPr>
          <w:ilvl w:val="0"/>
          <w:numId w:val="19"/>
        </w:numPr>
        <w:spacing w:after="120" w:line="240" w:lineRule="auto"/>
        <w:ind w:left="426" w:hanging="568"/>
        <w:contextualSpacing/>
        <w:rPr>
          <w:b/>
          <w:sz w:val="20"/>
          <w:szCs w:val="20"/>
        </w:rPr>
      </w:pPr>
      <w:r w:rsidRPr="004B1959">
        <w:rPr>
          <w:b/>
          <w:sz w:val="20"/>
          <w:szCs w:val="20"/>
        </w:rPr>
        <w:t>Which statement best describes how you made your choice of Option?</w:t>
      </w:r>
    </w:p>
    <w:p w14:paraId="2BBE37D4" w14:textId="77777777" w:rsidR="000F1759" w:rsidRPr="004B1959" w:rsidRDefault="000F1759" w:rsidP="000F1759">
      <w:pPr>
        <w:spacing w:after="120" w:line="240" w:lineRule="auto"/>
        <w:ind w:left="567" w:firstLine="0"/>
        <w:rPr>
          <w:sz w:val="20"/>
          <w:szCs w:val="20"/>
        </w:rPr>
      </w:pPr>
      <w:r w:rsidRPr="004B1959">
        <w:rPr>
          <w:sz w:val="20"/>
          <w:szCs w:val="20"/>
        </w:rPr>
        <w:t>I chose randomly</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p w14:paraId="3B708CD1" w14:textId="77777777" w:rsidR="000F1759" w:rsidRPr="004B1959" w:rsidRDefault="000F1759" w:rsidP="000F1759">
      <w:pPr>
        <w:spacing w:after="120" w:line="240" w:lineRule="auto"/>
        <w:ind w:left="567" w:firstLine="0"/>
        <w:rPr>
          <w:sz w:val="20"/>
          <w:szCs w:val="20"/>
        </w:rPr>
      </w:pPr>
      <w:r w:rsidRPr="004B1959">
        <w:rPr>
          <w:sz w:val="20"/>
          <w:szCs w:val="20"/>
        </w:rPr>
        <w:t>I chose the ‘Nothing’ plan because I wouldn’t benefit from conserving rare breed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p w14:paraId="67D70EBB" w14:textId="77777777" w:rsidR="000F1759" w:rsidRPr="004B1959" w:rsidRDefault="000F1759" w:rsidP="000F1759">
      <w:pPr>
        <w:spacing w:after="120" w:line="240" w:lineRule="auto"/>
        <w:ind w:left="567" w:firstLine="0"/>
        <w:rPr>
          <w:sz w:val="20"/>
          <w:szCs w:val="20"/>
        </w:rPr>
      </w:pPr>
      <w:r w:rsidRPr="004B1959">
        <w:rPr>
          <w:sz w:val="20"/>
          <w:szCs w:val="20"/>
        </w:rPr>
        <w:t>I never chose the ‘Nothing’ plan because I don’t want to see breed diversity decline</w:t>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p w14:paraId="405D0FD9" w14:textId="77777777" w:rsidR="000F1759" w:rsidRPr="004B1959" w:rsidRDefault="000F1759" w:rsidP="000F1759">
      <w:pPr>
        <w:spacing w:after="120" w:line="240" w:lineRule="auto"/>
        <w:ind w:left="567" w:firstLine="0"/>
        <w:rPr>
          <w:sz w:val="20"/>
          <w:szCs w:val="20"/>
        </w:rPr>
      </w:pPr>
      <w:r w:rsidRPr="004B1959">
        <w:rPr>
          <w:sz w:val="20"/>
          <w:szCs w:val="20"/>
        </w:rPr>
        <w:t>I chose the most expensive optio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p w14:paraId="4D35D198" w14:textId="77777777" w:rsidR="000F1759" w:rsidRPr="004B1959" w:rsidRDefault="000F1759" w:rsidP="000F1759">
      <w:pPr>
        <w:spacing w:after="120" w:line="240" w:lineRule="auto"/>
        <w:ind w:firstLine="567"/>
        <w:rPr>
          <w:sz w:val="20"/>
          <w:szCs w:val="20"/>
        </w:rPr>
      </w:pPr>
      <w:r w:rsidRPr="004B1959">
        <w:rPr>
          <w:sz w:val="20"/>
          <w:szCs w:val="20"/>
        </w:rPr>
        <w:t>I chose the plan which provided the greatest overall benefits relative to my opportunity cost</w:t>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p w14:paraId="24B6A54A" w14:textId="77777777" w:rsidR="000F1759" w:rsidRPr="004B1959" w:rsidRDefault="000F1759" w:rsidP="000F1759">
      <w:pPr>
        <w:spacing w:after="120" w:line="240" w:lineRule="auto"/>
        <w:ind w:left="567" w:firstLine="0"/>
        <w:rPr>
          <w:sz w:val="20"/>
          <w:szCs w:val="20"/>
        </w:rPr>
      </w:pPr>
      <w:r w:rsidRPr="004B1959">
        <w:rPr>
          <w:sz w:val="20"/>
          <w:szCs w:val="20"/>
        </w:rPr>
        <w:t>I chose the plan which provided greatest overall benefits irrespective of my opportunity cost</w:t>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p w14:paraId="0DEFBF09" w14:textId="77777777" w:rsidR="000F1759" w:rsidRPr="004B1959" w:rsidRDefault="000F1759" w:rsidP="000F1759">
      <w:pPr>
        <w:spacing w:after="120" w:line="240" w:lineRule="auto"/>
        <w:ind w:left="567" w:firstLine="0"/>
        <w:rPr>
          <w:sz w:val="20"/>
          <w:szCs w:val="20"/>
        </w:rPr>
      </w:pPr>
      <w:r w:rsidRPr="004B1959">
        <w:rPr>
          <w:sz w:val="20"/>
          <w:szCs w:val="20"/>
        </w:rPr>
        <w:t xml:space="preserve">Other (Please specify)…………………………………………………………………… </w:t>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p w14:paraId="418063C2" w14:textId="77777777" w:rsidR="000F1759" w:rsidRPr="000F1759" w:rsidRDefault="000F1759" w:rsidP="000F1759">
      <w:pPr>
        <w:spacing w:after="120" w:line="240" w:lineRule="auto"/>
        <w:ind w:left="567" w:firstLine="0"/>
        <w:rPr>
          <w:sz w:val="20"/>
        </w:rPr>
      </w:pPr>
    </w:p>
    <w:p w14:paraId="757FD8BF" w14:textId="77777777" w:rsidR="000F1759" w:rsidRPr="00EB62D6" w:rsidRDefault="000F1759" w:rsidP="00EB62D6">
      <w:pPr>
        <w:jc w:val="center"/>
        <w:rPr>
          <w:rFonts w:eastAsiaTheme="majorEastAsia"/>
          <w:b/>
          <w:sz w:val="26"/>
          <w:szCs w:val="26"/>
        </w:rPr>
      </w:pPr>
      <w:r w:rsidRPr="00EB62D6">
        <w:rPr>
          <w:rFonts w:eastAsiaTheme="majorEastAsia"/>
          <w:b/>
          <w:sz w:val="26"/>
          <w:szCs w:val="26"/>
        </w:rPr>
        <w:t>Section D: About you</w:t>
      </w:r>
    </w:p>
    <w:p w14:paraId="44AB1E55" w14:textId="77777777" w:rsidR="000F1759" w:rsidRPr="004B1959" w:rsidRDefault="000F1759" w:rsidP="000F1759">
      <w:pPr>
        <w:numPr>
          <w:ilvl w:val="0"/>
          <w:numId w:val="19"/>
        </w:numPr>
        <w:spacing w:before="240" w:after="120"/>
        <w:ind w:left="426" w:hanging="426"/>
        <w:contextualSpacing/>
        <w:rPr>
          <w:sz w:val="20"/>
          <w:szCs w:val="20"/>
        </w:rPr>
      </w:pPr>
      <w:r w:rsidRPr="004B1959">
        <w:rPr>
          <w:b/>
          <w:sz w:val="20"/>
          <w:szCs w:val="20"/>
        </w:rPr>
        <w:t>Gender</w:t>
      </w:r>
      <w:r w:rsidRPr="004B1959">
        <w:rPr>
          <w:sz w:val="20"/>
          <w:szCs w:val="20"/>
        </w:rPr>
        <w:tab/>
      </w:r>
    </w:p>
    <w:tbl>
      <w:tblPr>
        <w:tblW w:w="0" w:type="auto"/>
        <w:tblInd w:w="963" w:type="dxa"/>
        <w:tblLook w:val="04A0" w:firstRow="1" w:lastRow="0" w:firstColumn="1" w:lastColumn="0" w:noHBand="0" w:noVBand="1"/>
      </w:tblPr>
      <w:tblGrid>
        <w:gridCol w:w="2926"/>
        <w:gridCol w:w="469"/>
        <w:gridCol w:w="2980"/>
        <w:gridCol w:w="1104"/>
      </w:tblGrid>
      <w:tr w:rsidR="000F1759" w:rsidRPr="004B1959" w14:paraId="6F4A0CBE" w14:textId="77777777" w:rsidTr="002105EF">
        <w:tc>
          <w:tcPr>
            <w:tcW w:w="2926" w:type="dxa"/>
          </w:tcPr>
          <w:p w14:paraId="73B781F6" w14:textId="77777777" w:rsidR="000F1759" w:rsidRPr="004B1959" w:rsidRDefault="000F1759" w:rsidP="000F1759">
            <w:pPr>
              <w:ind w:firstLine="0"/>
              <w:jc w:val="right"/>
              <w:rPr>
                <w:sz w:val="20"/>
                <w:szCs w:val="20"/>
              </w:rPr>
            </w:pPr>
            <w:r w:rsidRPr="004B1959">
              <w:rPr>
                <w:sz w:val="20"/>
                <w:szCs w:val="20"/>
              </w:rPr>
              <w:t>Male</w:t>
            </w:r>
          </w:p>
        </w:tc>
        <w:tc>
          <w:tcPr>
            <w:tcW w:w="469" w:type="dxa"/>
          </w:tcPr>
          <w:p w14:paraId="6201A776" w14:textId="77777777" w:rsidR="000F1759" w:rsidRPr="004B1959" w:rsidRDefault="000F1759" w:rsidP="000F1759">
            <w:pPr>
              <w:ind w:firstLine="0"/>
              <w:jc w:val="left"/>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tc>
        <w:tc>
          <w:tcPr>
            <w:tcW w:w="2980" w:type="dxa"/>
          </w:tcPr>
          <w:p w14:paraId="748245B0" w14:textId="77777777" w:rsidR="000F1759" w:rsidRPr="004B1959" w:rsidRDefault="000F1759" w:rsidP="000F1759">
            <w:pPr>
              <w:ind w:firstLine="0"/>
              <w:jc w:val="right"/>
              <w:rPr>
                <w:sz w:val="20"/>
                <w:szCs w:val="20"/>
              </w:rPr>
            </w:pPr>
            <w:r w:rsidRPr="004B1959">
              <w:rPr>
                <w:sz w:val="20"/>
                <w:szCs w:val="20"/>
              </w:rPr>
              <w:t>Female</w:t>
            </w:r>
          </w:p>
        </w:tc>
        <w:tc>
          <w:tcPr>
            <w:tcW w:w="1104" w:type="dxa"/>
          </w:tcPr>
          <w:p w14:paraId="44B85963" w14:textId="77777777" w:rsidR="000F1759" w:rsidRPr="004B1959" w:rsidRDefault="000F1759" w:rsidP="000F1759">
            <w:pPr>
              <w:ind w:firstLine="0"/>
              <w:jc w:val="left"/>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tc>
      </w:tr>
    </w:tbl>
    <w:p w14:paraId="06D7D6CE" w14:textId="77777777" w:rsidR="000F1759" w:rsidRPr="004B1959" w:rsidRDefault="000F1759" w:rsidP="000F1759">
      <w:pPr>
        <w:numPr>
          <w:ilvl w:val="0"/>
          <w:numId w:val="19"/>
        </w:numPr>
        <w:spacing w:before="240" w:after="120"/>
        <w:ind w:left="426" w:hanging="426"/>
        <w:contextualSpacing/>
        <w:rPr>
          <w:b/>
          <w:sz w:val="20"/>
          <w:szCs w:val="20"/>
        </w:rPr>
      </w:pPr>
      <w:r w:rsidRPr="004B1959">
        <w:rPr>
          <w:b/>
          <w:sz w:val="20"/>
          <w:szCs w:val="20"/>
        </w:rPr>
        <w:t>Please tell us which age group you are in</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69"/>
      </w:tblGrid>
      <w:tr w:rsidR="000F1759" w:rsidRPr="004B1959" w14:paraId="4B9270BC" w14:textId="77777777" w:rsidTr="002105EF">
        <w:tc>
          <w:tcPr>
            <w:tcW w:w="2552" w:type="dxa"/>
          </w:tcPr>
          <w:p w14:paraId="21584107" w14:textId="77777777" w:rsidR="000F1759" w:rsidRPr="004B1959" w:rsidRDefault="000F1759" w:rsidP="000F1759">
            <w:pPr>
              <w:ind w:firstLine="0"/>
              <w:jc w:val="right"/>
              <w:rPr>
                <w:sz w:val="20"/>
                <w:szCs w:val="20"/>
              </w:rPr>
            </w:pPr>
            <w:r w:rsidRPr="004B1959">
              <w:rPr>
                <w:sz w:val="20"/>
                <w:szCs w:val="20"/>
              </w:rPr>
              <w:t>Under 20</w:t>
            </w:r>
          </w:p>
        </w:tc>
        <w:tc>
          <w:tcPr>
            <w:tcW w:w="567" w:type="dxa"/>
          </w:tcPr>
          <w:p w14:paraId="51C3791E"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tc>
        <w:tc>
          <w:tcPr>
            <w:tcW w:w="2835" w:type="dxa"/>
          </w:tcPr>
          <w:p w14:paraId="530A49FD" w14:textId="77777777" w:rsidR="000F1759" w:rsidRPr="004B1959" w:rsidRDefault="000F1759" w:rsidP="000F1759">
            <w:pPr>
              <w:ind w:firstLine="0"/>
              <w:jc w:val="right"/>
              <w:rPr>
                <w:sz w:val="20"/>
                <w:szCs w:val="20"/>
              </w:rPr>
            </w:pPr>
            <w:r w:rsidRPr="004B1959">
              <w:rPr>
                <w:sz w:val="20"/>
                <w:szCs w:val="20"/>
              </w:rPr>
              <w:t>50 - 59</w:t>
            </w:r>
          </w:p>
        </w:tc>
        <w:tc>
          <w:tcPr>
            <w:tcW w:w="469" w:type="dxa"/>
          </w:tcPr>
          <w:p w14:paraId="4CC563CC"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tc>
      </w:tr>
      <w:tr w:rsidR="000F1759" w:rsidRPr="004B1959" w14:paraId="52361AD4" w14:textId="77777777" w:rsidTr="002105EF">
        <w:tc>
          <w:tcPr>
            <w:tcW w:w="2552" w:type="dxa"/>
          </w:tcPr>
          <w:p w14:paraId="4BFBBE27" w14:textId="77777777" w:rsidR="000F1759" w:rsidRPr="004B1959" w:rsidRDefault="000F1759" w:rsidP="000F1759">
            <w:pPr>
              <w:ind w:firstLine="0"/>
              <w:jc w:val="right"/>
              <w:rPr>
                <w:sz w:val="20"/>
                <w:szCs w:val="20"/>
              </w:rPr>
            </w:pPr>
            <w:r w:rsidRPr="004B1959">
              <w:rPr>
                <w:sz w:val="20"/>
                <w:szCs w:val="20"/>
              </w:rPr>
              <w:t>20 - 29</w:t>
            </w:r>
          </w:p>
        </w:tc>
        <w:tc>
          <w:tcPr>
            <w:tcW w:w="567" w:type="dxa"/>
          </w:tcPr>
          <w:p w14:paraId="13BAC08D"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tc>
        <w:tc>
          <w:tcPr>
            <w:tcW w:w="2835" w:type="dxa"/>
          </w:tcPr>
          <w:p w14:paraId="7E79A7A7" w14:textId="77777777" w:rsidR="000F1759" w:rsidRPr="004B1959" w:rsidRDefault="000F1759" w:rsidP="000F1759">
            <w:pPr>
              <w:ind w:firstLine="0"/>
              <w:jc w:val="right"/>
              <w:rPr>
                <w:sz w:val="20"/>
                <w:szCs w:val="20"/>
              </w:rPr>
            </w:pPr>
            <w:r w:rsidRPr="004B1959">
              <w:rPr>
                <w:sz w:val="20"/>
                <w:szCs w:val="20"/>
              </w:rPr>
              <w:t>60 - 69</w:t>
            </w:r>
          </w:p>
        </w:tc>
        <w:tc>
          <w:tcPr>
            <w:tcW w:w="469" w:type="dxa"/>
          </w:tcPr>
          <w:p w14:paraId="1C21A7FB"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tc>
      </w:tr>
      <w:tr w:rsidR="000F1759" w:rsidRPr="004B1959" w14:paraId="3BEB71A0" w14:textId="77777777" w:rsidTr="002105EF">
        <w:tc>
          <w:tcPr>
            <w:tcW w:w="2552" w:type="dxa"/>
          </w:tcPr>
          <w:p w14:paraId="00B01E45" w14:textId="77777777" w:rsidR="000F1759" w:rsidRPr="004B1959" w:rsidRDefault="000F1759" w:rsidP="000F1759">
            <w:pPr>
              <w:ind w:firstLine="0"/>
              <w:jc w:val="right"/>
              <w:rPr>
                <w:sz w:val="20"/>
                <w:szCs w:val="20"/>
              </w:rPr>
            </w:pPr>
            <w:r w:rsidRPr="004B1959">
              <w:rPr>
                <w:sz w:val="20"/>
                <w:szCs w:val="20"/>
              </w:rPr>
              <w:t>30 - 39</w:t>
            </w:r>
          </w:p>
        </w:tc>
        <w:tc>
          <w:tcPr>
            <w:tcW w:w="567" w:type="dxa"/>
          </w:tcPr>
          <w:p w14:paraId="7F85FC14"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tc>
        <w:tc>
          <w:tcPr>
            <w:tcW w:w="2835" w:type="dxa"/>
          </w:tcPr>
          <w:p w14:paraId="52248241" w14:textId="77777777" w:rsidR="000F1759" w:rsidRPr="004B1959" w:rsidRDefault="000F1759" w:rsidP="000F1759">
            <w:pPr>
              <w:ind w:firstLine="0"/>
              <w:jc w:val="right"/>
              <w:rPr>
                <w:sz w:val="20"/>
                <w:szCs w:val="20"/>
              </w:rPr>
            </w:pPr>
            <w:r w:rsidRPr="004B1959">
              <w:rPr>
                <w:sz w:val="20"/>
                <w:szCs w:val="20"/>
              </w:rPr>
              <w:t>Over 70</w:t>
            </w:r>
          </w:p>
        </w:tc>
        <w:tc>
          <w:tcPr>
            <w:tcW w:w="469" w:type="dxa"/>
          </w:tcPr>
          <w:p w14:paraId="5DA5C7B6"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tc>
      </w:tr>
      <w:tr w:rsidR="000F1759" w:rsidRPr="004B1959" w14:paraId="4BED287E" w14:textId="77777777" w:rsidTr="002105EF">
        <w:tc>
          <w:tcPr>
            <w:tcW w:w="2552" w:type="dxa"/>
          </w:tcPr>
          <w:p w14:paraId="5272DF2A" w14:textId="77777777" w:rsidR="000F1759" w:rsidRPr="004B1959" w:rsidRDefault="000F1759" w:rsidP="000F1759">
            <w:pPr>
              <w:ind w:firstLine="0"/>
              <w:jc w:val="right"/>
              <w:rPr>
                <w:sz w:val="20"/>
                <w:szCs w:val="20"/>
              </w:rPr>
            </w:pPr>
            <w:r w:rsidRPr="004B1959">
              <w:rPr>
                <w:sz w:val="20"/>
                <w:szCs w:val="20"/>
              </w:rPr>
              <w:t>40 - 49</w:t>
            </w:r>
          </w:p>
        </w:tc>
        <w:tc>
          <w:tcPr>
            <w:tcW w:w="567" w:type="dxa"/>
          </w:tcPr>
          <w:p w14:paraId="1BE83882"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tc>
        <w:tc>
          <w:tcPr>
            <w:tcW w:w="2835" w:type="dxa"/>
          </w:tcPr>
          <w:p w14:paraId="36CC9C6F"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p>
        </w:tc>
        <w:tc>
          <w:tcPr>
            <w:tcW w:w="469" w:type="dxa"/>
          </w:tcPr>
          <w:p w14:paraId="629A138E" w14:textId="77777777" w:rsidR="000F1759" w:rsidRPr="004B1959" w:rsidRDefault="000F1759" w:rsidP="000F1759">
            <w:pPr>
              <w:ind w:firstLine="0"/>
              <w:rPr>
                <w:sz w:val="20"/>
                <w:szCs w:val="20"/>
              </w:rPr>
            </w:pPr>
          </w:p>
        </w:tc>
      </w:tr>
      <w:tr w:rsidR="000F1759" w:rsidRPr="004B1959" w14:paraId="2C0AA9DF" w14:textId="77777777" w:rsidTr="002105EF">
        <w:tc>
          <w:tcPr>
            <w:tcW w:w="2552" w:type="dxa"/>
          </w:tcPr>
          <w:p w14:paraId="643757EB" w14:textId="77777777" w:rsidR="000F1759" w:rsidRPr="004B1959" w:rsidRDefault="000F1759" w:rsidP="000F1759">
            <w:pPr>
              <w:ind w:firstLine="0"/>
              <w:jc w:val="right"/>
              <w:rPr>
                <w:sz w:val="20"/>
                <w:szCs w:val="20"/>
              </w:rPr>
            </w:pPr>
          </w:p>
        </w:tc>
        <w:tc>
          <w:tcPr>
            <w:tcW w:w="567" w:type="dxa"/>
          </w:tcPr>
          <w:p w14:paraId="3A34ACA9" w14:textId="77777777" w:rsidR="000F1759" w:rsidRPr="004B1959" w:rsidRDefault="000F1759" w:rsidP="000F1759">
            <w:pPr>
              <w:ind w:firstLine="0"/>
              <w:rPr>
                <w:sz w:val="20"/>
                <w:szCs w:val="20"/>
              </w:rPr>
            </w:pPr>
          </w:p>
        </w:tc>
        <w:tc>
          <w:tcPr>
            <w:tcW w:w="2835" w:type="dxa"/>
          </w:tcPr>
          <w:p w14:paraId="11D0A484"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p>
        </w:tc>
        <w:tc>
          <w:tcPr>
            <w:tcW w:w="469" w:type="dxa"/>
          </w:tcPr>
          <w:p w14:paraId="0C441C9F" w14:textId="77777777" w:rsidR="000F1759" w:rsidRPr="004B1959" w:rsidRDefault="000F1759" w:rsidP="000F1759">
            <w:pPr>
              <w:ind w:firstLine="0"/>
              <w:rPr>
                <w:sz w:val="20"/>
                <w:szCs w:val="20"/>
              </w:rPr>
            </w:pPr>
          </w:p>
        </w:tc>
      </w:tr>
    </w:tbl>
    <w:p w14:paraId="3023AD00" w14:textId="77777777" w:rsidR="000F1759" w:rsidRPr="004B1959" w:rsidRDefault="000F1759" w:rsidP="000F1759">
      <w:pPr>
        <w:numPr>
          <w:ilvl w:val="0"/>
          <w:numId w:val="19"/>
        </w:numPr>
        <w:spacing w:before="240" w:after="120"/>
        <w:ind w:left="426" w:hanging="426"/>
        <w:contextualSpacing/>
        <w:rPr>
          <w:b/>
          <w:sz w:val="20"/>
          <w:szCs w:val="20"/>
        </w:rPr>
      </w:pPr>
      <w:r w:rsidRPr="004B1959">
        <w:rPr>
          <w:b/>
          <w:sz w:val="20"/>
          <w:szCs w:val="20"/>
        </w:rPr>
        <w:t>What is the highest level of education you have attained?</w:t>
      </w:r>
    </w:p>
    <w:tbl>
      <w:tblPr>
        <w:tblW w:w="0" w:type="auto"/>
        <w:jc w:val="center"/>
        <w:tblInd w:w="-291" w:type="dxa"/>
        <w:tblLook w:val="04A0" w:firstRow="1" w:lastRow="0" w:firstColumn="1" w:lastColumn="0" w:noHBand="0" w:noVBand="1"/>
      </w:tblPr>
      <w:tblGrid>
        <w:gridCol w:w="2552"/>
        <w:gridCol w:w="469"/>
        <w:gridCol w:w="2904"/>
        <w:gridCol w:w="490"/>
      </w:tblGrid>
      <w:tr w:rsidR="000F1759" w:rsidRPr="004B1959" w14:paraId="4C0F45E5" w14:textId="77777777" w:rsidTr="002105EF">
        <w:trPr>
          <w:jc w:val="center"/>
        </w:trPr>
        <w:tc>
          <w:tcPr>
            <w:tcW w:w="2552" w:type="dxa"/>
          </w:tcPr>
          <w:p w14:paraId="63B09C6F" w14:textId="77777777" w:rsidR="000F1759" w:rsidRPr="004B1959" w:rsidRDefault="000F1759" w:rsidP="000F1759">
            <w:pPr>
              <w:ind w:firstLine="0"/>
              <w:jc w:val="right"/>
              <w:rPr>
                <w:sz w:val="20"/>
                <w:szCs w:val="20"/>
              </w:rPr>
            </w:pPr>
            <w:r w:rsidRPr="004B1959">
              <w:rPr>
                <w:sz w:val="20"/>
                <w:szCs w:val="20"/>
              </w:rPr>
              <w:t>Secondary</w:t>
            </w:r>
          </w:p>
        </w:tc>
        <w:tc>
          <w:tcPr>
            <w:tcW w:w="469" w:type="dxa"/>
          </w:tcPr>
          <w:p w14:paraId="096E3A73"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tc>
        <w:tc>
          <w:tcPr>
            <w:tcW w:w="2904" w:type="dxa"/>
          </w:tcPr>
          <w:p w14:paraId="64C5055F" w14:textId="77777777" w:rsidR="000F1759" w:rsidRPr="004B1959" w:rsidRDefault="000F1759" w:rsidP="000F1759">
            <w:pPr>
              <w:ind w:firstLine="0"/>
              <w:jc w:val="right"/>
              <w:rPr>
                <w:sz w:val="20"/>
                <w:szCs w:val="20"/>
              </w:rPr>
            </w:pPr>
            <w:r w:rsidRPr="004B1959">
              <w:rPr>
                <w:sz w:val="20"/>
                <w:szCs w:val="20"/>
              </w:rPr>
              <w:t>University degree</w:t>
            </w:r>
          </w:p>
        </w:tc>
        <w:tc>
          <w:tcPr>
            <w:tcW w:w="490" w:type="dxa"/>
          </w:tcPr>
          <w:p w14:paraId="756C052B"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tc>
      </w:tr>
      <w:tr w:rsidR="000F1759" w:rsidRPr="004B1959" w14:paraId="151249BA" w14:textId="77777777" w:rsidTr="002105EF">
        <w:trPr>
          <w:jc w:val="center"/>
        </w:trPr>
        <w:tc>
          <w:tcPr>
            <w:tcW w:w="2552" w:type="dxa"/>
          </w:tcPr>
          <w:p w14:paraId="00F94507" w14:textId="77777777" w:rsidR="000F1759" w:rsidRPr="004B1959" w:rsidRDefault="000F1759" w:rsidP="000F1759">
            <w:pPr>
              <w:ind w:firstLine="0"/>
              <w:jc w:val="right"/>
              <w:rPr>
                <w:sz w:val="20"/>
                <w:szCs w:val="20"/>
              </w:rPr>
            </w:pPr>
            <w:r w:rsidRPr="004B1959">
              <w:rPr>
                <w:sz w:val="20"/>
                <w:szCs w:val="20"/>
              </w:rPr>
              <w:t>Foundation degree/HND</w:t>
            </w:r>
          </w:p>
        </w:tc>
        <w:tc>
          <w:tcPr>
            <w:tcW w:w="469" w:type="dxa"/>
          </w:tcPr>
          <w:p w14:paraId="75D9C10E" w14:textId="77777777" w:rsidR="000F1759" w:rsidRPr="004B1959" w:rsidRDefault="000F1759" w:rsidP="000F1759">
            <w:pPr>
              <w:ind w:firstLine="0"/>
              <w:jc w:val="left"/>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tc>
        <w:tc>
          <w:tcPr>
            <w:tcW w:w="2904" w:type="dxa"/>
          </w:tcPr>
          <w:p w14:paraId="3DD03A09" w14:textId="77777777" w:rsidR="000F1759" w:rsidRPr="004B1959" w:rsidRDefault="000F1759" w:rsidP="000F1759">
            <w:pPr>
              <w:ind w:firstLine="0"/>
              <w:jc w:val="right"/>
              <w:rPr>
                <w:sz w:val="20"/>
                <w:szCs w:val="20"/>
              </w:rPr>
            </w:pPr>
            <w:r w:rsidRPr="004B1959">
              <w:rPr>
                <w:sz w:val="20"/>
                <w:szCs w:val="20"/>
              </w:rPr>
              <w:t>Professional qualification</w:t>
            </w:r>
          </w:p>
        </w:tc>
        <w:tc>
          <w:tcPr>
            <w:tcW w:w="490" w:type="dxa"/>
          </w:tcPr>
          <w:p w14:paraId="784F4B8D"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tc>
      </w:tr>
      <w:tr w:rsidR="004B1959" w:rsidRPr="004B1959" w14:paraId="1A84FA7A" w14:textId="77777777" w:rsidTr="002105EF">
        <w:trPr>
          <w:jc w:val="center"/>
        </w:trPr>
        <w:tc>
          <w:tcPr>
            <w:tcW w:w="2552" w:type="dxa"/>
          </w:tcPr>
          <w:p w14:paraId="12C90159" w14:textId="77777777" w:rsidR="004B1959" w:rsidRPr="004B1959" w:rsidRDefault="004B1959" w:rsidP="000F1759">
            <w:pPr>
              <w:ind w:firstLine="0"/>
              <w:jc w:val="right"/>
              <w:rPr>
                <w:sz w:val="20"/>
                <w:szCs w:val="20"/>
              </w:rPr>
            </w:pPr>
          </w:p>
        </w:tc>
        <w:tc>
          <w:tcPr>
            <w:tcW w:w="469" w:type="dxa"/>
          </w:tcPr>
          <w:p w14:paraId="44455CC4" w14:textId="77777777" w:rsidR="004B1959" w:rsidRPr="004B1959" w:rsidRDefault="004B1959" w:rsidP="000F1759">
            <w:pPr>
              <w:ind w:firstLine="0"/>
              <w:jc w:val="left"/>
              <w:rPr>
                <w:sz w:val="20"/>
                <w:szCs w:val="20"/>
              </w:rPr>
            </w:pPr>
          </w:p>
        </w:tc>
        <w:tc>
          <w:tcPr>
            <w:tcW w:w="2904" w:type="dxa"/>
          </w:tcPr>
          <w:p w14:paraId="3404B634" w14:textId="77777777" w:rsidR="004B1959" w:rsidRPr="004B1959" w:rsidRDefault="004B1959" w:rsidP="000F1759">
            <w:pPr>
              <w:ind w:firstLine="0"/>
              <w:jc w:val="right"/>
              <w:rPr>
                <w:sz w:val="20"/>
                <w:szCs w:val="20"/>
              </w:rPr>
            </w:pPr>
          </w:p>
        </w:tc>
        <w:tc>
          <w:tcPr>
            <w:tcW w:w="490" w:type="dxa"/>
          </w:tcPr>
          <w:p w14:paraId="33CEAB0E" w14:textId="77777777" w:rsidR="004B1959" w:rsidRPr="004B1959" w:rsidRDefault="004B1959" w:rsidP="000F1759">
            <w:pPr>
              <w:ind w:firstLine="0"/>
              <w:rPr>
                <w:sz w:val="20"/>
                <w:szCs w:val="20"/>
              </w:rPr>
            </w:pPr>
          </w:p>
        </w:tc>
      </w:tr>
    </w:tbl>
    <w:p w14:paraId="79A30E74" w14:textId="77777777" w:rsidR="000F1759" w:rsidRPr="004B1959" w:rsidRDefault="000F1759" w:rsidP="000F1759">
      <w:pPr>
        <w:numPr>
          <w:ilvl w:val="0"/>
          <w:numId w:val="19"/>
        </w:numPr>
        <w:spacing w:before="240" w:after="120"/>
        <w:ind w:left="426" w:hanging="426"/>
        <w:contextualSpacing/>
        <w:rPr>
          <w:b/>
          <w:sz w:val="20"/>
          <w:szCs w:val="20"/>
        </w:rPr>
      </w:pPr>
      <w:r w:rsidRPr="004B1959">
        <w:rPr>
          <w:b/>
          <w:sz w:val="20"/>
          <w:szCs w:val="20"/>
        </w:rPr>
        <w:t>Please indicate your main sources of household income.  Please rank your income sources from a scale of most to least (1=most)</w:t>
      </w:r>
    </w:p>
    <w:tbl>
      <w:tblPr>
        <w:tblStyle w:val="TableGrid1"/>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67"/>
        <w:gridCol w:w="2835"/>
        <w:gridCol w:w="469"/>
      </w:tblGrid>
      <w:tr w:rsidR="000F1759" w:rsidRPr="004B1959" w14:paraId="5E4EFDFB" w14:textId="77777777" w:rsidTr="002105EF">
        <w:tc>
          <w:tcPr>
            <w:tcW w:w="3261" w:type="dxa"/>
          </w:tcPr>
          <w:p w14:paraId="7F6E6695" w14:textId="77777777" w:rsidR="000F1759" w:rsidRPr="004B1959" w:rsidRDefault="000F1759" w:rsidP="000F1759">
            <w:pPr>
              <w:tabs>
                <w:tab w:val="left" w:pos="567"/>
                <w:tab w:val="left" w:pos="2160"/>
                <w:tab w:val="center" w:pos="2835"/>
                <w:tab w:val="left" w:pos="5040"/>
              </w:tabs>
              <w:ind w:left="360" w:firstLine="0"/>
              <w:jc w:val="right"/>
              <w:rPr>
                <w:sz w:val="20"/>
                <w:szCs w:val="20"/>
              </w:rPr>
            </w:pPr>
            <w:r w:rsidRPr="004B1959">
              <w:rPr>
                <w:sz w:val="20"/>
                <w:szCs w:val="20"/>
              </w:rPr>
              <w:t xml:space="preserve">EU support payments     </w:t>
            </w:r>
          </w:p>
        </w:tc>
        <w:tc>
          <w:tcPr>
            <w:tcW w:w="567" w:type="dxa"/>
          </w:tcPr>
          <w:p w14:paraId="4962584A"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tc>
        <w:tc>
          <w:tcPr>
            <w:tcW w:w="2835" w:type="dxa"/>
          </w:tcPr>
          <w:p w14:paraId="5CE1F9F4"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Off farm income</w:t>
            </w:r>
          </w:p>
        </w:tc>
        <w:tc>
          <w:tcPr>
            <w:tcW w:w="469" w:type="dxa"/>
          </w:tcPr>
          <w:p w14:paraId="643EF522"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tc>
      </w:tr>
      <w:tr w:rsidR="000F1759" w:rsidRPr="004B1959" w14:paraId="1CDEB7F9" w14:textId="77777777" w:rsidTr="002105EF">
        <w:tc>
          <w:tcPr>
            <w:tcW w:w="3261" w:type="dxa"/>
          </w:tcPr>
          <w:p w14:paraId="17725DDA"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 xml:space="preserve">Sale of milk </w:t>
            </w:r>
          </w:p>
        </w:tc>
        <w:tc>
          <w:tcPr>
            <w:tcW w:w="567" w:type="dxa"/>
          </w:tcPr>
          <w:p w14:paraId="19873B9B"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tc>
        <w:tc>
          <w:tcPr>
            <w:tcW w:w="2835" w:type="dxa"/>
          </w:tcPr>
          <w:p w14:paraId="740660C1"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 xml:space="preserve">Sale of meat products </w:t>
            </w:r>
          </w:p>
        </w:tc>
        <w:tc>
          <w:tcPr>
            <w:tcW w:w="469" w:type="dxa"/>
          </w:tcPr>
          <w:p w14:paraId="33BAB5D7"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tc>
      </w:tr>
      <w:tr w:rsidR="000F1759" w:rsidRPr="004B1959" w14:paraId="3D3CE0BA" w14:textId="77777777" w:rsidTr="002105EF">
        <w:tc>
          <w:tcPr>
            <w:tcW w:w="3261" w:type="dxa"/>
          </w:tcPr>
          <w:p w14:paraId="27448E25" w14:textId="77777777" w:rsidR="000F1759" w:rsidRPr="004B1959" w:rsidRDefault="000F1759" w:rsidP="000F1759">
            <w:pPr>
              <w:tabs>
                <w:tab w:val="left" w:pos="2520"/>
              </w:tabs>
              <w:overflowPunct w:val="0"/>
              <w:autoSpaceDE w:val="0"/>
              <w:autoSpaceDN w:val="0"/>
              <w:adjustRightInd w:val="0"/>
              <w:ind w:firstLine="0"/>
              <w:textAlignment w:val="baseline"/>
              <w:rPr>
                <w:sz w:val="20"/>
                <w:szCs w:val="20"/>
              </w:rPr>
            </w:pPr>
            <w:r w:rsidRPr="004B1959">
              <w:rPr>
                <w:sz w:val="20"/>
                <w:szCs w:val="20"/>
              </w:rPr>
              <w:t xml:space="preserve">           Sale of local food products</w:t>
            </w:r>
          </w:p>
        </w:tc>
        <w:tc>
          <w:tcPr>
            <w:tcW w:w="567" w:type="dxa"/>
          </w:tcPr>
          <w:p w14:paraId="0C0DEE3F"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tc>
        <w:tc>
          <w:tcPr>
            <w:tcW w:w="2835" w:type="dxa"/>
          </w:tcPr>
          <w:p w14:paraId="0D79A156"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Government subsides</w:t>
            </w:r>
          </w:p>
        </w:tc>
        <w:tc>
          <w:tcPr>
            <w:tcW w:w="469" w:type="dxa"/>
          </w:tcPr>
          <w:p w14:paraId="0E2F076F"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tc>
      </w:tr>
      <w:tr w:rsidR="000F1759" w:rsidRPr="004B1959" w14:paraId="4EF979B1" w14:textId="77777777" w:rsidTr="002105EF">
        <w:tc>
          <w:tcPr>
            <w:tcW w:w="6663" w:type="dxa"/>
            <w:gridSpan w:val="3"/>
          </w:tcPr>
          <w:p w14:paraId="63860A46"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p>
          <w:p w14:paraId="2844FCF1"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Other, please state: ______________________________________</w:t>
            </w:r>
          </w:p>
        </w:tc>
        <w:tc>
          <w:tcPr>
            <w:tcW w:w="469" w:type="dxa"/>
          </w:tcPr>
          <w:p w14:paraId="79A87766" w14:textId="77777777" w:rsidR="000F1759" w:rsidRPr="004B1959" w:rsidRDefault="000F1759" w:rsidP="000F1759">
            <w:pPr>
              <w:ind w:firstLine="0"/>
              <w:rPr>
                <w:sz w:val="20"/>
                <w:szCs w:val="20"/>
              </w:rPr>
            </w:pPr>
          </w:p>
        </w:tc>
      </w:tr>
    </w:tbl>
    <w:p w14:paraId="53BE5BE2" w14:textId="77777777" w:rsidR="000F1759" w:rsidRPr="004B1959" w:rsidRDefault="000F1759" w:rsidP="000F1759">
      <w:pPr>
        <w:numPr>
          <w:ilvl w:val="0"/>
          <w:numId w:val="19"/>
        </w:numPr>
        <w:spacing w:before="240" w:after="120"/>
        <w:ind w:left="426" w:hanging="426"/>
        <w:contextualSpacing/>
        <w:rPr>
          <w:b/>
          <w:sz w:val="20"/>
          <w:szCs w:val="20"/>
        </w:rPr>
      </w:pPr>
      <w:r w:rsidRPr="004B1959">
        <w:rPr>
          <w:b/>
          <w:sz w:val="20"/>
          <w:szCs w:val="20"/>
        </w:rPr>
        <w:t>Please indicate your monthly household income (Lei / month)</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69"/>
      </w:tblGrid>
      <w:tr w:rsidR="000F1759" w:rsidRPr="004B1959" w14:paraId="2182BCEA" w14:textId="77777777" w:rsidTr="002105EF">
        <w:tc>
          <w:tcPr>
            <w:tcW w:w="2552" w:type="dxa"/>
          </w:tcPr>
          <w:p w14:paraId="48D7CC1C" w14:textId="77777777" w:rsidR="000F1759" w:rsidRPr="004B1959" w:rsidRDefault="000F1759" w:rsidP="000F1759">
            <w:pPr>
              <w:tabs>
                <w:tab w:val="left" w:pos="567"/>
                <w:tab w:val="left" w:pos="2160"/>
                <w:tab w:val="center" w:pos="2835"/>
                <w:tab w:val="left" w:pos="5040"/>
              </w:tabs>
              <w:ind w:left="360" w:firstLine="0"/>
              <w:jc w:val="right"/>
              <w:rPr>
                <w:sz w:val="20"/>
                <w:szCs w:val="20"/>
              </w:rPr>
            </w:pPr>
            <w:r w:rsidRPr="004B1959">
              <w:rPr>
                <w:sz w:val="20"/>
                <w:szCs w:val="20"/>
              </w:rPr>
              <w:t xml:space="preserve">Less than 200    </w:t>
            </w:r>
          </w:p>
        </w:tc>
        <w:tc>
          <w:tcPr>
            <w:tcW w:w="567" w:type="dxa"/>
          </w:tcPr>
          <w:p w14:paraId="19BE344D"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tc>
        <w:tc>
          <w:tcPr>
            <w:tcW w:w="2835" w:type="dxa"/>
          </w:tcPr>
          <w:p w14:paraId="30E9378E"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201-400</w:t>
            </w:r>
          </w:p>
        </w:tc>
        <w:tc>
          <w:tcPr>
            <w:tcW w:w="469" w:type="dxa"/>
          </w:tcPr>
          <w:p w14:paraId="7E05044B"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tc>
      </w:tr>
      <w:tr w:rsidR="000F1759" w:rsidRPr="004B1959" w14:paraId="71F2AD27" w14:textId="77777777" w:rsidTr="002105EF">
        <w:tc>
          <w:tcPr>
            <w:tcW w:w="2552" w:type="dxa"/>
          </w:tcPr>
          <w:p w14:paraId="2F9626AA"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 xml:space="preserve">401 - $800 </w:t>
            </w:r>
          </w:p>
        </w:tc>
        <w:tc>
          <w:tcPr>
            <w:tcW w:w="567" w:type="dxa"/>
          </w:tcPr>
          <w:p w14:paraId="2E561071"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tc>
        <w:tc>
          <w:tcPr>
            <w:tcW w:w="2835" w:type="dxa"/>
          </w:tcPr>
          <w:p w14:paraId="36C179DF"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801-1,600</w:t>
            </w:r>
          </w:p>
        </w:tc>
        <w:tc>
          <w:tcPr>
            <w:tcW w:w="469" w:type="dxa"/>
          </w:tcPr>
          <w:p w14:paraId="376D2A0B"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tc>
      </w:tr>
      <w:tr w:rsidR="000F1759" w:rsidRPr="004B1959" w14:paraId="28A66E05" w14:textId="77777777" w:rsidTr="002105EF">
        <w:tc>
          <w:tcPr>
            <w:tcW w:w="2552" w:type="dxa"/>
          </w:tcPr>
          <w:p w14:paraId="05E9A41D"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1,601-3,000</w:t>
            </w:r>
          </w:p>
        </w:tc>
        <w:tc>
          <w:tcPr>
            <w:tcW w:w="567" w:type="dxa"/>
          </w:tcPr>
          <w:p w14:paraId="6F499212"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tc>
        <w:tc>
          <w:tcPr>
            <w:tcW w:w="2835" w:type="dxa"/>
          </w:tcPr>
          <w:p w14:paraId="7475BCD0" w14:textId="77777777" w:rsidR="000F1759" w:rsidRPr="004B1959" w:rsidRDefault="000F1759" w:rsidP="000F1759">
            <w:pPr>
              <w:tabs>
                <w:tab w:val="left" w:pos="2520"/>
              </w:tabs>
              <w:overflowPunct w:val="0"/>
              <w:autoSpaceDE w:val="0"/>
              <w:autoSpaceDN w:val="0"/>
              <w:adjustRightInd w:val="0"/>
              <w:ind w:left="360" w:firstLine="0"/>
              <w:jc w:val="right"/>
              <w:textAlignment w:val="baseline"/>
              <w:rPr>
                <w:sz w:val="20"/>
                <w:szCs w:val="20"/>
              </w:rPr>
            </w:pPr>
            <w:r w:rsidRPr="004B1959">
              <w:rPr>
                <w:sz w:val="20"/>
                <w:szCs w:val="20"/>
              </w:rPr>
              <w:t>More than 3,000</w:t>
            </w:r>
          </w:p>
        </w:tc>
        <w:tc>
          <w:tcPr>
            <w:tcW w:w="469" w:type="dxa"/>
          </w:tcPr>
          <w:p w14:paraId="63D97690" w14:textId="77777777" w:rsidR="000F1759" w:rsidRPr="004B1959" w:rsidRDefault="000F1759" w:rsidP="000F1759">
            <w:pPr>
              <w:ind w:firstLine="0"/>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B50373">
              <w:rPr>
                <w:sz w:val="20"/>
                <w:szCs w:val="20"/>
              </w:rPr>
            </w:r>
            <w:r w:rsidR="00B50373">
              <w:rPr>
                <w:sz w:val="20"/>
                <w:szCs w:val="20"/>
              </w:rPr>
              <w:fldChar w:fldCharType="separate"/>
            </w:r>
            <w:r w:rsidRPr="004B1959">
              <w:rPr>
                <w:sz w:val="20"/>
                <w:szCs w:val="20"/>
              </w:rPr>
              <w:fldChar w:fldCharType="end"/>
            </w:r>
          </w:p>
        </w:tc>
      </w:tr>
    </w:tbl>
    <w:p w14:paraId="2CA48A5B" w14:textId="77777777" w:rsidR="000F1759" w:rsidRPr="00EB62D6" w:rsidRDefault="000F1759" w:rsidP="00EB62D6"/>
    <w:p w14:paraId="6AF2BDCD" w14:textId="0C335A33" w:rsidR="00E22C93" w:rsidRDefault="0077411B">
      <w:pPr>
        <w:pStyle w:val="Firstparagraph"/>
      </w:pPr>
      <w:r>
        <w:rPr>
          <w:b/>
        </w:rPr>
        <w:t xml:space="preserve">Appendix </w:t>
      </w:r>
      <w:r w:rsidR="000F1759">
        <w:rPr>
          <w:b/>
        </w:rPr>
        <w:t>2</w:t>
      </w:r>
      <w:r w:rsidR="005669B9" w:rsidRPr="005878F4">
        <w:rPr>
          <w:b/>
        </w:rPr>
        <w:t>:</w:t>
      </w:r>
      <w:r w:rsidR="005669B9">
        <w:t xml:space="preserve"> Background information concerning rare breeds supported in the Romanian RDP</w:t>
      </w:r>
      <w:r w:rsidR="009D00D1">
        <w:t xml:space="preserve">. Data sourced from </w:t>
      </w:r>
      <w:r w:rsidR="009D00D1">
        <w:fldChar w:fldCharType="begin" w:fldLock="1"/>
      </w:r>
      <w:r w:rsidR="00B50373">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Draganescu, 2003)", "plainTextFormattedCitation" : "(Draganescu, 2003)", "previouslyFormattedCitation" : "(Draganescu, 2003)" }, "properties" : { "noteIndex" : 0 }, "schema" : "https://github.com/citation-style-language/schema/raw/master/csl-citation.json" }</w:instrText>
      </w:r>
      <w:r w:rsidR="009D00D1">
        <w:fldChar w:fldCharType="separate"/>
      </w:r>
      <w:r w:rsidR="00B50373" w:rsidRPr="00B50373">
        <w:rPr>
          <w:noProof/>
        </w:rPr>
        <w:t>(Draganescu, 2003)</w:t>
      </w:r>
      <w:r w:rsidR="009D00D1">
        <w:fldChar w:fldCharType="end"/>
      </w:r>
      <w:r w:rsidR="009D00D1">
        <w:t>.</w:t>
      </w:r>
      <w:r w:rsidR="005669B9">
        <w:t xml:space="preserve"> </w:t>
      </w:r>
    </w:p>
    <w:p w14:paraId="3D668CFB" w14:textId="77777777" w:rsidR="004F037F" w:rsidRPr="004F037F" w:rsidRDefault="004F037F" w:rsidP="004F037F"/>
    <w:tbl>
      <w:tblPr>
        <w:tblW w:w="8330" w:type="dxa"/>
        <w:tblCellMar>
          <w:left w:w="0" w:type="dxa"/>
          <w:right w:w="0" w:type="dxa"/>
        </w:tblCellMar>
        <w:tblLook w:val="04A0" w:firstRow="1" w:lastRow="0" w:firstColumn="1" w:lastColumn="0" w:noHBand="0" w:noVBand="1"/>
      </w:tblPr>
      <w:tblGrid>
        <w:gridCol w:w="2235"/>
        <w:gridCol w:w="2409"/>
        <w:gridCol w:w="2127"/>
        <w:gridCol w:w="1559"/>
      </w:tblGrid>
      <w:tr w:rsidR="005669B9" w:rsidRPr="00B1595D" w14:paraId="360A7E7C" w14:textId="77777777" w:rsidTr="00083D24">
        <w:trPr>
          <w:trHeight w:val="285"/>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D686112"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860FCA1"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BC88787"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704141E" w14:textId="77777777" w:rsidR="005669B9" w:rsidRPr="00327145" w:rsidRDefault="005669B9" w:rsidP="005878F4">
            <w:pPr>
              <w:spacing w:line="276" w:lineRule="auto"/>
              <w:ind w:firstLine="0"/>
              <w:jc w:val="left"/>
              <w:rPr>
                <w:sz w:val="20"/>
                <w:szCs w:val="20"/>
                <w:lang w:eastAsia="en-GB"/>
              </w:rPr>
            </w:pPr>
            <w:r w:rsidRPr="00327145">
              <w:rPr>
                <w:b/>
                <w:bCs/>
                <w:color w:val="000000"/>
                <w:kern w:val="24"/>
                <w:sz w:val="20"/>
                <w:szCs w:val="20"/>
                <w:lang w:eastAsia="en-GB"/>
              </w:rPr>
              <w:t xml:space="preserve">Support level </w:t>
            </w:r>
          </w:p>
          <w:p w14:paraId="0284A715"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per annum)</w:t>
            </w:r>
          </w:p>
        </w:tc>
      </w:tr>
      <w:tr w:rsidR="005669B9" w:rsidRPr="00B1595D" w14:paraId="5022464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BA33B2F"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Bovine</w:t>
            </w:r>
          </w:p>
        </w:tc>
      </w:tr>
      <w:tr w:rsidR="005669B9" w:rsidRPr="00B1595D" w14:paraId="3D1BEBA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4DEEE13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042E98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204AA4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804D99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19E583E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32CD4F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9F371E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B64B6B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1C1FBC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5C16365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500D5C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Ovine</w:t>
            </w:r>
          </w:p>
        </w:tc>
      </w:tr>
      <w:tr w:rsidR="005669B9" w:rsidRPr="00B1595D" w14:paraId="6A3AD4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5B2F9B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Suse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C7C766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DD85CC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06C6A6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F36E0E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DE4C58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C7A42E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79656BC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42E3FB9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EF2598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75E3DE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 of </w:t>
            </w:r>
            <w:proofErr w:type="spellStart"/>
            <w:r w:rsidRPr="00327145">
              <w:rPr>
                <w:color w:val="000000"/>
                <w:kern w:val="24"/>
                <w:sz w:val="20"/>
                <w:szCs w:val="20"/>
                <w:lang w:eastAsia="en-GB"/>
              </w:rPr>
              <w:t>Cluj</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57AA8A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DA4FCA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D7DD21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4BF1C11F"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2619CD6"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5CA7CD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423CEF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6CC7E6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0D3B32AE"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8AABB0"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Raţc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6E9483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E84588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1645C24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7B02042" w14:textId="77777777" w:rsidTr="00083D24">
        <w:trPr>
          <w:trHeight w:val="30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313ED9E"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xml:space="preserve">Karakul of </w:t>
            </w:r>
            <w:proofErr w:type="spellStart"/>
            <w:r w:rsidRPr="00327145">
              <w:rPr>
                <w:color w:val="000000"/>
                <w:kern w:val="24"/>
                <w:sz w:val="20"/>
                <w:szCs w:val="20"/>
                <w:lang w:eastAsia="en-GB"/>
              </w:rPr>
              <w:t>Botoşa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E8F86E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337818C"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37196B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23A722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AD267C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Pala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4E3DF6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4FDA55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1BBF1D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33E430B"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73AAF2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with black </w:t>
            </w:r>
            <w:proofErr w:type="spellStart"/>
            <w:r w:rsidRPr="00327145">
              <w:rPr>
                <w:color w:val="000000"/>
                <w:kern w:val="24"/>
                <w:sz w:val="20"/>
                <w:szCs w:val="20"/>
                <w:lang w:eastAsia="en-GB"/>
              </w:rPr>
              <w:t>Teleorman</w:t>
            </w:r>
            <w:proofErr w:type="spellEnd"/>
            <w:r w:rsidRPr="00327145">
              <w:rPr>
                <w:color w:val="000000"/>
                <w:kern w:val="24"/>
                <w:sz w:val="20"/>
                <w:szCs w:val="20"/>
                <w:lang w:eastAsia="en-GB"/>
              </w:rPr>
              <w:t xml:space="preserve">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15ECC6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CD465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B4EA5D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F8073AB"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69EA72E"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Caprine</w:t>
            </w:r>
          </w:p>
        </w:tc>
      </w:tr>
      <w:tr w:rsidR="005669B9" w:rsidRPr="00B1595D" w14:paraId="0D8480EA"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DE2267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7E95CD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E9ABEB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193C8A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4F4B680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F523BDE"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Carpatina</w:t>
            </w:r>
            <w:proofErr w:type="spellEnd"/>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0CF899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4DE4CC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F356A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5BD134DF"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AE199AD" w14:textId="77777777" w:rsidR="005669B9" w:rsidRPr="00327145" w:rsidRDefault="005669B9" w:rsidP="005669B9">
            <w:pPr>
              <w:spacing w:line="276" w:lineRule="auto"/>
              <w:ind w:firstLine="0"/>
              <w:jc w:val="center"/>
              <w:rPr>
                <w:sz w:val="20"/>
                <w:szCs w:val="20"/>
                <w:lang w:eastAsia="en-GB"/>
              </w:rPr>
            </w:pPr>
            <w:proofErr w:type="spellStart"/>
            <w:r w:rsidRPr="00327145">
              <w:rPr>
                <w:i/>
                <w:iCs/>
                <w:color w:val="000000"/>
                <w:kern w:val="24"/>
                <w:sz w:val="20"/>
                <w:szCs w:val="20"/>
                <w:lang w:eastAsia="en-GB"/>
              </w:rPr>
              <w:t>Equidae</w:t>
            </w:r>
            <w:proofErr w:type="spellEnd"/>
          </w:p>
        </w:tc>
      </w:tr>
      <w:tr w:rsidR="005669B9" w:rsidRPr="00B1595D" w14:paraId="2037B56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03E6439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Lipizz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3BC36B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68B3D0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6B030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E23DCD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372C6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Arabian </w:t>
            </w:r>
            <w:proofErr w:type="spellStart"/>
            <w:r w:rsidRPr="00327145">
              <w:rPr>
                <w:color w:val="000000"/>
                <w:kern w:val="24"/>
                <w:sz w:val="20"/>
                <w:szCs w:val="20"/>
                <w:lang w:eastAsia="en-GB"/>
              </w:rPr>
              <w:t>Shagy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3B01C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648F2D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2798DB5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EEFBFB0"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0DC197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6C8EF2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58A67C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9BB3BB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2E3E069"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E99B0B4"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Huțul</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91CEDA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5D576F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942632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7AD213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B24E9E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Gidr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22ECB0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28302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9C878E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21CC86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830AB5D"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Noniu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E2AF51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41083E5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44BFC5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46CC23A"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54040B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CFFF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2272D4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401642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781CBCA"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B64078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Pigs</w:t>
            </w:r>
          </w:p>
        </w:tc>
      </w:tr>
      <w:tr w:rsidR="005669B9" w:rsidRPr="00B1595D" w14:paraId="17C1622B" w14:textId="77777777" w:rsidTr="00083D24">
        <w:trPr>
          <w:trHeight w:val="285"/>
        </w:trPr>
        <w:tc>
          <w:tcPr>
            <w:tcW w:w="2235" w:type="dxa"/>
            <w:tcBorders>
              <w:top w:val="nil"/>
              <w:left w:val="nil"/>
              <w:right w:val="nil"/>
            </w:tcBorders>
            <w:shd w:val="clear" w:color="auto" w:fill="auto"/>
            <w:tcMar>
              <w:top w:w="15" w:type="dxa"/>
              <w:left w:w="108" w:type="dxa"/>
              <w:bottom w:w="0" w:type="dxa"/>
              <w:right w:w="108" w:type="dxa"/>
            </w:tcMar>
            <w:vAlign w:val="center"/>
            <w:hideMark/>
          </w:tcPr>
          <w:p w14:paraId="7973E6F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Bazna</w:t>
            </w:r>
            <w:proofErr w:type="spellEnd"/>
          </w:p>
        </w:tc>
        <w:tc>
          <w:tcPr>
            <w:tcW w:w="2409" w:type="dxa"/>
            <w:tcBorders>
              <w:top w:val="nil"/>
              <w:left w:val="nil"/>
              <w:right w:val="nil"/>
            </w:tcBorders>
            <w:shd w:val="clear" w:color="auto" w:fill="auto"/>
            <w:tcMar>
              <w:top w:w="15" w:type="dxa"/>
              <w:left w:w="108" w:type="dxa"/>
              <w:bottom w:w="0" w:type="dxa"/>
              <w:right w:w="108" w:type="dxa"/>
            </w:tcMar>
            <w:vAlign w:val="center"/>
            <w:hideMark/>
          </w:tcPr>
          <w:p w14:paraId="6E7153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14:paraId="0C9381E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14:paraId="11EBA26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r w:rsidR="005669B9" w:rsidRPr="00B1595D" w14:paraId="596F8F5B" w14:textId="77777777" w:rsidTr="00083D24">
        <w:trPr>
          <w:trHeight w:val="285"/>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70DFD9E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Mangalița</w:t>
            </w:r>
            <w:proofErr w:type="spellEnd"/>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56B8057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6CB6215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222AA7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bl>
    <w:p w14:paraId="596CF8F0" w14:textId="77777777" w:rsidR="0001614F" w:rsidRDefault="0001614F" w:rsidP="005878F4"/>
    <w:p w14:paraId="72AFEDC0" w14:textId="52E566E3" w:rsidR="00756551" w:rsidRDefault="0077411B" w:rsidP="00756551">
      <w:r>
        <w:rPr>
          <w:b/>
        </w:rPr>
        <w:t xml:space="preserve">Appendix </w:t>
      </w:r>
      <w:r w:rsidR="000F1759">
        <w:rPr>
          <w:b/>
        </w:rPr>
        <w:t>3</w:t>
      </w:r>
      <w:r w:rsidR="002D6331">
        <w:t>: Econometric specification of</w:t>
      </w:r>
      <w:r w:rsidR="00756551">
        <w:t xml:space="preserve"> the RPL model</w:t>
      </w:r>
    </w:p>
    <w:p w14:paraId="39F285DC" w14:textId="77777777" w:rsidR="00756551" w:rsidRDefault="00756551" w:rsidP="00756551"/>
    <w:p w14:paraId="5BFFB458" w14:textId="770839BE" w:rsidR="00756551" w:rsidRDefault="00756551" w:rsidP="00756551">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t xml:space="preserve"> observed choices is:</w:t>
      </w:r>
    </w:p>
    <w:p w14:paraId="7BB67D3D"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653F8BB4" w14:textId="77777777" w:rsidTr="004704A2">
        <w:tc>
          <w:tcPr>
            <w:tcW w:w="350" w:type="pct"/>
          </w:tcPr>
          <w:p w14:paraId="22EF953B" w14:textId="77777777" w:rsidR="00756551" w:rsidRDefault="00756551" w:rsidP="004704A2">
            <w:pPr>
              <w:ind w:firstLine="0"/>
              <w:rPr>
                <w:lang w:eastAsia="zh-CN" w:bidi="ta-IN"/>
              </w:rPr>
            </w:pPr>
          </w:p>
        </w:tc>
        <w:tc>
          <w:tcPr>
            <w:tcW w:w="4300" w:type="pct"/>
          </w:tcPr>
          <w:p w14:paraId="5C3CCCE0" w14:textId="77777777" w:rsidR="00756551" w:rsidRPr="00D32BF7" w:rsidRDefault="00756551" w:rsidP="004704A2">
            <w:pPr>
              <w:pStyle w:val="Caption"/>
              <w:jc w:val="center"/>
              <w:rPr>
                <w:rFonts w:ascii="Times New Roman" w:eastAsia="Times New Roman" w:hAnsi="Times New Roman"/>
                <w:color w:val="auto"/>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e>
                </m:d>
                <m:r>
                  <m:rPr>
                    <m:sty m:val="bi"/>
                  </m:rPr>
                  <w:rPr>
                    <w:rFonts w:ascii="Cambria Math" w:hAnsi="Cambria Math"/>
                    <w:color w:val="auto"/>
                  </w:rPr>
                  <m:t>=</m:t>
                </m:r>
                <m:nary>
                  <m:naryPr>
                    <m:limLoc m:val="undOvr"/>
                    <m:grow m:val="1"/>
                    <m:subHide m:val="1"/>
                    <m:supHide m:val="1"/>
                    <m:ctrlPr>
                      <w:rPr>
                        <w:rFonts w:ascii="Cambria Math" w:hAnsi="Cambria Math"/>
                        <w:i/>
                        <w:color w:val="auto"/>
                      </w:rPr>
                    </m:ctrlPr>
                  </m:naryPr>
                  <m:sub/>
                  <m:sup/>
                  <m:e>
                    <m:d>
                      <m:dPr>
                        <m:ctrlPr>
                          <w:rPr>
                            <w:rFonts w:ascii="Cambria Math" w:hAnsi="Cambria Math"/>
                            <w:i/>
                            <w:color w:val="auto"/>
                          </w:rPr>
                        </m:ctrlPr>
                      </m:dPr>
                      <m:e>
                        <m:nary>
                          <m:naryPr>
                            <m:chr m:val="∏"/>
                            <m:limLoc m:val="undOvr"/>
                            <m:ctrlPr>
                              <w:rPr>
                                <w:rFonts w:ascii="Cambria Math" w:hAnsi="Cambria Math"/>
                                <w:i/>
                                <w:color w:val="auto"/>
                              </w:rPr>
                            </m:ctrlPr>
                          </m:naryPr>
                          <m:sub>
                            <m:r>
                              <m:rPr>
                                <m:sty m:val="bi"/>
                              </m:rPr>
                              <w:rPr>
                                <w:rFonts w:ascii="Cambria Math" w:hAnsi="Cambria Math"/>
                                <w:color w:val="auto"/>
                              </w:rPr>
                              <m:t>n=1</m:t>
                            </m:r>
                          </m:sub>
                          <m:sup>
                            <m:r>
                              <m:rPr>
                                <m:sty m:val="bi"/>
                              </m:rPr>
                              <w:rPr>
                                <w:rFonts w:ascii="Cambria Math" w:hAnsi="Cambria Math"/>
                                <w:color w:val="auto"/>
                              </w:rPr>
                              <m:t>N</m:t>
                            </m:r>
                          </m:sup>
                          <m:e>
                            <m:d>
                              <m:dPr>
                                <m:begChr m:val="["/>
                                <m:endChr m:val="]"/>
                                <m:ctrlPr>
                                  <w:rPr>
                                    <w:rFonts w:ascii="Cambria Math" w:hAnsi="Cambria Math"/>
                                    <w:i/>
                                    <w:color w:val="auto"/>
                                  </w:rPr>
                                </m:ctrlPr>
                              </m:dPr>
                              <m:e>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e>
                            </m:d>
                          </m:e>
                        </m:nary>
                      </m:e>
                    </m:d>
                  </m:e>
                </m:nary>
                <m:r>
                  <m:rPr>
                    <m:sty m:val="bi"/>
                  </m:rPr>
                  <w:rPr>
                    <w:rFonts w:ascii="Cambria Math" w:hAnsi="Cambria Math"/>
                    <w:color w:val="auto"/>
                  </w:rPr>
                  <m:t xml:space="preserve">f </m:t>
                </m:r>
                <m:d>
                  <m:dPr>
                    <m:ctrlPr>
                      <w:rPr>
                        <w:rFonts w:ascii="Cambria Math" w:hAnsi="Cambria Math"/>
                        <w:i/>
                        <w:color w:val="auto"/>
                      </w:rPr>
                    </m:ctrlPr>
                  </m:dPr>
                  <m:e>
                    <m:r>
                      <m:rPr>
                        <m:sty m:val="bi"/>
                      </m:rPr>
                      <w:rPr>
                        <w:rFonts w:ascii="Cambria Math" w:hAnsi="Cambria Math"/>
                        <w:color w:val="auto"/>
                      </w:rPr>
                      <m:t>β|</m:t>
                    </m:r>
                    <m:r>
                      <m:rPr>
                        <m:sty m:val="b"/>
                      </m:rPr>
                      <w:rPr>
                        <w:rFonts w:ascii="Cambria Math" w:hAnsi="Cambria Math"/>
                        <w:color w:val="auto"/>
                      </w:rPr>
                      <m:t>θ</m:t>
                    </m:r>
                  </m:e>
                </m:d>
                <m:r>
                  <m:rPr>
                    <m:sty m:val="bi"/>
                  </m:rPr>
                  <w:rPr>
                    <w:rFonts w:ascii="Cambria Math" w:hAnsi="Cambria Math"/>
                    <w:color w:val="auto"/>
                  </w:rPr>
                  <m:t xml:space="preserve">dβ </m:t>
                </m:r>
              </m:oMath>
            </m:oMathPara>
          </w:p>
        </w:tc>
        <w:tc>
          <w:tcPr>
            <w:tcW w:w="350" w:type="pct"/>
          </w:tcPr>
          <w:p w14:paraId="238CA26A" w14:textId="284A7F35" w:rsidR="00756551" w:rsidRDefault="00756551" w:rsidP="004704A2">
            <w:pPr>
              <w:ind w:firstLine="0"/>
              <w:jc w:val="right"/>
              <w:rPr>
                <w:lang w:eastAsia="zh-CN" w:bidi="ta-IN"/>
              </w:rPr>
            </w:pPr>
            <w:r w:rsidRPr="00B87F2B">
              <w:rPr>
                <w:lang w:eastAsia="zh-CN" w:bidi="ta-IN"/>
              </w:rPr>
              <w:t xml:space="preserve">( </w:t>
            </w:r>
            <w:r w:rsidR="004B1959">
              <w:rPr>
                <w:lang w:eastAsia="zh-CN" w:bidi="ta-IN"/>
              </w:rPr>
              <w:t>3</w:t>
            </w:r>
            <w:r w:rsidRPr="00B87F2B">
              <w:rPr>
                <w:lang w:eastAsia="zh-CN" w:bidi="ta-IN"/>
              </w:rPr>
              <w:t>)</w:t>
            </w:r>
          </w:p>
        </w:tc>
      </w:tr>
      <w:tr w:rsidR="00756551" w14:paraId="012465F7" w14:textId="77777777" w:rsidTr="004704A2">
        <w:tc>
          <w:tcPr>
            <w:tcW w:w="350" w:type="pct"/>
          </w:tcPr>
          <w:p w14:paraId="51DF785E" w14:textId="77777777" w:rsidR="00756551" w:rsidRDefault="00756551" w:rsidP="004704A2">
            <w:pPr>
              <w:ind w:firstLine="0"/>
              <w:rPr>
                <w:lang w:eastAsia="zh-CN" w:bidi="ta-IN"/>
              </w:rPr>
            </w:pPr>
          </w:p>
        </w:tc>
        <w:tc>
          <w:tcPr>
            <w:tcW w:w="4300" w:type="pct"/>
          </w:tcPr>
          <w:p w14:paraId="05199148" w14:textId="77777777" w:rsidR="00756551" w:rsidRDefault="00756551" w:rsidP="004704A2">
            <w:pPr>
              <w:pStyle w:val="Caption"/>
              <w:jc w:val="center"/>
              <w:rPr>
                <w:rFonts w:ascii="Times New Roman" w:eastAsia="Times New Roman" w:hAnsi="Times New Roman"/>
                <w:color w:val="auto"/>
              </w:rPr>
            </w:pPr>
          </w:p>
        </w:tc>
        <w:tc>
          <w:tcPr>
            <w:tcW w:w="350" w:type="pct"/>
          </w:tcPr>
          <w:p w14:paraId="40E7368C" w14:textId="77777777" w:rsidR="00756551" w:rsidRPr="00B87F2B" w:rsidRDefault="00756551" w:rsidP="004704A2">
            <w:pPr>
              <w:ind w:firstLine="0"/>
              <w:jc w:val="right"/>
              <w:rPr>
                <w:lang w:eastAsia="zh-CN" w:bidi="ta-IN"/>
              </w:rPr>
            </w:pPr>
          </w:p>
        </w:tc>
      </w:tr>
    </w:tbl>
    <w:p w14:paraId="6C6864AF" w14:textId="55131F92" w:rsidR="00756551" w:rsidRDefault="00756551" w:rsidP="00756551">
      <w:proofErr w:type="gramStart"/>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w:t>
      </w:r>
      <w:proofErr w:type="gramEnd"/>
      <w:r>
        <w:t xml:space="preserve">  This equation does not have a closed form and so </w:t>
      </w:r>
      <w:r w:rsidRPr="005A6A64">
        <w:t>we rely on simulation methods (for details see </w:t>
      </w:r>
      <w:r>
        <w:fldChar w:fldCharType="begin" w:fldLock="1"/>
      </w:r>
      <w:r w:rsidR="00B50373">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Train, 2009)", "manualFormatting" : "Train (2009)", "plainTextFormattedCitation" : "(Train, 2009)", "previouslyFormattedCitation" : "(Train, 2009)"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proofErr w:type="gramStart"/>
      <w:r w:rsidRPr="00F32089">
        <w:t>,</w:t>
      </w:r>
      <w:r w:rsidRPr="00F32089">
        <w:rPr>
          <w:rFonts w:ascii="Arial" w:hAnsi="Arial" w:cs="Arial"/>
        </w:rPr>
        <w:t>…</w:t>
      </w:r>
      <w:r>
        <w:t>,</w:t>
      </w:r>
      <w:proofErr w:type="gramEnd"/>
      <w:r>
        <w:t xml:space="preserve"> R. </w:t>
      </w:r>
      <w:r w:rsidRPr="002A2D0F">
        <w:rPr>
          <w:rFonts w:ascii="Georgia" w:hAnsi="Georgia"/>
          <w:color w:val="333333"/>
          <w:spacing w:val="2"/>
          <w:sz w:val="26"/>
          <w:szCs w:val="26"/>
          <w:shd w:val="clear" w:color="auto" w:fill="FCFCFC"/>
        </w:rPr>
        <w:t xml:space="preserve">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 xml:space="preserve">using 1000 </w:t>
      </w:r>
      <w:proofErr w:type="spellStart"/>
      <w:r w:rsidRPr="00F32089">
        <w:t>Halton</w:t>
      </w:r>
      <w:proofErr w:type="spellEnd"/>
      <w:r w:rsidRPr="00F32089">
        <w:t xml:space="preserve">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rsidR="00793EE9">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Mariel et al., 2013; Greiner, 2015)", "plainTextFormattedCitation" : "(Mariel et al., 2013; Greiner, 2015)", "previouslyFormattedCitation" : "(Mariel et al., 2013; Greiner, 2015)" }, "properties" : { "noteIndex" : 0 }, "schema" : "https://github.com/citation-style-language/schema/raw/master/csl-citation.json" }</w:instrText>
      </w:r>
      <w:r w:rsidRPr="00F32089">
        <w:fldChar w:fldCharType="separate"/>
      </w:r>
      <w:r w:rsidR="00700100" w:rsidRPr="00700100">
        <w:rPr>
          <w:noProof/>
        </w:rPr>
        <w:t>(Mariel et al., 2013; Greiner, 2015)</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rsidR="00B50373">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Christie et al., 2015)", "plainTextFormattedCitation" : "(Christie et al., 2015)", "previouslyFormattedCitation" : "(Christie et al., 2015)" }, "properties" : { "noteIndex" : 0 }, "schema" : "https://github.com/citation-style-language/schema/raw/master/csl-citation.json" }</w:instrText>
      </w:r>
      <w:r>
        <w:fldChar w:fldCharType="separate"/>
      </w:r>
      <w:r w:rsidR="00B50373" w:rsidRPr="00B50373">
        <w:rPr>
          <w:noProof/>
        </w:rPr>
        <w:t>(Christie et al., 2015)</w:t>
      </w:r>
      <w:r>
        <w:fldChar w:fldCharType="end"/>
      </w:r>
      <w:r>
        <w:rPr>
          <w:rStyle w:val="CommentReference"/>
          <w:rFonts w:eastAsiaTheme="majorEastAsia"/>
        </w:rPr>
        <w:t xml:space="preserve">. </w:t>
      </w:r>
      <w:r>
        <w:rPr>
          <w:rStyle w:val="CommentReference"/>
          <w:rFonts w:eastAsiaTheme="majorEastAsia"/>
          <w:sz w:val="22"/>
          <w:szCs w:val="22"/>
        </w:rPr>
        <w:t xml:space="preserve">A triangular distribution was assigned to the subsidy attribute </w:t>
      </w:r>
      <w:r>
        <w:t>to</w:t>
      </w:r>
      <w:r>
        <w:rPr>
          <w:szCs w:val="22"/>
        </w:rPr>
        <w:t xml:space="preserve"> ensure the parameter does not change sign over its range</w:t>
      </w:r>
      <w:r>
        <w:t xml:space="preserve">. </w:t>
      </w:r>
    </w:p>
    <w:p w14:paraId="7BEB7100" w14:textId="77777777" w:rsidR="00756551" w:rsidRDefault="00756551" w:rsidP="00756551"/>
    <w:p w14:paraId="125B1A18" w14:textId="47D94B98" w:rsidR="00756551" w:rsidRDefault="00756551" w:rsidP="00756551">
      <w:r>
        <w:t xml:space="preserve">In a CE, the standard approach to calculate respondent WTA is to is to </w:t>
      </w:r>
      <w:proofErr w:type="gramStart"/>
      <w:r>
        <w:t xml:space="preserve">comput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sidR="00B50373">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Bech and Gyrd\u2010Hansen, 2005)", "manualFormatting" : "Bech and Gyrd\u2010Hansen (2005)", "plainTextFormattedCitation" : "(Bech and Gyrd\u2010Hansen, 2005)", "previouslyFormattedCitation" : "(Bech and Gyrd\u2010Hansen, 2005)"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proofErr w:type="spellStart"/>
      <w:r w:rsidRPr="00F40F39">
        <w:rPr>
          <w:i/>
        </w:rPr>
        <w:t>i</w:t>
      </w:r>
      <w:proofErr w:type="spellEnd"/>
      <w:r w:rsidRPr="00F40F39">
        <w:rPr>
          <w:i/>
        </w:rPr>
        <w:t xml:space="preserve">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rsidR="00B50373">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Adams et al., 2014)", "manualFormatting" : "Adams et al, (2014)", "plainTextFormattedCitation" : "(Adams et al., 2014)", "previouslyFormattedCitation" : "(Adams et al., 2014)"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rsidRPr="00C31C30">
        <w:t xml:space="preserve">.  Based on the </w:t>
      </w:r>
      <w:r>
        <w:t>CE</w:t>
      </w:r>
      <w:r w:rsidRPr="00C31C30">
        <w:t xml:space="preserve">, the probability of an individual </w:t>
      </w:r>
      <w:proofErr w:type="spellStart"/>
      <w:r w:rsidRPr="00C31C30">
        <w:rPr>
          <w:i/>
        </w:rPr>
        <w:t>i</w:t>
      </w:r>
      <w:proofErr w:type="spellEnd"/>
      <w:r w:rsidRPr="00C31C30">
        <w:t xml:space="preserve"> choosing a contract alternative </w:t>
      </w:r>
      <w:r>
        <w:rPr>
          <w:i/>
        </w:rPr>
        <w:t>j</w:t>
      </w:r>
      <w:r w:rsidRPr="00C31C30">
        <w:t xml:space="preserve"> </w:t>
      </w:r>
      <w:proofErr w:type="gramStart"/>
      <w:r w:rsidRPr="00C31C30">
        <w:t>is</w:t>
      </w:r>
      <w:proofErr w:type="gramEnd"/>
      <w:r w:rsidRPr="00C31C30">
        <w:t xml:space="preserve"> given by</w:t>
      </w:r>
      <w:r>
        <w:t>:</w:t>
      </w:r>
    </w:p>
    <w:p w14:paraId="4C04BF65"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120A094C" w14:textId="77777777" w:rsidTr="004704A2">
        <w:tc>
          <w:tcPr>
            <w:tcW w:w="350" w:type="pct"/>
          </w:tcPr>
          <w:p w14:paraId="6D2F53C4" w14:textId="77777777" w:rsidR="00756551" w:rsidRDefault="00756551" w:rsidP="004704A2">
            <w:pPr>
              <w:ind w:firstLine="0"/>
              <w:rPr>
                <w:lang w:eastAsia="zh-CN" w:bidi="ta-IN"/>
              </w:rPr>
            </w:pPr>
          </w:p>
        </w:tc>
        <w:tc>
          <w:tcPr>
            <w:tcW w:w="4300" w:type="pct"/>
          </w:tcPr>
          <w:p w14:paraId="4BAD6A62" w14:textId="77777777" w:rsidR="00756551" w:rsidRDefault="00756551" w:rsidP="004704A2">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m:t>
                        </m:r>
                      </m:sub>
                    </m:sSub>
                  </m:e>
                </m:d>
                <m:r>
                  <m:rPr>
                    <m:sty m:val="bi"/>
                  </m:rPr>
                  <w:rPr>
                    <w:rFonts w:ascii="Cambria Math" w:hAnsi="Cambria Math"/>
                    <w:color w:val="auto"/>
                  </w:rPr>
                  <m:t xml:space="preserve">= </m:t>
                </m:r>
                <m:f>
                  <m:fPr>
                    <m:ctrlPr>
                      <w:rPr>
                        <w:rFonts w:ascii="Cambria Math" w:hAnsi="Cambria Math"/>
                        <w:i/>
                        <w:color w:val="auto"/>
                      </w:rPr>
                    </m:ctrlPr>
                  </m:fPr>
                  <m:num>
                    <m:func>
                      <m:funcPr>
                        <m:ctrlPr>
                          <w:rPr>
                            <w:rFonts w:ascii="Cambria Math" w:hAnsi="Cambria Math"/>
                            <w:i/>
                            <w:color w:val="auto"/>
                          </w:rPr>
                        </m:ctrlPr>
                      </m:funcPr>
                      <m:fName>
                        <m:r>
                          <m:rPr>
                            <m:sty m:val="b"/>
                          </m:rPr>
                          <w:rPr>
                            <w:rFonts w:ascii="Cambria Math" w:hAnsi="Cambria Math"/>
                            <w:color w:val="auto"/>
                          </w:rPr>
                          <m:t>exp</m:t>
                        </m:r>
                      </m:fName>
                      <m:e>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j</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j</m:t>
                                </m:r>
                              </m:sub>
                            </m:sSub>
                          </m:e>
                        </m:d>
                      </m:e>
                    </m:func>
                  </m:num>
                  <m:den>
                    <m:nary>
                      <m:naryPr>
                        <m:chr m:val="∑"/>
                        <m:limLoc m:val="undOvr"/>
                        <m:grow m:val="1"/>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
                          </m:rPr>
                          <w:rPr>
                            <w:rFonts w:ascii="Cambria Math" w:hAnsi="Cambria Math"/>
                            <w:color w:val="auto"/>
                          </w:rPr>
                          <m:t>exp</m:t>
                        </m:r>
                      </m:e>
                    </m:nary>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k</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k</m:t>
                            </m:r>
                          </m:sub>
                        </m:sSub>
                      </m:e>
                    </m:d>
                  </m:den>
                </m:f>
                <m:r>
                  <m:rPr>
                    <m:sty m:val="b"/>
                  </m:rPr>
                  <w:rPr>
                    <w:rFonts w:ascii="Cambria Math" w:hAnsi="Cambria Math"/>
                    <w:color w:val="auto"/>
                  </w:rPr>
                  <w:br/>
                </m:r>
              </m:oMath>
            </m:oMathPara>
            <w:r w:rsidRPr="00950490">
              <w:rPr>
                <w:color w:val="auto"/>
              </w:rPr>
              <w:t xml:space="preserve">    </w:t>
            </w:r>
          </w:p>
        </w:tc>
        <w:tc>
          <w:tcPr>
            <w:tcW w:w="350" w:type="pct"/>
          </w:tcPr>
          <w:p w14:paraId="56D705E5" w14:textId="60304A8B" w:rsidR="00756551" w:rsidRDefault="00756551" w:rsidP="004704A2">
            <w:pPr>
              <w:ind w:firstLine="0"/>
              <w:jc w:val="right"/>
              <w:rPr>
                <w:lang w:eastAsia="zh-CN" w:bidi="ta-IN"/>
              </w:rPr>
            </w:pPr>
            <w:r w:rsidRPr="00B87F2B">
              <w:rPr>
                <w:lang w:eastAsia="zh-CN" w:bidi="ta-IN"/>
              </w:rPr>
              <w:t xml:space="preserve">( </w:t>
            </w:r>
            <w:r w:rsidR="004B1959">
              <w:rPr>
                <w:lang w:eastAsia="zh-CN" w:bidi="ta-IN"/>
              </w:rPr>
              <w:t>4</w:t>
            </w:r>
            <w:r w:rsidRPr="00B87F2B">
              <w:rPr>
                <w:lang w:eastAsia="zh-CN" w:bidi="ta-IN"/>
              </w:rPr>
              <w:t>)</w:t>
            </w:r>
          </w:p>
        </w:tc>
      </w:tr>
    </w:tbl>
    <w:p w14:paraId="17DDCF63" w14:textId="1471E076" w:rsidR="00756551" w:rsidRDefault="00756551" w:rsidP="004B1959">
      <w:proofErr w:type="gramStart"/>
      <w:r w:rsidRPr="00C31C30">
        <w:t>whereby</w:t>
      </w:r>
      <w:proofErr w:type="gramEnd"/>
      <w:r w:rsidRPr="00C31C30">
        <w:t xml:space="preserve"> alternative specific variables (i.e. contract options) for individual </w:t>
      </w:r>
      <w:proofErr w:type="spellStart"/>
      <w:r w:rsidRPr="00C31C30">
        <w:rPr>
          <w:i/>
        </w:rPr>
        <w:t>i</w:t>
      </w:r>
      <w:proofErr w:type="spellEnd"/>
      <w:r w:rsidRPr="00C31C30">
        <w:rPr>
          <w:i/>
        </w:rPr>
        <w:t xml:space="preserve">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r>
        <w:t xml:space="preserve">lst coefficients are denoted by γ. Case specific variables for individual </w:t>
      </w:r>
      <w:proofErr w:type="spellStart"/>
      <w:r w:rsidRPr="00581D2C">
        <w:rPr>
          <w:i/>
        </w:rPr>
        <w:t>i</w:t>
      </w:r>
      <w:proofErr w:type="spellEnd"/>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non-optimal’ contracts do not.  This was relative to a</w:t>
      </w:r>
      <w:r w:rsidRPr="00240044">
        <w:t xml:space="preserve"> </w:t>
      </w:r>
      <w:r w:rsidRPr="006172E0">
        <w:t>non-enrolment</w:t>
      </w:r>
      <w:r w:rsidRPr="00240044">
        <w:t xml:space="preserve"> option. </w:t>
      </w:r>
    </w:p>
    <w:p w14:paraId="4A5DD966" w14:textId="77777777" w:rsidR="004B1959" w:rsidRPr="004B1959" w:rsidRDefault="004B1959" w:rsidP="004B1959"/>
    <w:p w14:paraId="7DBAC6E1" w14:textId="45A8E5C9" w:rsidR="00691156" w:rsidRDefault="0077411B" w:rsidP="00C266C5">
      <w:r>
        <w:rPr>
          <w:b/>
        </w:rPr>
        <w:t xml:space="preserve">Appendix </w:t>
      </w:r>
      <w:r w:rsidR="000F1759">
        <w:rPr>
          <w:b/>
        </w:rPr>
        <w:t>4</w:t>
      </w:r>
      <w:r w:rsidR="00691156">
        <w:t xml:space="preserve">: Results summary from the </w:t>
      </w:r>
      <w:r w:rsidR="0001614F">
        <w:t>multinomial logit</w:t>
      </w:r>
      <w:r w:rsidR="00691156">
        <w:t xml:space="preserve"> models</w:t>
      </w:r>
      <w:r w:rsidR="00D81C6D">
        <w:t xml:space="preserve"> </w:t>
      </w:r>
      <w:r w:rsidR="00691156">
        <w:t>for bovine and ovine farmers</w:t>
      </w:r>
      <w:r w:rsidR="00D81C6D">
        <w:t xml:space="preserve">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691156" w:rsidRPr="00500F2F" w14:paraId="7ECCAEB7" w14:textId="77777777" w:rsidTr="000E4009">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50711AF7" w14:textId="77777777" w:rsidR="00691156" w:rsidRPr="00500F2F" w:rsidRDefault="00691156" w:rsidP="00691156">
            <w:pPr>
              <w:spacing w:line="276" w:lineRule="auto"/>
              <w:ind w:firstLine="0"/>
              <w:rPr>
                <w:b/>
                <w:bCs/>
                <w:color w:val="000000"/>
                <w:sz w:val="20"/>
                <w:szCs w:val="20"/>
              </w:rPr>
            </w:pPr>
            <w:r w:rsidRPr="00500F2F">
              <w:rPr>
                <w:b/>
                <w:bCs/>
                <w:color w:val="000000"/>
                <w:sz w:val="20"/>
                <w:szCs w:val="20"/>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14:paraId="1E245D22"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Bovines</w:t>
            </w:r>
          </w:p>
        </w:tc>
        <w:tc>
          <w:tcPr>
            <w:tcW w:w="2314" w:type="dxa"/>
            <w:gridSpan w:val="4"/>
            <w:tcBorders>
              <w:top w:val="single" w:sz="4" w:space="0" w:color="auto"/>
              <w:left w:val="nil"/>
              <w:bottom w:val="single" w:sz="4" w:space="0" w:color="auto"/>
              <w:right w:val="nil"/>
            </w:tcBorders>
            <w:noWrap/>
            <w:vAlign w:val="center"/>
            <w:hideMark/>
          </w:tcPr>
          <w:p w14:paraId="7415AE4D"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Ovines</w:t>
            </w:r>
          </w:p>
        </w:tc>
      </w:tr>
      <w:tr w:rsidR="00691156" w:rsidRPr="00500F2F" w14:paraId="1E155006" w14:textId="77777777" w:rsidTr="000E4009">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D578E28" w14:textId="77777777" w:rsidR="00691156" w:rsidRPr="00500F2F" w:rsidRDefault="00691156" w:rsidP="00691156">
            <w:pPr>
              <w:ind w:firstLine="0"/>
              <w:rPr>
                <w:b/>
                <w:bCs/>
                <w:color w:val="000000"/>
                <w:sz w:val="20"/>
                <w:szCs w:val="20"/>
              </w:rPr>
            </w:pPr>
          </w:p>
        </w:tc>
        <w:tc>
          <w:tcPr>
            <w:tcW w:w="1242" w:type="dxa"/>
            <w:tcBorders>
              <w:top w:val="nil"/>
              <w:left w:val="nil"/>
              <w:bottom w:val="single" w:sz="4" w:space="0" w:color="auto"/>
              <w:right w:val="nil"/>
            </w:tcBorders>
            <w:noWrap/>
            <w:vAlign w:val="center"/>
            <w:hideMark/>
          </w:tcPr>
          <w:p w14:paraId="72F548C1"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46F5051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c>
          <w:tcPr>
            <w:tcW w:w="1247" w:type="dxa"/>
            <w:gridSpan w:val="2"/>
            <w:tcBorders>
              <w:top w:val="nil"/>
              <w:left w:val="nil"/>
              <w:bottom w:val="single" w:sz="4" w:space="0" w:color="auto"/>
              <w:right w:val="nil"/>
            </w:tcBorders>
            <w:noWrap/>
            <w:vAlign w:val="center"/>
            <w:hideMark/>
          </w:tcPr>
          <w:p w14:paraId="40D1B35A"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7DA55A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r>
      <w:tr w:rsidR="00171CB2" w:rsidRPr="00500F2F" w14:paraId="3A6EA634" w14:textId="77777777" w:rsidTr="000E4009">
        <w:trPr>
          <w:gridAfter w:val="1"/>
          <w:wAfter w:w="9" w:type="dxa"/>
          <w:trHeight w:val="287"/>
          <w:jc w:val="center"/>
        </w:trPr>
        <w:tc>
          <w:tcPr>
            <w:tcW w:w="2431" w:type="dxa"/>
            <w:noWrap/>
            <w:vAlign w:val="center"/>
            <w:hideMark/>
          </w:tcPr>
          <w:p w14:paraId="2FA159D2"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CL] Contract Length </w:t>
            </w:r>
          </w:p>
        </w:tc>
        <w:tc>
          <w:tcPr>
            <w:tcW w:w="1242" w:type="dxa"/>
            <w:noWrap/>
            <w:vAlign w:val="center"/>
            <w:hideMark/>
          </w:tcPr>
          <w:p w14:paraId="5BFFA195" w14:textId="4689FFEF"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279</w:t>
            </w:r>
            <w:r w:rsidRPr="00500F2F">
              <w:rPr>
                <w:color w:val="000000"/>
                <w:sz w:val="20"/>
                <w:szCs w:val="20"/>
              </w:rPr>
              <w:t>***</w:t>
            </w:r>
          </w:p>
        </w:tc>
        <w:tc>
          <w:tcPr>
            <w:tcW w:w="1059" w:type="dxa"/>
            <w:gridSpan w:val="2"/>
            <w:noWrap/>
            <w:vAlign w:val="center"/>
          </w:tcPr>
          <w:p w14:paraId="78E6B83A" w14:textId="161A6A1C"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7</w:t>
            </w:r>
          </w:p>
        </w:tc>
        <w:tc>
          <w:tcPr>
            <w:tcW w:w="1247" w:type="dxa"/>
            <w:gridSpan w:val="2"/>
            <w:noWrap/>
            <w:vAlign w:val="center"/>
            <w:hideMark/>
          </w:tcPr>
          <w:p w14:paraId="463686E0" w14:textId="6586D868"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453</w:t>
            </w:r>
            <w:r w:rsidRPr="00500F2F">
              <w:rPr>
                <w:color w:val="000000"/>
                <w:sz w:val="20"/>
                <w:szCs w:val="20"/>
              </w:rPr>
              <w:t>***</w:t>
            </w:r>
          </w:p>
        </w:tc>
        <w:tc>
          <w:tcPr>
            <w:tcW w:w="1067" w:type="dxa"/>
            <w:gridSpan w:val="2"/>
            <w:noWrap/>
            <w:vAlign w:val="center"/>
          </w:tcPr>
          <w:p w14:paraId="34E11851" w14:textId="56116F1B"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090</w:t>
            </w:r>
          </w:p>
        </w:tc>
      </w:tr>
      <w:tr w:rsidR="00171CB2" w:rsidRPr="00500F2F" w14:paraId="7B3C6699" w14:textId="77777777" w:rsidTr="000E4009">
        <w:trPr>
          <w:gridAfter w:val="1"/>
          <w:wAfter w:w="9" w:type="dxa"/>
          <w:trHeight w:val="287"/>
          <w:jc w:val="center"/>
        </w:trPr>
        <w:tc>
          <w:tcPr>
            <w:tcW w:w="2431" w:type="dxa"/>
            <w:noWrap/>
            <w:vAlign w:val="center"/>
            <w:hideMark/>
          </w:tcPr>
          <w:p w14:paraId="41EAFD5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SS] Scheme Support </w:t>
            </w:r>
          </w:p>
        </w:tc>
        <w:tc>
          <w:tcPr>
            <w:tcW w:w="1242" w:type="dxa"/>
            <w:noWrap/>
            <w:vAlign w:val="center"/>
            <w:hideMark/>
          </w:tcPr>
          <w:p w14:paraId="6F06EF3D" w14:textId="7C0608C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0</w:t>
            </w:r>
          </w:p>
        </w:tc>
        <w:tc>
          <w:tcPr>
            <w:tcW w:w="1059" w:type="dxa"/>
            <w:gridSpan w:val="2"/>
            <w:noWrap/>
            <w:vAlign w:val="center"/>
          </w:tcPr>
          <w:p w14:paraId="7814ED2B" w14:textId="371E8289"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55DB8E1F" w14:textId="2E67081C" w:rsidR="00171CB2" w:rsidRPr="00500F2F" w:rsidRDefault="00171CB2" w:rsidP="00691156">
            <w:pPr>
              <w:spacing w:line="276" w:lineRule="auto"/>
              <w:ind w:firstLine="0"/>
              <w:jc w:val="left"/>
              <w:rPr>
                <w:color w:val="000000"/>
                <w:sz w:val="20"/>
                <w:szCs w:val="20"/>
              </w:rPr>
            </w:pPr>
            <w:r>
              <w:rPr>
                <w:color w:val="000000"/>
                <w:sz w:val="20"/>
                <w:szCs w:val="20"/>
              </w:rPr>
              <w:t>-</w:t>
            </w:r>
            <w:r w:rsidRPr="00500F2F">
              <w:rPr>
                <w:color w:val="000000"/>
                <w:sz w:val="20"/>
                <w:szCs w:val="20"/>
              </w:rPr>
              <w:t>0.</w:t>
            </w:r>
            <w:r>
              <w:rPr>
                <w:color w:val="000000"/>
                <w:sz w:val="20"/>
                <w:szCs w:val="20"/>
              </w:rPr>
              <w:t>224**</w:t>
            </w:r>
          </w:p>
        </w:tc>
        <w:tc>
          <w:tcPr>
            <w:tcW w:w="1067" w:type="dxa"/>
            <w:gridSpan w:val="2"/>
            <w:noWrap/>
            <w:vAlign w:val="center"/>
          </w:tcPr>
          <w:p w14:paraId="62E80CB5" w14:textId="1514EC7D"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11</w:t>
            </w:r>
          </w:p>
        </w:tc>
      </w:tr>
      <w:tr w:rsidR="00171CB2" w:rsidRPr="00500F2F" w14:paraId="7C44FE63" w14:textId="77777777" w:rsidTr="000E4009">
        <w:trPr>
          <w:gridAfter w:val="1"/>
          <w:wAfter w:w="9" w:type="dxa"/>
          <w:trHeight w:val="287"/>
          <w:jc w:val="center"/>
        </w:trPr>
        <w:tc>
          <w:tcPr>
            <w:tcW w:w="2431" w:type="dxa"/>
            <w:noWrap/>
            <w:vAlign w:val="center"/>
            <w:hideMark/>
          </w:tcPr>
          <w:p w14:paraId="5738FC88"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SOS] Structure of Scheme</w:t>
            </w:r>
          </w:p>
        </w:tc>
        <w:tc>
          <w:tcPr>
            <w:tcW w:w="1242" w:type="dxa"/>
            <w:noWrap/>
            <w:vAlign w:val="center"/>
            <w:hideMark/>
          </w:tcPr>
          <w:p w14:paraId="403CDE79" w14:textId="56169047" w:rsidR="00171CB2" w:rsidRPr="00500F2F" w:rsidRDefault="00171CB2" w:rsidP="00BA4539">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BA4539">
              <w:rPr>
                <w:color w:val="000000"/>
                <w:sz w:val="20"/>
                <w:szCs w:val="20"/>
              </w:rPr>
              <w:t>426</w:t>
            </w:r>
            <w:r w:rsidRPr="00500F2F">
              <w:rPr>
                <w:color w:val="000000"/>
                <w:sz w:val="20"/>
                <w:szCs w:val="20"/>
              </w:rPr>
              <w:t>**</w:t>
            </w:r>
            <w:r>
              <w:rPr>
                <w:color w:val="000000"/>
                <w:sz w:val="20"/>
                <w:szCs w:val="20"/>
              </w:rPr>
              <w:t>*</w:t>
            </w:r>
          </w:p>
        </w:tc>
        <w:tc>
          <w:tcPr>
            <w:tcW w:w="1059" w:type="dxa"/>
            <w:gridSpan w:val="2"/>
            <w:noWrap/>
            <w:vAlign w:val="center"/>
          </w:tcPr>
          <w:p w14:paraId="7A2FA577" w14:textId="304BD36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10EBBA73" w14:textId="3723A6BD" w:rsidR="00171CB2" w:rsidRPr="00500F2F" w:rsidRDefault="00171CB2" w:rsidP="00691156">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311</w:t>
            </w:r>
            <w:r w:rsidRPr="00500F2F">
              <w:rPr>
                <w:color w:val="000000"/>
                <w:sz w:val="20"/>
                <w:szCs w:val="20"/>
              </w:rPr>
              <w:t>**</w:t>
            </w:r>
            <w:r>
              <w:rPr>
                <w:color w:val="000000"/>
                <w:sz w:val="20"/>
                <w:szCs w:val="20"/>
              </w:rPr>
              <w:t>*</w:t>
            </w:r>
          </w:p>
        </w:tc>
        <w:tc>
          <w:tcPr>
            <w:tcW w:w="1067" w:type="dxa"/>
            <w:gridSpan w:val="2"/>
            <w:noWrap/>
            <w:vAlign w:val="center"/>
          </w:tcPr>
          <w:p w14:paraId="3E5C76C3" w14:textId="63DBC08E"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06</w:t>
            </w:r>
          </w:p>
        </w:tc>
      </w:tr>
      <w:tr w:rsidR="00171CB2" w:rsidRPr="00500F2F" w14:paraId="0A448415" w14:textId="77777777" w:rsidTr="000E4009">
        <w:trPr>
          <w:gridAfter w:val="1"/>
          <w:wAfter w:w="9" w:type="dxa"/>
          <w:trHeight w:val="287"/>
          <w:jc w:val="center"/>
        </w:trPr>
        <w:tc>
          <w:tcPr>
            <w:tcW w:w="2431" w:type="dxa"/>
            <w:noWrap/>
            <w:vAlign w:val="center"/>
            <w:hideMark/>
          </w:tcPr>
          <w:p w14:paraId="7DE01D36"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COS] Subsidy</w:t>
            </w:r>
          </w:p>
        </w:tc>
        <w:tc>
          <w:tcPr>
            <w:tcW w:w="1242" w:type="dxa"/>
            <w:noWrap/>
            <w:vAlign w:val="center"/>
            <w:hideMark/>
          </w:tcPr>
          <w:p w14:paraId="19CDAD8F" w14:textId="7D293971" w:rsidR="00171CB2" w:rsidRPr="00500F2F" w:rsidRDefault="00171CB2" w:rsidP="00BA4539">
            <w:pPr>
              <w:spacing w:line="276" w:lineRule="auto"/>
              <w:ind w:firstLine="0"/>
              <w:jc w:val="left"/>
              <w:rPr>
                <w:color w:val="000000"/>
                <w:sz w:val="20"/>
                <w:szCs w:val="20"/>
              </w:rPr>
            </w:pPr>
            <w:r>
              <w:rPr>
                <w:color w:val="000000"/>
                <w:sz w:val="20"/>
                <w:szCs w:val="20"/>
              </w:rPr>
              <w:t>0</w:t>
            </w:r>
            <w:r w:rsidRPr="00500F2F">
              <w:rPr>
                <w:color w:val="000000"/>
                <w:sz w:val="20"/>
                <w:szCs w:val="20"/>
              </w:rPr>
              <w:t>.</w:t>
            </w:r>
            <w:r w:rsidR="00BA4539">
              <w:rPr>
                <w:color w:val="000000"/>
                <w:sz w:val="20"/>
                <w:szCs w:val="20"/>
              </w:rPr>
              <w:t>013</w:t>
            </w:r>
            <w:r w:rsidRPr="00500F2F">
              <w:rPr>
                <w:color w:val="000000"/>
                <w:sz w:val="20"/>
                <w:szCs w:val="20"/>
              </w:rPr>
              <w:t>***</w:t>
            </w:r>
          </w:p>
        </w:tc>
        <w:tc>
          <w:tcPr>
            <w:tcW w:w="1059" w:type="dxa"/>
            <w:gridSpan w:val="2"/>
            <w:noWrap/>
            <w:vAlign w:val="center"/>
          </w:tcPr>
          <w:p w14:paraId="0288140E" w14:textId="24FD669C" w:rsidR="00171CB2" w:rsidRPr="00500F2F" w:rsidRDefault="00171CB2" w:rsidP="00691156">
            <w:pPr>
              <w:spacing w:line="276" w:lineRule="auto"/>
              <w:ind w:firstLine="0"/>
              <w:jc w:val="left"/>
              <w:rPr>
                <w:color w:val="000000"/>
                <w:sz w:val="20"/>
                <w:szCs w:val="20"/>
              </w:rPr>
            </w:pPr>
            <w:r w:rsidRPr="00500F2F">
              <w:rPr>
                <w:color w:val="000000"/>
                <w:sz w:val="20"/>
                <w:szCs w:val="20"/>
              </w:rPr>
              <w:t>0.00</w:t>
            </w:r>
            <w:r w:rsidR="00BA4539">
              <w:rPr>
                <w:color w:val="000000"/>
                <w:sz w:val="20"/>
                <w:szCs w:val="20"/>
              </w:rPr>
              <w:t>1</w:t>
            </w:r>
          </w:p>
        </w:tc>
        <w:tc>
          <w:tcPr>
            <w:tcW w:w="1247" w:type="dxa"/>
            <w:gridSpan w:val="2"/>
            <w:noWrap/>
            <w:vAlign w:val="center"/>
            <w:hideMark/>
          </w:tcPr>
          <w:p w14:paraId="39760D0A" w14:textId="067683F9" w:rsidR="00171CB2" w:rsidRPr="00500F2F" w:rsidRDefault="00171CB2" w:rsidP="00691156">
            <w:pPr>
              <w:spacing w:line="276" w:lineRule="auto"/>
              <w:ind w:firstLine="0"/>
              <w:jc w:val="left"/>
              <w:rPr>
                <w:color w:val="000000"/>
                <w:sz w:val="20"/>
                <w:szCs w:val="20"/>
              </w:rPr>
            </w:pPr>
            <w:r>
              <w:rPr>
                <w:color w:val="000000"/>
                <w:sz w:val="20"/>
                <w:szCs w:val="20"/>
              </w:rPr>
              <w:t>0</w:t>
            </w:r>
            <w:r w:rsidRPr="00500F2F">
              <w:rPr>
                <w:color w:val="000000"/>
                <w:sz w:val="20"/>
                <w:szCs w:val="20"/>
              </w:rPr>
              <w:t>.</w:t>
            </w:r>
            <w:r>
              <w:rPr>
                <w:color w:val="000000"/>
                <w:sz w:val="20"/>
                <w:szCs w:val="20"/>
              </w:rPr>
              <w:t>245</w:t>
            </w:r>
            <w:r w:rsidRPr="00500F2F">
              <w:rPr>
                <w:color w:val="000000"/>
                <w:sz w:val="20"/>
                <w:szCs w:val="20"/>
              </w:rPr>
              <w:t>***</w:t>
            </w:r>
          </w:p>
        </w:tc>
        <w:tc>
          <w:tcPr>
            <w:tcW w:w="1067" w:type="dxa"/>
            <w:gridSpan w:val="2"/>
            <w:noWrap/>
            <w:vAlign w:val="center"/>
          </w:tcPr>
          <w:p w14:paraId="00DF1C12" w14:textId="77385676"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030</w:t>
            </w:r>
          </w:p>
        </w:tc>
      </w:tr>
      <w:tr w:rsidR="00171CB2" w:rsidRPr="00500F2F" w14:paraId="2C8C2560" w14:textId="77777777" w:rsidTr="000E4009">
        <w:trPr>
          <w:gridAfter w:val="1"/>
          <w:wAfter w:w="9" w:type="dxa"/>
          <w:trHeight w:val="333"/>
          <w:jc w:val="center"/>
        </w:trPr>
        <w:tc>
          <w:tcPr>
            <w:tcW w:w="2431" w:type="dxa"/>
            <w:tcBorders>
              <w:top w:val="nil"/>
              <w:left w:val="nil"/>
              <w:bottom w:val="single" w:sz="4" w:space="0" w:color="auto"/>
              <w:right w:val="nil"/>
            </w:tcBorders>
            <w:noWrap/>
            <w:vAlign w:val="center"/>
            <w:hideMark/>
          </w:tcPr>
          <w:p w14:paraId="018BCD2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N0] Nothing option</w:t>
            </w:r>
          </w:p>
        </w:tc>
        <w:tc>
          <w:tcPr>
            <w:tcW w:w="1242" w:type="dxa"/>
            <w:tcBorders>
              <w:top w:val="nil"/>
              <w:left w:val="nil"/>
              <w:bottom w:val="single" w:sz="4" w:space="0" w:color="auto"/>
              <w:right w:val="nil"/>
            </w:tcBorders>
            <w:noWrap/>
            <w:vAlign w:val="center"/>
            <w:hideMark/>
          </w:tcPr>
          <w:p w14:paraId="6B4B41DA" w14:textId="395CFF4E" w:rsidR="00171CB2" w:rsidRPr="00500F2F" w:rsidRDefault="00BA4539" w:rsidP="00BA4539">
            <w:pPr>
              <w:spacing w:line="276" w:lineRule="auto"/>
              <w:ind w:firstLine="0"/>
              <w:jc w:val="left"/>
              <w:rPr>
                <w:color w:val="000000"/>
                <w:sz w:val="20"/>
                <w:szCs w:val="20"/>
              </w:rPr>
            </w:pPr>
            <w:r>
              <w:rPr>
                <w:color w:val="000000"/>
                <w:sz w:val="20"/>
                <w:szCs w:val="20"/>
              </w:rPr>
              <w:t>1</w:t>
            </w:r>
            <w:r w:rsidR="00171CB2">
              <w:rPr>
                <w:color w:val="000000"/>
                <w:sz w:val="20"/>
                <w:szCs w:val="20"/>
              </w:rPr>
              <w:t>.</w:t>
            </w:r>
            <w:r>
              <w:rPr>
                <w:color w:val="000000"/>
                <w:sz w:val="20"/>
                <w:szCs w:val="20"/>
              </w:rPr>
              <w:t>090</w:t>
            </w:r>
            <w:r w:rsidR="00171CB2"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12A2C1D" w14:textId="0B282607"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sidR="00BA4539">
              <w:rPr>
                <w:color w:val="000000"/>
                <w:sz w:val="20"/>
                <w:szCs w:val="20"/>
              </w:rPr>
              <w:t>177</w:t>
            </w:r>
          </w:p>
        </w:tc>
        <w:tc>
          <w:tcPr>
            <w:tcW w:w="1247" w:type="dxa"/>
            <w:gridSpan w:val="2"/>
            <w:tcBorders>
              <w:top w:val="nil"/>
              <w:left w:val="nil"/>
              <w:bottom w:val="single" w:sz="4" w:space="0" w:color="auto"/>
              <w:right w:val="nil"/>
            </w:tcBorders>
            <w:noWrap/>
            <w:vAlign w:val="center"/>
            <w:hideMark/>
          </w:tcPr>
          <w:p w14:paraId="09EB2EFA" w14:textId="3A20F703" w:rsidR="00171CB2" w:rsidRPr="00500F2F" w:rsidRDefault="00171CB2" w:rsidP="00691156">
            <w:pPr>
              <w:spacing w:line="276" w:lineRule="auto"/>
              <w:ind w:firstLine="0"/>
              <w:jc w:val="left"/>
              <w:rPr>
                <w:color w:val="000000"/>
                <w:sz w:val="20"/>
                <w:szCs w:val="20"/>
              </w:rPr>
            </w:pPr>
            <w:r>
              <w:rPr>
                <w:color w:val="000000"/>
                <w:sz w:val="20"/>
                <w:szCs w:val="20"/>
              </w:rPr>
              <w:t>0.092</w:t>
            </w:r>
            <w:r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E75E984" w14:textId="059B1475"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222</w:t>
            </w:r>
          </w:p>
        </w:tc>
      </w:tr>
      <w:tr w:rsidR="00691156" w:rsidRPr="00500F2F" w14:paraId="010C6441" w14:textId="77777777" w:rsidTr="000E4009">
        <w:trPr>
          <w:gridAfter w:val="1"/>
          <w:wAfter w:w="9" w:type="dxa"/>
          <w:trHeight w:val="70"/>
          <w:jc w:val="center"/>
        </w:trPr>
        <w:tc>
          <w:tcPr>
            <w:tcW w:w="2431" w:type="dxa"/>
            <w:tcBorders>
              <w:top w:val="single" w:sz="4" w:space="0" w:color="auto"/>
              <w:left w:val="nil"/>
              <w:bottom w:val="nil"/>
              <w:right w:val="nil"/>
            </w:tcBorders>
            <w:noWrap/>
            <w:vAlign w:val="bottom"/>
          </w:tcPr>
          <w:p w14:paraId="335C5CC2" w14:textId="77777777" w:rsidR="00691156" w:rsidRPr="00500F2F" w:rsidRDefault="00691156" w:rsidP="00691156">
            <w:pPr>
              <w:spacing w:line="276" w:lineRule="auto"/>
              <w:ind w:firstLine="0"/>
              <w:jc w:val="left"/>
              <w:rPr>
                <w:color w:val="000000"/>
                <w:sz w:val="20"/>
                <w:szCs w:val="20"/>
              </w:rPr>
            </w:pPr>
            <w:r w:rsidRPr="00500F2F">
              <w:rPr>
                <w:rFonts w:eastAsiaTheme="minorHAnsi"/>
                <w:i/>
                <w:sz w:val="20"/>
                <w:szCs w:val="20"/>
              </w:rPr>
              <w:t>Model summary</w:t>
            </w:r>
          </w:p>
        </w:tc>
        <w:tc>
          <w:tcPr>
            <w:tcW w:w="1242" w:type="dxa"/>
            <w:tcBorders>
              <w:top w:val="single" w:sz="4" w:space="0" w:color="auto"/>
              <w:left w:val="nil"/>
              <w:bottom w:val="nil"/>
              <w:right w:val="nil"/>
            </w:tcBorders>
            <w:noWrap/>
            <w:vAlign w:val="bottom"/>
          </w:tcPr>
          <w:p w14:paraId="795F3D6A" w14:textId="77777777" w:rsidR="00691156" w:rsidRPr="00500F2F" w:rsidRDefault="00691156" w:rsidP="00691156">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55C3FB86" w14:textId="77777777" w:rsidR="00691156" w:rsidRPr="00500F2F" w:rsidRDefault="00691156" w:rsidP="00691156">
            <w:pPr>
              <w:spacing w:line="276" w:lineRule="auto"/>
              <w:ind w:firstLine="0"/>
              <w:jc w:val="left"/>
              <w:rPr>
                <w:color w:val="000000"/>
                <w:sz w:val="20"/>
                <w:szCs w:val="20"/>
              </w:rPr>
            </w:pPr>
          </w:p>
        </w:tc>
        <w:tc>
          <w:tcPr>
            <w:tcW w:w="1247" w:type="dxa"/>
            <w:gridSpan w:val="2"/>
            <w:tcBorders>
              <w:top w:val="single" w:sz="4" w:space="0" w:color="auto"/>
              <w:left w:val="nil"/>
              <w:bottom w:val="nil"/>
              <w:right w:val="nil"/>
            </w:tcBorders>
            <w:noWrap/>
            <w:vAlign w:val="center"/>
          </w:tcPr>
          <w:p w14:paraId="5A9532CC" w14:textId="77777777" w:rsidR="00691156" w:rsidRPr="00500F2F" w:rsidRDefault="00691156" w:rsidP="00691156">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28CAA443" w14:textId="77777777" w:rsidR="00691156" w:rsidRPr="00500F2F" w:rsidRDefault="00691156" w:rsidP="00691156">
            <w:pPr>
              <w:spacing w:line="276" w:lineRule="auto"/>
              <w:ind w:firstLine="0"/>
              <w:jc w:val="left"/>
              <w:rPr>
                <w:color w:val="000000"/>
                <w:sz w:val="20"/>
                <w:szCs w:val="20"/>
              </w:rPr>
            </w:pPr>
          </w:p>
        </w:tc>
      </w:tr>
      <w:tr w:rsidR="00691156" w:rsidRPr="00500F2F" w14:paraId="14A26AAE" w14:textId="77777777" w:rsidTr="000E4009">
        <w:trPr>
          <w:gridAfter w:val="1"/>
          <w:wAfter w:w="9" w:type="dxa"/>
          <w:trHeight w:val="333"/>
          <w:jc w:val="center"/>
        </w:trPr>
        <w:tc>
          <w:tcPr>
            <w:tcW w:w="2431" w:type="dxa"/>
            <w:noWrap/>
            <w:vAlign w:val="center"/>
          </w:tcPr>
          <w:p w14:paraId="536EB0C8"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No of observations</w:t>
            </w:r>
          </w:p>
        </w:tc>
        <w:tc>
          <w:tcPr>
            <w:tcW w:w="1242" w:type="dxa"/>
            <w:noWrap/>
            <w:vAlign w:val="center"/>
          </w:tcPr>
          <w:p w14:paraId="5880D813"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1EE3A06" w14:textId="77777777" w:rsidR="00691156" w:rsidRPr="00500F2F" w:rsidRDefault="00691156" w:rsidP="00691156">
            <w:pPr>
              <w:spacing w:line="276" w:lineRule="auto"/>
              <w:ind w:firstLine="0"/>
              <w:jc w:val="left"/>
              <w:rPr>
                <w:color w:val="000000"/>
                <w:sz w:val="20"/>
                <w:szCs w:val="20"/>
              </w:rPr>
            </w:pPr>
          </w:p>
        </w:tc>
        <w:tc>
          <w:tcPr>
            <w:tcW w:w="1247" w:type="dxa"/>
            <w:gridSpan w:val="2"/>
            <w:noWrap/>
            <w:vAlign w:val="center"/>
          </w:tcPr>
          <w:p w14:paraId="0B34F251"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0940C3C1" w14:textId="77777777" w:rsidR="00691156" w:rsidRPr="00500F2F" w:rsidRDefault="00691156" w:rsidP="00691156">
            <w:pPr>
              <w:spacing w:line="276" w:lineRule="auto"/>
              <w:ind w:firstLine="0"/>
              <w:jc w:val="left"/>
              <w:rPr>
                <w:color w:val="000000"/>
                <w:sz w:val="20"/>
                <w:szCs w:val="20"/>
              </w:rPr>
            </w:pPr>
          </w:p>
        </w:tc>
      </w:tr>
      <w:tr w:rsidR="00691156" w:rsidRPr="00500F2F" w14:paraId="7B35B3FB" w14:textId="77777777" w:rsidTr="000E4009">
        <w:trPr>
          <w:trHeight w:val="333"/>
          <w:jc w:val="center"/>
        </w:trPr>
        <w:tc>
          <w:tcPr>
            <w:tcW w:w="2431" w:type="dxa"/>
            <w:noWrap/>
            <w:vAlign w:val="center"/>
            <w:hideMark/>
          </w:tcPr>
          <w:p w14:paraId="35E34517" w14:textId="77777777" w:rsidR="00691156" w:rsidRPr="00500F2F" w:rsidRDefault="00691156" w:rsidP="00691156">
            <w:pPr>
              <w:spacing w:line="276" w:lineRule="auto"/>
              <w:ind w:firstLine="0"/>
              <w:rPr>
                <w:rFonts w:eastAsiaTheme="minorHAnsi"/>
                <w:i/>
                <w:sz w:val="20"/>
                <w:szCs w:val="20"/>
              </w:rPr>
            </w:pPr>
            <w:r w:rsidRPr="00500F2F">
              <w:rPr>
                <w:color w:val="000000"/>
                <w:sz w:val="20"/>
                <w:szCs w:val="20"/>
              </w:rPr>
              <w:t>Log likelihood</w:t>
            </w:r>
          </w:p>
        </w:tc>
        <w:tc>
          <w:tcPr>
            <w:tcW w:w="1242" w:type="dxa"/>
            <w:noWrap/>
            <w:vAlign w:val="center"/>
            <w:hideMark/>
          </w:tcPr>
          <w:p w14:paraId="6ADE5FD1" w14:textId="29DAD446" w:rsidR="00691156" w:rsidRPr="00500F2F" w:rsidRDefault="00691156" w:rsidP="00BA4539">
            <w:pPr>
              <w:spacing w:line="276" w:lineRule="auto"/>
              <w:ind w:firstLine="0"/>
              <w:rPr>
                <w:rFonts w:eastAsiaTheme="minorHAnsi"/>
                <w:sz w:val="20"/>
                <w:szCs w:val="20"/>
              </w:rPr>
            </w:pPr>
            <w:r w:rsidRPr="00500F2F">
              <w:rPr>
                <w:color w:val="000000"/>
                <w:sz w:val="20"/>
                <w:szCs w:val="20"/>
              </w:rPr>
              <w:t>-</w:t>
            </w:r>
            <w:r w:rsidR="00BA4539">
              <w:rPr>
                <w:color w:val="000000"/>
                <w:sz w:val="20"/>
                <w:szCs w:val="20"/>
              </w:rPr>
              <w:t>405.252</w:t>
            </w:r>
          </w:p>
        </w:tc>
        <w:tc>
          <w:tcPr>
            <w:tcW w:w="839" w:type="dxa"/>
            <w:noWrap/>
            <w:vAlign w:val="center"/>
            <w:hideMark/>
          </w:tcPr>
          <w:p w14:paraId="700EB44F" w14:textId="77777777" w:rsidR="00691156" w:rsidRPr="00500F2F" w:rsidRDefault="00691156" w:rsidP="00691156">
            <w:pPr>
              <w:spacing w:line="276" w:lineRule="auto"/>
              <w:ind w:firstLine="0"/>
              <w:rPr>
                <w:rFonts w:eastAsiaTheme="minorHAnsi"/>
                <w:sz w:val="20"/>
                <w:szCs w:val="20"/>
              </w:rPr>
            </w:pPr>
          </w:p>
        </w:tc>
        <w:tc>
          <w:tcPr>
            <w:tcW w:w="290" w:type="dxa"/>
            <w:gridSpan w:val="2"/>
            <w:noWrap/>
            <w:vAlign w:val="center"/>
            <w:hideMark/>
          </w:tcPr>
          <w:p w14:paraId="7F281D60" w14:textId="77777777" w:rsidR="00691156" w:rsidRPr="00500F2F" w:rsidRDefault="00691156" w:rsidP="00691156">
            <w:pPr>
              <w:spacing w:line="276" w:lineRule="auto"/>
              <w:ind w:firstLine="0"/>
              <w:rPr>
                <w:rFonts w:eastAsiaTheme="minorHAnsi"/>
                <w:sz w:val="20"/>
                <w:szCs w:val="20"/>
              </w:rPr>
            </w:pPr>
          </w:p>
        </w:tc>
        <w:tc>
          <w:tcPr>
            <w:tcW w:w="1925" w:type="dxa"/>
            <w:gridSpan w:val="2"/>
            <w:noWrap/>
            <w:vAlign w:val="center"/>
            <w:hideMark/>
          </w:tcPr>
          <w:p w14:paraId="40FBF49F" w14:textId="397AD30B" w:rsidR="00691156" w:rsidRPr="00500F2F" w:rsidRDefault="00691156" w:rsidP="00171CB2">
            <w:pPr>
              <w:spacing w:line="276" w:lineRule="auto"/>
              <w:ind w:firstLine="0"/>
              <w:jc w:val="left"/>
              <w:rPr>
                <w:rFonts w:eastAsiaTheme="minorHAnsi"/>
                <w:sz w:val="20"/>
                <w:szCs w:val="20"/>
              </w:rPr>
            </w:pPr>
            <w:r w:rsidRPr="00500F2F">
              <w:rPr>
                <w:color w:val="000000"/>
                <w:sz w:val="20"/>
                <w:szCs w:val="20"/>
              </w:rPr>
              <w:t>-</w:t>
            </w:r>
            <w:r w:rsidR="00171CB2">
              <w:rPr>
                <w:color w:val="000000"/>
                <w:sz w:val="20"/>
                <w:szCs w:val="20"/>
              </w:rPr>
              <w:t>271.767</w:t>
            </w:r>
          </w:p>
        </w:tc>
        <w:tc>
          <w:tcPr>
            <w:tcW w:w="328" w:type="dxa"/>
            <w:gridSpan w:val="2"/>
            <w:tcBorders>
              <w:left w:val="nil"/>
              <w:bottom w:val="nil"/>
              <w:right w:val="nil"/>
            </w:tcBorders>
            <w:noWrap/>
            <w:vAlign w:val="bottom"/>
            <w:hideMark/>
          </w:tcPr>
          <w:p w14:paraId="1CE43E46" w14:textId="77777777" w:rsidR="00691156" w:rsidRPr="00500F2F" w:rsidRDefault="00691156" w:rsidP="00691156">
            <w:pPr>
              <w:spacing w:line="276" w:lineRule="auto"/>
              <w:ind w:firstLine="0"/>
              <w:jc w:val="left"/>
              <w:rPr>
                <w:rFonts w:eastAsiaTheme="minorHAnsi"/>
                <w:sz w:val="20"/>
                <w:szCs w:val="20"/>
              </w:rPr>
            </w:pPr>
          </w:p>
        </w:tc>
      </w:tr>
      <w:tr w:rsidR="00691156" w:rsidRPr="00500F2F" w14:paraId="6177A4CE" w14:textId="77777777" w:rsidTr="000E4009">
        <w:trPr>
          <w:trHeight w:val="333"/>
          <w:jc w:val="center"/>
        </w:trPr>
        <w:tc>
          <w:tcPr>
            <w:tcW w:w="2431" w:type="dxa"/>
            <w:tcBorders>
              <w:top w:val="nil"/>
              <w:left w:val="nil"/>
              <w:bottom w:val="single" w:sz="4" w:space="0" w:color="auto"/>
              <w:right w:val="nil"/>
            </w:tcBorders>
            <w:noWrap/>
            <w:vAlign w:val="center"/>
            <w:hideMark/>
          </w:tcPr>
          <w:p w14:paraId="472A8666" w14:textId="13290595" w:rsidR="00691156" w:rsidRPr="00500F2F" w:rsidRDefault="00691156" w:rsidP="00691156">
            <w:pPr>
              <w:spacing w:line="276" w:lineRule="auto"/>
              <w:ind w:firstLine="0"/>
              <w:rPr>
                <w:color w:val="000000"/>
                <w:sz w:val="20"/>
                <w:szCs w:val="20"/>
              </w:rPr>
            </w:pPr>
            <w:r w:rsidRPr="00500F2F">
              <w:rPr>
                <w:color w:val="000000"/>
                <w:sz w:val="20"/>
                <w:szCs w:val="20"/>
              </w:rPr>
              <w:t>R</w:t>
            </w:r>
            <w:r w:rsidRPr="00500F2F">
              <w:rPr>
                <w:color w:val="000000"/>
                <w:sz w:val="20"/>
                <w:szCs w:val="20"/>
                <w:vertAlign w:val="superscript"/>
              </w:rPr>
              <w:t>2</w:t>
            </w:r>
          </w:p>
        </w:tc>
        <w:tc>
          <w:tcPr>
            <w:tcW w:w="1242" w:type="dxa"/>
            <w:tcBorders>
              <w:top w:val="nil"/>
              <w:left w:val="nil"/>
              <w:bottom w:val="single" w:sz="4" w:space="0" w:color="auto"/>
              <w:right w:val="nil"/>
            </w:tcBorders>
            <w:noWrap/>
            <w:vAlign w:val="center"/>
            <w:hideMark/>
          </w:tcPr>
          <w:p w14:paraId="4572D6AA" w14:textId="728E501C" w:rsidR="00691156" w:rsidRPr="00500F2F" w:rsidRDefault="00691156"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193</w:t>
            </w:r>
          </w:p>
        </w:tc>
        <w:tc>
          <w:tcPr>
            <w:tcW w:w="839" w:type="dxa"/>
            <w:tcBorders>
              <w:top w:val="nil"/>
              <w:left w:val="nil"/>
              <w:bottom w:val="single" w:sz="4" w:space="0" w:color="auto"/>
              <w:right w:val="nil"/>
            </w:tcBorders>
            <w:noWrap/>
            <w:vAlign w:val="center"/>
            <w:hideMark/>
          </w:tcPr>
          <w:p w14:paraId="61A208E7"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290" w:type="dxa"/>
            <w:gridSpan w:val="2"/>
            <w:tcBorders>
              <w:top w:val="nil"/>
              <w:left w:val="nil"/>
              <w:bottom w:val="single" w:sz="4" w:space="0" w:color="auto"/>
              <w:right w:val="nil"/>
            </w:tcBorders>
            <w:noWrap/>
            <w:vAlign w:val="center"/>
            <w:hideMark/>
          </w:tcPr>
          <w:p w14:paraId="203C7B42"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1925" w:type="dxa"/>
            <w:gridSpan w:val="2"/>
            <w:tcBorders>
              <w:top w:val="nil"/>
              <w:left w:val="nil"/>
              <w:bottom w:val="single" w:sz="4" w:space="0" w:color="auto"/>
              <w:right w:val="nil"/>
            </w:tcBorders>
            <w:noWrap/>
            <w:vAlign w:val="center"/>
            <w:hideMark/>
          </w:tcPr>
          <w:p w14:paraId="4B5157AF" w14:textId="2DD3030E" w:rsidR="00691156" w:rsidRPr="00500F2F" w:rsidRDefault="00691156" w:rsidP="00171CB2">
            <w:pPr>
              <w:spacing w:line="276" w:lineRule="auto"/>
              <w:ind w:firstLine="0"/>
              <w:rPr>
                <w:color w:val="000000"/>
                <w:sz w:val="20"/>
                <w:szCs w:val="20"/>
              </w:rPr>
            </w:pPr>
            <w:r w:rsidRPr="00500F2F">
              <w:rPr>
                <w:color w:val="000000"/>
                <w:sz w:val="20"/>
                <w:szCs w:val="20"/>
              </w:rPr>
              <w:t>0.</w:t>
            </w:r>
            <w:r w:rsidR="00171CB2">
              <w:rPr>
                <w:color w:val="000000"/>
                <w:sz w:val="20"/>
                <w:szCs w:val="20"/>
              </w:rPr>
              <w:t>217</w:t>
            </w:r>
          </w:p>
        </w:tc>
        <w:tc>
          <w:tcPr>
            <w:tcW w:w="328" w:type="dxa"/>
            <w:gridSpan w:val="2"/>
            <w:tcBorders>
              <w:bottom w:val="single" w:sz="4" w:space="0" w:color="auto"/>
            </w:tcBorders>
            <w:noWrap/>
            <w:vAlign w:val="center"/>
            <w:hideMark/>
          </w:tcPr>
          <w:p w14:paraId="0A9DC412" w14:textId="77777777" w:rsidR="00691156" w:rsidRPr="00500F2F" w:rsidRDefault="00691156" w:rsidP="00691156">
            <w:pPr>
              <w:spacing w:line="276" w:lineRule="auto"/>
              <w:ind w:firstLine="0"/>
              <w:rPr>
                <w:rFonts w:eastAsiaTheme="minorHAnsi"/>
                <w:sz w:val="20"/>
                <w:szCs w:val="20"/>
              </w:rPr>
            </w:pPr>
          </w:p>
        </w:tc>
      </w:tr>
      <w:tr w:rsidR="00691156" w:rsidRPr="00500F2F" w14:paraId="2A0F7AE1" w14:textId="77777777" w:rsidTr="000E4009">
        <w:trPr>
          <w:trHeight w:val="333"/>
          <w:jc w:val="center"/>
        </w:trPr>
        <w:tc>
          <w:tcPr>
            <w:tcW w:w="6727" w:type="dxa"/>
            <w:gridSpan w:val="7"/>
            <w:noWrap/>
            <w:vAlign w:val="center"/>
            <w:hideMark/>
          </w:tcPr>
          <w:p w14:paraId="45FA4A81" w14:textId="77777777" w:rsidR="00691156" w:rsidRPr="00500F2F" w:rsidRDefault="00691156" w:rsidP="00691156">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2E08FE45" w14:textId="77777777" w:rsidR="00691156" w:rsidRPr="00500F2F" w:rsidRDefault="00691156" w:rsidP="00691156">
            <w:pPr>
              <w:spacing w:line="276" w:lineRule="auto"/>
              <w:ind w:firstLine="0"/>
              <w:rPr>
                <w:rFonts w:eastAsiaTheme="minorHAnsi"/>
                <w:sz w:val="20"/>
                <w:szCs w:val="20"/>
              </w:rPr>
            </w:pPr>
          </w:p>
        </w:tc>
      </w:tr>
    </w:tbl>
    <w:p w14:paraId="1D2B7766" w14:textId="77777777" w:rsidR="00D81C6D" w:rsidRPr="005669B9" w:rsidRDefault="00D81C6D" w:rsidP="004B1959"/>
    <w:sectPr w:rsidR="00D81C6D" w:rsidRPr="005669B9" w:rsidSect="001258DC">
      <w:footerReference w:type="even" r:id="rId15"/>
      <w:footerReference w:type="default" r:id="rId16"/>
      <w:pgSz w:w="11906" w:h="16838" w:code="9"/>
      <w:pgMar w:top="1440" w:right="1440" w:bottom="1440" w:left="1440" w:header="1701" w:footer="1701"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4DAEAA" w15:done="0"/>
  <w15:commentEx w15:paraId="4B68D937" w15:done="0"/>
  <w15:commentEx w15:paraId="45FCD521" w15:done="0"/>
  <w15:commentEx w15:paraId="06748D05" w15:done="0"/>
  <w15:commentEx w15:paraId="28AEA8BA" w15:done="0"/>
  <w15:commentEx w15:paraId="197E4BE0" w15:done="0"/>
  <w15:commentEx w15:paraId="0D26A0A1" w15:done="0"/>
  <w15:commentEx w15:paraId="6F6B57BC" w15:done="0"/>
  <w15:commentEx w15:paraId="4380015B" w15:done="0"/>
  <w15:commentEx w15:paraId="6385F6E3" w15:done="0"/>
  <w15:commentEx w15:paraId="3730CFA3" w15:done="0"/>
  <w15:commentEx w15:paraId="57D0A6F1" w15:done="0"/>
  <w15:commentEx w15:paraId="0B9E0CC3" w15:done="0"/>
  <w15:commentEx w15:paraId="4A2B9276" w15:done="0"/>
  <w15:commentEx w15:paraId="43F02B09" w15:done="0"/>
  <w15:commentEx w15:paraId="4C979069" w15:done="0"/>
  <w15:commentEx w15:paraId="263B3AA3" w15:done="0"/>
  <w15:commentEx w15:paraId="3AB9FF17" w15:done="0"/>
  <w15:commentEx w15:paraId="008ED55F" w15:done="0"/>
  <w15:commentEx w15:paraId="6EF2854F" w15:done="0"/>
  <w15:commentEx w15:paraId="455AE05F" w15:done="0"/>
  <w15:commentEx w15:paraId="3602E787" w15:done="0"/>
  <w15:commentEx w15:paraId="72E0C2D8" w15:done="0"/>
  <w15:commentEx w15:paraId="15B0EC09" w15:done="0"/>
  <w15:commentEx w15:paraId="4EF715A2" w15:done="0"/>
  <w15:commentEx w15:paraId="37272BA9" w15:done="0"/>
  <w15:commentEx w15:paraId="3F185865" w15:done="0"/>
  <w15:commentEx w15:paraId="21DAA7EA" w15:done="0"/>
  <w15:commentEx w15:paraId="3C12C4EA" w15:done="0"/>
  <w15:commentEx w15:paraId="6F22322F" w15:done="0"/>
  <w15:commentEx w15:paraId="16AFF07C" w15:done="0"/>
  <w15:commentEx w15:paraId="6E7322C9" w15:done="0"/>
  <w15:commentEx w15:paraId="122EECC5" w15:done="0"/>
  <w15:commentEx w15:paraId="70EFA5C8" w15:done="0"/>
  <w15:commentEx w15:paraId="2E4EF83A" w15:done="0"/>
  <w15:commentEx w15:paraId="46F8EFE6" w15:done="0"/>
  <w15:commentEx w15:paraId="03FAD2A0" w15:done="0"/>
  <w15:commentEx w15:paraId="06A2A199" w15:done="0"/>
  <w15:commentEx w15:paraId="00441ED1" w15:done="0"/>
  <w15:commentEx w15:paraId="4F8F3E5D" w15:done="0"/>
  <w15:commentEx w15:paraId="4BD0AC03" w15:done="0"/>
  <w15:commentEx w15:paraId="6C2FCDA6" w15:done="0"/>
  <w15:commentEx w15:paraId="6A8D65E3" w15:done="0"/>
  <w15:commentEx w15:paraId="4732F72F" w15:done="0"/>
  <w15:commentEx w15:paraId="0A6CC19C" w15:done="0"/>
  <w15:commentEx w15:paraId="7FE81DDF" w15:done="0"/>
  <w15:commentEx w15:paraId="46EB4725" w15:done="0"/>
  <w15:commentEx w15:paraId="45B15FC0" w15:done="0"/>
  <w15:commentEx w15:paraId="35D02A7A" w15:done="0"/>
  <w15:commentEx w15:paraId="7722E05C" w15:done="0"/>
  <w15:commentEx w15:paraId="3CC80354" w15:done="0"/>
  <w15:commentEx w15:paraId="2F988FF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595322" w14:textId="77777777" w:rsidR="00B50373" w:rsidRDefault="00B50373">
      <w:pPr>
        <w:spacing w:line="240" w:lineRule="auto"/>
      </w:pPr>
      <w:r>
        <w:separator/>
      </w:r>
    </w:p>
  </w:endnote>
  <w:endnote w:type="continuationSeparator" w:id="0">
    <w:p w14:paraId="7FA5B3AA" w14:textId="77777777" w:rsidR="00B50373" w:rsidRDefault="00B5037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mbx10">
    <w:altName w:val="Vrinda"/>
    <w:panose1 w:val="020B0500000000000000"/>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07895" w14:textId="77777777" w:rsidR="00B50373" w:rsidRDefault="00B5037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A0EE0B8" w14:textId="77777777" w:rsidR="00B50373" w:rsidRDefault="00B5037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FBF90" w14:textId="671EDB22" w:rsidR="00B50373" w:rsidRDefault="00B5037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C3F2B">
      <w:rPr>
        <w:rStyle w:val="PageNumber"/>
        <w:noProof/>
      </w:rPr>
      <w:t>26</w:t>
    </w:r>
    <w:r>
      <w:rPr>
        <w:rStyle w:val="PageNumber"/>
      </w:rPr>
      <w:fldChar w:fldCharType="end"/>
    </w:r>
  </w:p>
  <w:p w14:paraId="47F4B1D5" w14:textId="77777777" w:rsidR="00B50373" w:rsidRDefault="00B50373" w:rsidP="00367B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4CAB49" w14:textId="77777777" w:rsidR="00B50373" w:rsidRDefault="00B50373">
      <w:pPr>
        <w:spacing w:line="240" w:lineRule="auto"/>
      </w:pPr>
      <w:r>
        <w:separator/>
      </w:r>
    </w:p>
  </w:footnote>
  <w:footnote w:type="continuationSeparator" w:id="0">
    <w:p w14:paraId="39391BA9" w14:textId="77777777" w:rsidR="00B50373" w:rsidRDefault="00B50373">
      <w:pPr>
        <w:spacing w:line="240" w:lineRule="auto"/>
      </w:pPr>
      <w:r>
        <w:continuationSeparator/>
      </w:r>
    </w:p>
  </w:footnote>
  <w:footnote w:id="1">
    <w:p w14:paraId="55E5D49B" w14:textId="77777777" w:rsidR="00B50373" w:rsidRDefault="00B50373" w:rsidP="009E1DA2">
      <w:pPr>
        <w:pStyle w:val="FootnoteText"/>
      </w:pPr>
      <w:r w:rsidRPr="006C02E9">
        <w:rPr>
          <w:rStyle w:val="FootnoteReference"/>
        </w:rPr>
        <w:footnoteRef/>
      </w:r>
      <w:r>
        <w:t xml:space="preserve"> </w:t>
      </w:r>
      <w:proofErr w:type="gramStart"/>
      <w:r>
        <w:t>Corresponding to the United Nations Food and Agricultural Organisation (FAO) definition of an ‘at-risk’ breed.</w:t>
      </w:r>
      <w:proofErr w:type="gramEnd"/>
      <w:r>
        <w:t xml:space="preserve"> </w:t>
      </w:r>
    </w:p>
  </w:footnote>
  <w:footnote w:id="2">
    <w:p w14:paraId="0B4C31E7" w14:textId="229011A4" w:rsidR="00B50373" w:rsidRPr="005D63D6" w:rsidRDefault="00B50373">
      <w:pPr>
        <w:pStyle w:val="FootnoteText"/>
      </w:pPr>
      <w:r>
        <w:rPr>
          <w:rStyle w:val="FootnoteReference"/>
        </w:rPr>
        <w:footnoteRef/>
      </w:r>
      <w:r>
        <w:t xml:space="preserve"> Note the </w:t>
      </w:r>
      <w:r w:rsidRPr="00070992">
        <w:t>Mc</w:t>
      </w:r>
      <w:r>
        <w:t>F</w:t>
      </w:r>
      <w:r w:rsidRPr="00070992">
        <w:t>adden pseudo R</w:t>
      </w:r>
      <w:r w:rsidRPr="00070992">
        <w:rPr>
          <w:vertAlign w:val="superscript"/>
        </w:rPr>
        <w:t>2</w:t>
      </w:r>
      <w:r>
        <w:rPr>
          <w:vertAlign w:val="superscript"/>
        </w:rPr>
        <w:t xml:space="preserve"> </w:t>
      </w:r>
      <w:r>
        <w:t>can be interpreted very much like a regression R</w:t>
      </w:r>
      <w:r>
        <w:rPr>
          <w:vertAlign w:val="superscript"/>
        </w:rPr>
        <w:t>2</w:t>
      </w:r>
      <w:r>
        <w:t xml:space="preserve"> value but the goodness of fit will always be much lower in CE modelling (typically between 0.2 to 0.4).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17A37ADA"/>
    <w:multiLevelType w:val="hybridMultilevel"/>
    <w:tmpl w:val="99026804"/>
    <w:lvl w:ilvl="0" w:tplc="07324EE2">
      <w:numFmt w:val="bullet"/>
      <w:lvlText w:val="-"/>
      <w:lvlJc w:val="left"/>
      <w:pPr>
        <w:ind w:left="700" w:hanging="360"/>
      </w:pPr>
      <w:rPr>
        <w:rFonts w:ascii="Times New Roman" w:eastAsia="Times New Roman" w:hAnsi="Times New Roman" w:cs="Times New Roman" w:hint="default"/>
      </w:rPr>
    </w:lvl>
    <w:lvl w:ilvl="1" w:tplc="08090003" w:tentative="1">
      <w:start w:val="1"/>
      <w:numFmt w:val="bullet"/>
      <w:lvlText w:val="o"/>
      <w:lvlJc w:val="left"/>
      <w:pPr>
        <w:ind w:left="1420" w:hanging="360"/>
      </w:pPr>
      <w:rPr>
        <w:rFonts w:ascii="Courier New" w:hAnsi="Courier New" w:cs="Courier New" w:hint="default"/>
      </w:rPr>
    </w:lvl>
    <w:lvl w:ilvl="2" w:tplc="08090005" w:tentative="1">
      <w:start w:val="1"/>
      <w:numFmt w:val="bullet"/>
      <w:lvlText w:val=""/>
      <w:lvlJc w:val="left"/>
      <w:pPr>
        <w:ind w:left="2140" w:hanging="360"/>
      </w:pPr>
      <w:rPr>
        <w:rFonts w:ascii="Wingdings" w:hAnsi="Wingdings" w:hint="default"/>
      </w:rPr>
    </w:lvl>
    <w:lvl w:ilvl="3" w:tplc="08090001" w:tentative="1">
      <w:start w:val="1"/>
      <w:numFmt w:val="bullet"/>
      <w:lvlText w:val=""/>
      <w:lvlJc w:val="left"/>
      <w:pPr>
        <w:ind w:left="2860" w:hanging="360"/>
      </w:pPr>
      <w:rPr>
        <w:rFonts w:ascii="Symbol" w:hAnsi="Symbol" w:hint="default"/>
      </w:rPr>
    </w:lvl>
    <w:lvl w:ilvl="4" w:tplc="08090003" w:tentative="1">
      <w:start w:val="1"/>
      <w:numFmt w:val="bullet"/>
      <w:lvlText w:val="o"/>
      <w:lvlJc w:val="left"/>
      <w:pPr>
        <w:ind w:left="3580" w:hanging="360"/>
      </w:pPr>
      <w:rPr>
        <w:rFonts w:ascii="Courier New" w:hAnsi="Courier New" w:cs="Courier New" w:hint="default"/>
      </w:rPr>
    </w:lvl>
    <w:lvl w:ilvl="5" w:tplc="08090005" w:tentative="1">
      <w:start w:val="1"/>
      <w:numFmt w:val="bullet"/>
      <w:lvlText w:val=""/>
      <w:lvlJc w:val="left"/>
      <w:pPr>
        <w:ind w:left="4300" w:hanging="360"/>
      </w:pPr>
      <w:rPr>
        <w:rFonts w:ascii="Wingdings" w:hAnsi="Wingdings" w:hint="default"/>
      </w:rPr>
    </w:lvl>
    <w:lvl w:ilvl="6" w:tplc="08090001" w:tentative="1">
      <w:start w:val="1"/>
      <w:numFmt w:val="bullet"/>
      <w:lvlText w:val=""/>
      <w:lvlJc w:val="left"/>
      <w:pPr>
        <w:ind w:left="5020" w:hanging="360"/>
      </w:pPr>
      <w:rPr>
        <w:rFonts w:ascii="Symbol" w:hAnsi="Symbol" w:hint="default"/>
      </w:rPr>
    </w:lvl>
    <w:lvl w:ilvl="7" w:tplc="08090003" w:tentative="1">
      <w:start w:val="1"/>
      <w:numFmt w:val="bullet"/>
      <w:lvlText w:val="o"/>
      <w:lvlJc w:val="left"/>
      <w:pPr>
        <w:ind w:left="5740" w:hanging="360"/>
      </w:pPr>
      <w:rPr>
        <w:rFonts w:ascii="Courier New" w:hAnsi="Courier New" w:cs="Courier New" w:hint="default"/>
      </w:rPr>
    </w:lvl>
    <w:lvl w:ilvl="8" w:tplc="08090005" w:tentative="1">
      <w:start w:val="1"/>
      <w:numFmt w:val="bullet"/>
      <w:lvlText w:val=""/>
      <w:lvlJc w:val="left"/>
      <w:pPr>
        <w:ind w:left="6460" w:hanging="360"/>
      </w:pPr>
      <w:rPr>
        <w:rFonts w:ascii="Wingdings" w:hAnsi="Wingdings" w:hint="default"/>
      </w:r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3FD35446"/>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3">
    <w:nsid w:val="45093D67"/>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4">
    <w:nsid w:val="4C017EDE"/>
    <w:multiLevelType w:val="hybridMultilevel"/>
    <w:tmpl w:val="C8F051BC"/>
    <w:lvl w:ilvl="0" w:tplc="901A9878">
      <w:start w:val="1"/>
      <w:numFmt w:val="bullet"/>
      <w:lvlText w:val=""/>
      <w:lvlJc w:val="left"/>
      <w:pPr>
        <w:ind w:left="3479" w:hanging="360"/>
      </w:pPr>
      <w:rPr>
        <w:rFonts w:ascii="Wingdings" w:eastAsia="Times New Roman" w:hAnsi="Wingdings" w:cs="Times New Roman" w:hint="default"/>
      </w:rPr>
    </w:lvl>
    <w:lvl w:ilvl="1" w:tplc="08090003" w:tentative="1">
      <w:start w:val="1"/>
      <w:numFmt w:val="bullet"/>
      <w:lvlText w:val="o"/>
      <w:lvlJc w:val="left"/>
      <w:pPr>
        <w:ind w:left="4199" w:hanging="360"/>
      </w:pPr>
      <w:rPr>
        <w:rFonts w:ascii="Courier New" w:hAnsi="Courier New" w:cs="Courier New" w:hint="default"/>
      </w:rPr>
    </w:lvl>
    <w:lvl w:ilvl="2" w:tplc="08090005" w:tentative="1">
      <w:start w:val="1"/>
      <w:numFmt w:val="bullet"/>
      <w:lvlText w:val=""/>
      <w:lvlJc w:val="left"/>
      <w:pPr>
        <w:ind w:left="4919" w:hanging="360"/>
      </w:pPr>
      <w:rPr>
        <w:rFonts w:ascii="Wingdings" w:hAnsi="Wingdings" w:hint="default"/>
      </w:rPr>
    </w:lvl>
    <w:lvl w:ilvl="3" w:tplc="08090001" w:tentative="1">
      <w:start w:val="1"/>
      <w:numFmt w:val="bullet"/>
      <w:lvlText w:val=""/>
      <w:lvlJc w:val="left"/>
      <w:pPr>
        <w:ind w:left="5639" w:hanging="360"/>
      </w:pPr>
      <w:rPr>
        <w:rFonts w:ascii="Symbol" w:hAnsi="Symbol" w:hint="default"/>
      </w:rPr>
    </w:lvl>
    <w:lvl w:ilvl="4" w:tplc="08090003" w:tentative="1">
      <w:start w:val="1"/>
      <w:numFmt w:val="bullet"/>
      <w:lvlText w:val="o"/>
      <w:lvlJc w:val="left"/>
      <w:pPr>
        <w:ind w:left="6359" w:hanging="360"/>
      </w:pPr>
      <w:rPr>
        <w:rFonts w:ascii="Courier New" w:hAnsi="Courier New" w:cs="Courier New" w:hint="default"/>
      </w:rPr>
    </w:lvl>
    <w:lvl w:ilvl="5" w:tplc="08090005" w:tentative="1">
      <w:start w:val="1"/>
      <w:numFmt w:val="bullet"/>
      <w:lvlText w:val=""/>
      <w:lvlJc w:val="left"/>
      <w:pPr>
        <w:ind w:left="7079" w:hanging="360"/>
      </w:pPr>
      <w:rPr>
        <w:rFonts w:ascii="Wingdings" w:hAnsi="Wingdings" w:hint="default"/>
      </w:rPr>
    </w:lvl>
    <w:lvl w:ilvl="6" w:tplc="08090001" w:tentative="1">
      <w:start w:val="1"/>
      <w:numFmt w:val="bullet"/>
      <w:lvlText w:val=""/>
      <w:lvlJc w:val="left"/>
      <w:pPr>
        <w:ind w:left="7799" w:hanging="360"/>
      </w:pPr>
      <w:rPr>
        <w:rFonts w:ascii="Symbol" w:hAnsi="Symbol" w:hint="default"/>
      </w:rPr>
    </w:lvl>
    <w:lvl w:ilvl="7" w:tplc="08090003" w:tentative="1">
      <w:start w:val="1"/>
      <w:numFmt w:val="bullet"/>
      <w:lvlText w:val="o"/>
      <w:lvlJc w:val="left"/>
      <w:pPr>
        <w:ind w:left="8519" w:hanging="360"/>
      </w:pPr>
      <w:rPr>
        <w:rFonts w:ascii="Courier New" w:hAnsi="Courier New" w:cs="Courier New" w:hint="default"/>
      </w:rPr>
    </w:lvl>
    <w:lvl w:ilvl="8" w:tplc="08090005" w:tentative="1">
      <w:start w:val="1"/>
      <w:numFmt w:val="bullet"/>
      <w:lvlText w:val=""/>
      <w:lvlJc w:val="left"/>
      <w:pPr>
        <w:ind w:left="9239" w:hanging="360"/>
      </w:pPr>
      <w:rPr>
        <w:rFonts w:ascii="Wingdings" w:hAnsi="Wingdings" w:hint="default"/>
      </w:rPr>
    </w:lvl>
  </w:abstractNum>
  <w:abstractNum w:abstractNumId="15">
    <w:nsid w:val="535764D7"/>
    <w:multiLevelType w:val="hybridMultilevel"/>
    <w:tmpl w:val="BFE09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AF06293"/>
    <w:multiLevelType w:val="hybridMultilevel"/>
    <w:tmpl w:val="C1464786"/>
    <w:lvl w:ilvl="0" w:tplc="1C3A55BE">
      <w:start w:val="1"/>
      <w:numFmt w:val="decimal"/>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7">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1855"/>
        </w:tabs>
        <w:ind w:left="1135"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8">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7"/>
  </w:num>
  <w:num w:numId="3">
    <w:abstractNumId w:val="18"/>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4"/>
  </w:num>
  <w:num w:numId="15">
    <w:abstractNumId w:val="16"/>
  </w:num>
  <w:num w:numId="16">
    <w:abstractNumId w:val="12"/>
  </w:num>
  <w:num w:numId="17">
    <w:abstractNumId w:val="13"/>
  </w:num>
  <w:num w:numId="18">
    <w:abstractNumId w:val="10"/>
  </w:num>
  <w:num w:numId="1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AN Dominic">
    <w15:presenceInfo w15:providerId="AD" w15:userId="S-1-5-21-861567501-1417001333-682003330-396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activeWritingStyle w:appName="MSWord" w:lang="en-US" w:vendorID="64" w:dllVersion="131078" w:nlCheck="1" w:checkStyle="1"/>
  <w:proofState w:spelling="clean" w:grammar="clean"/>
  <w:attachedTemplate r:id="rId1"/>
  <w:defaultTabStop w:val="720"/>
  <w:hyphenationZone w:val="425"/>
  <w:noPunctuationKerning/>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0050"/>
    <w:rsid w:val="000020EB"/>
    <w:rsid w:val="00004DA2"/>
    <w:rsid w:val="00013384"/>
    <w:rsid w:val="000147B6"/>
    <w:rsid w:val="0001614F"/>
    <w:rsid w:val="00016311"/>
    <w:rsid w:val="0002042E"/>
    <w:rsid w:val="00020535"/>
    <w:rsid w:val="00020EE6"/>
    <w:rsid w:val="00023E00"/>
    <w:rsid w:val="00024D49"/>
    <w:rsid w:val="0002577D"/>
    <w:rsid w:val="00033FFF"/>
    <w:rsid w:val="00035A61"/>
    <w:rsid w:val="00035DFA"/>
    <w:rsid w:val="0004007C"/>
    <w:rsid w:val="000407C4"/>
    <w:rsid w:val="00044A22"/>
    <w:rsid w:val="000459B3"/>
    <w:rsid w:val="00045FBF"/>
    <w:rsid w:val="000514DB"/>
    <w:rsid w:val="00054278"/>
    <w:rsid w:val="00054CD5"/>
    <w:rsid w:val="00057CEE"/>
    <w:rsid w:val="00060D44"/>
    <w:rsid w:val="00062B09"/>
    <w:rsid w:val="00063AD0"/>
    <w:rsid w:val="00063D84"/>
    <w:rsid w:val="0006569C"/>
    <w:rsid w:val="000670AF"/>
    <w:rsid w:val="000700AF"/>
    <w:rsid w:val="000710F2"/>
    <w:rsid w:val="0007116B"/>
    <w:rsid w:val="00071F34"/>
    <w:rsid w:val="000734F3"/>
    <w:rsid w:val="00074397"/>
    <w:rsid w:val="000743CE"/>
    <w:rsid w:val="00074E0F"/>
    <w:rsid w:val="00076555"/>
    <w:rsid w:val="00076B8A"/>
    <w:rsid w:val="00083763"/>
    <w:rsid w:val="00083D24"/>
    <w:rsid w:val="000851AE"/>
    <w:rsid w:val="0008591D"/>
    <w:rsid w:val="000860FD"/>
    <w:rsid w:val="0008732C"/>
    <w:rsid w:val="00087421"/>
    <w:rsid w:val="00087DC7"/>
    <w:rsid w:val="00090389"/>
    <w:rsid w:val="00091066"/>
    <w:rsid w:val="00097645"/>
    <w:rsid w:val="000A0A2D"/>
    <w:rsid w:val="000A0BED"/>
    <w:rsid w:val="000A24B6"/>
    <w:rsid w:val="000A3DF0"/>
    <w:rsid w:val="000B29C4"/>
    <w:rsid w:val="000B41D2"/>
    <w:rsid w:val="000B705E"/>
    <w:rsid w:val="000C0D80"/>
    <w:rsid w:val="000C15AC"/>
    <w:rsid w:val="000C37CA"/>
    <w:rsid w:val="000C5905"/>
    <w:rsid w:val="000C68C6"/>
    <w:rsid w:val="000C7619"/>
    <w:rsid w:val="000D02E9"/>
    <w:rsid w:val="000D11A5"/>
    <w:rsid w:val="000D14F8"/>
    <w:rsid w:val="000D40DF"/>
    <w:rsid w:val="000D4B78"/>
    <w:rsid w:val="000D5790"/>
    <w:rsid w:val="000D704E"/>
    <w:rsid w:val="000D798E"/>
    <w:rsid w:val="000E1E52"/>
    <w:rsid w:val="000E2253"/>
    <w:rsid w:val="000E4009"/>
    <w:rsid w:val="000E460A"/>
    <w:rsid w:val="000E61B6"/>
    <w:rsid w:val="000E7EB3"/>
    <w:rsid w:val="000F132D"/>
    <w:rsid w:val="000F1759"/>
    <w:rsid w:val="000F3905"/>
    <w:rsid w:val="000F48A1"/>
    <w:rsid w:val="000F68D9"/>
    <w:rsid w:val="000F76EC"/>
    <w:rsid w:val="001021C2"/>
    <w:rsid w:val="00104C10"/>
    <w:rsid w:val="001055B6"/>
    <w:rsid w:val="00106051"/>
    <w:rsid w:val="001073BE"/>
    <w:rsid w:val="00112B99"/>
    <w:rsid w:val="001142A4"/>
    <w:rsid w:val="001144C4"/>
    <w:rsid w:val="00114FD0"/>
    <w:rsid w:val="001207F1"/>
    <w:rsid w:val="00124681"/>
    <w:rsid w:val="001258DC"/>
    <w:rsid w:val="001351D8"/>
    <w:rsid w:val="00135590"/>
    <w:rsid w:val="0014117A"/>
    <w:rsid w:val="00144616"/>
    <w:rsid w:val="001469AA"/>
    <w:rsid w:val="00146C4E"/>
    <w:rsid w:val="00150282"/>
    <w:rsid w:val="00150E98"/>
    <w:rsid w:val="00151466"/>
    <w:rsid w:val="001527F9"/>
    <w:rsid w:val="00152DEC"/>
    <w:rsid w:val="001534DF"/>
    <w:rsid w:val="0015362E"/>
    <w:rsid w:val="00153E53"/>
    <w:rsid w:val="00156109"/>
    <w:rsid w:val="001579FC"/>
    <w:rsid w:val="001600E3"/>
    <w:rsid w:val="00160A00"/>
    <w:rsid w:val="00160B23"/>
    <w:rsid w:val="00162D97"/>
    <w:rsid w:val="00167409"/>
    <w:rsid w:val="00171656"/>
    <w:rsid w:val="00171CB2"/>
    <w:rsid w:val="00173050"/>
    <w:rsid w:val="001740C1"/>
    <w:rsid w:val="00176907"/>
    <w:rsid w:val="00176BAA"/>
    <w:rsid w:val="00177A81"/>
    <w:rsid w:val="00180CA0"/>
    <w:rsid w:val="00181C8B"/>
    <w:rsid w:val="00182BD7"/>
    <w:rsid w:val="00182C97"/>
    <w:rsid w:val="001877FD"/>
    <w:rsid w:val="0019002E"/>
    <w:rsid w:val="00191149"/>
    <w:rsid w:val="00191D15"/>
    <w:rsid w:val="00195A00"/>
    <w:rsid w:val="00197B39"/>
    <w:rsid w:val="00197FCF"/>
    <w:rsid w:val="001A2193"/>
    <w:rsid w:val="001A40B6"/>
    <w:rsid w:val="001A441D"/>
    <w:rsid w:val="001A4A14"/>
    <w:rsid w:val="001A6761"/>
    <w:rsid w:val="001B030D"/>
    <w:rsid w:val="001B1F38"/>
    <w:rsid w:val="001B2B17"/>
    <w:rsid w:val="001B47FB"/>
    <w:rsid w:val="001B639D"/>
    <w:rsid w:val="001B7911"/>
    <w:rsid w:val="001C2F22"/>
    <w:rsid w:val="001C3E25"/>
    <w:rsid w:val="001D00E9"/>
    <w:rsid w:val="001D281B"/>
    <w:rsid w:val="001D66C5"/>
    <w:rsid w:val="001D69F3"/>
    <w:rsid w:val="001E3E4B"/>
    <w:rsid w:val="001E4580"/>
    <w:rsid w:val="001E4F2B"/>
    <w:rsid w:val="001E7286"/>
    <w:rsid w:val="001F5A44"/>
    <w:rsid w:val="001F72FF"/>
    <w:rsid w:val="00202C5E"/>
    <w:rsid w:val="00203E71"/>
    <w:rsid w:val="00203FA8"/>
    <w:rsid w:val="002105EF"/>
    <w:rsid w:val="00212B46"/>
    <w:rsid w:val="002154E6"/>
    <w:rsid w:val="0021740D"/>
    <w:rsid w:val="00220D94"/>
    <w:rsid w:val="00223027"/>
    <w:rsid w:val="002239E0"/>
    <w:rsid w:val="00231962"/>
    <w:rsid w:val="00231D29"/>
    <w:rsid w:val="00233506"/>
    <w:rsid w:val="00234BBC"/>
    <w:rsid w:val="00236D91"/>
    <w:rsid w:val="00240044"/>
    <w:rsid w:val="00241F07"/>
    <w:rsid w:val="00245854"/>
    <w:rsid w:val="00245B0C"/>
    <w:rsid w:val="002464BC"/>
    <w:rsid w:val="002473AB"/>
    <w:rsid w:val="00253C57"/>
    <w:rsid w:val="00254AFE"/>
    <w:rsid w:val="00257D92"/>
    <w:rsid w:val="00262D32"/>
    <w:rsid w:val="002632D0"/>
    <w:rsid w:val="00263BB0"/>
    <w:rsid w:val="0027190D"/>
    <w:rsid w:val="002737AA"/>
    <w:rsid w:val="00273F02"/>
    <w:rsid w:val="00274310"/>
    <w:rsid w:val="00280B46"/>
    <w:rsid w:val="00281173"/>
    <w:rsid w:val="00281CF1"/>
    <w:rsid w:val="002836F7"/>
    <w:rsid w:val="0028393B"/>
    <w:rsid w:val="002849B6"/>
    <w:rsid w:val="0028563B"/>
    <w:rsid w:val="0028587C"/>
    <w:rsid w:val="002871D6"/>
    <w:rsid w:val="002872E5"/>
    <w:rsid w:val="0028739E"/>
    <w:rsid w:val="00290ABF"/>
    <w:rsid w:val="00290D5D"/>
    <w:rsid w:val="002929B6"/>
    <w:rsid w:val="00293C8A"/>
    <w:rsid w:val="002A0EEF"/>
    <w:rsid w:val="002A21EC"/>
    <w:rsid w:val="002A5298"/>
    <w:rsid w:val="002A593D"/>
    <w:rsid w:val="002A6E35"/>
    <w:rsid w:val="002B31F1"/>
    <w:rsid w:val="002B4551"/>
    <w:rsid w:val="002B53F2"/>
    <w:rsid w:val="002C04F6"/>
    <w:rsid w:val="002C1C9F"/>
    <w:rsid w:val="002C6EB1"/>
    <w:rsid w:val="002C760B"/>
    <w:rsid w:val="002C78FD"/>
    <w:rsid w:val="002C7B54"/>
    <w:rsid w:val="002D6331"/>
    <w:rsid w:val="002E2E8F"/>
    <w:rsid w:val="002E4BC2"/>
    <w:rsid w:val="002E4CF6"/>
    <w:rsid w:val="002E6200"/>
    <w:rsid w:val="002E628C"/>
    <w:rsid w:val="002E7A32"/>
    <w:rsid w:val="002F1BC1"/>
    <w:rsid w:val="002F21D0"/>
    <w:rsid w:val="002F594F"/>
    <w:rsid w:val="002F6B63"/>
    <w:rsid w:val="003076A3"/>
    <w:rsid w:val="003116BC"/>
    <w:rsid w:val="003121EF"/>
    <w:rsid w:val="003145C2"/>
    <w:rsid w:val="00315D0E"/>
    <w:rsid w:val="00316E03"/>
    <w:rsid w:val="00320777"/>
    <w:rsid w:val="00321C88"/>
    <w:rsid w:val="00327145"/>
    <w:rsid w:val="00327D91"/>
    <w:rsid w:val="00331E43"/>
    <w:rsid w:val="0033245F"/>
    <w:rsid w:val="00334736"/>
    <w:rsid w:val="00335109"/>
    <w:rsid w:val="003351FA"/>
    <w:rsid w:val="003354B1"/>
    <w:rsid w:val="00336359"/>
    <w:rsid w:val="00337E3C"/>
    <w:rsid w:val="0034073A"/>
    <w:rsid w:val="003441DB"/>
    <w:rsid w:val="00344886"/>
    <w:rsid w:val="00346B58"/>
    <w:rsid w:val="0035017A"/>
    <w:rsid w:val="00351461"/>
    <w:rsid w:val="0035350D"/>
    <w:rsid w:val="0035423D"/>
    <w:rsid w:val="00357A88"/>
    <w:rsid w:val="00360225"/>
    <w:rsid w:val="003616F2"/>
    <w:rsid w:val="00362955"/>
    <w:rsid w:val="003629A7"/>
    <w:rsid w:val="0036670E"/>
    <w:rsid w:val="00367BEB"/>
    <w:rsid w:val="003719C4"/>
    <w:rsid w:val="003722F8"/>
    <w:rsid w:val="0038170C"/>
    <w:rsid w:val="003853E0"/>
    <w:rsid w:val="0038579B"/>
    <w:rsid w:val="00385E0E"/>
    <w:rsid w:val="00386315"/>
    <w:rsid w:val="0039442E"/>
    <w:rsid w:val="003A2195"/>
    <w:rsid w:val="003A2ABC"/>
    <w:rsid w:val="003A4EA4"/>
    <w:rsid w:val="003A51BC"/>
    <w:rsid w:val="003A69EE"/>
    <w:rsid w:val="003A7034"/>
    <w:rsid w:val="003A709C"/>
    <w:rsid w:val="003A75DD"/>
    <w:rsid w:val="003B1A05"/>
    <w:rsid w:val="003B1F1C"/>
    <w:rsid w:val="003B1FBD"/>
    <w:rsid w:val="003B345C"/>
    <w:rsid w:val="003B75E8"/>
    <w:rsid w:val="003C0456"/>
    <w:rsid w:val="003C0C81"/>
    <w:rsid w:val="003C111A"/>
    <w:rsid w:val="003C1330"/>
    <w:rsid w:val="003C22A9"/>
    <w:rsid w:val="003C7E63"/>
    <w:rsid w:val="003D00A4"/>
    <w:rsid w:val="003D5235"/>
    <w:rsid w:val="003D72C7"/>
    <w:rsid w:val="003E049C"/>
    <w:rsid w:val="003E1959"/>
    <w:rsid w:val="003E49B6"/>
    <w:rsid w:val="003E68FB"/>
    <w:rsid w:val="003E6BFB"/>
    <w:rsid w:val="003E6FBF"/>
    <w:rsid w:val="003E6FF2"/>
    <w:rsid w:val="003F0EFC"/>
    <w:rsid w:val="003F28D8"/>
    <w:rsid w:val="003F5304"/>
    <w:rsid w:val="003F5CD8"/>
    <w:rsid w:val="003F618C"/>
    <w:rsid w:val="003F6614"/>
    <w:rsid w:val="003F730A"/>
    <w:rsid w:val="00402775"/>
    <w:rsid w:val="00412818"/>
    <w:rsid w:val="00412B2D"/>
    <w:rsid w:val="00413C55"/>
    <w:rsid w:val="00415DF5"/>
    <w:rsid w:val="00416235"/>
    <w:rsid w:val="00416D5E"/>
    <w:rsid w:val="00416DE7"/>
    <w:rsid w:val="00421136"/>
    <w:rsid w:val="00425B55"/>
    <w:rsid w:val="00425C0C"/>
    <w:rsid w:val="0042632F"/>
    <w:rsid w:val="00431048"/>
    <w:rsid w:val="0043404F"/>
    <w:rsid w:val="00435E72"/>
    <w:rsid w:val="00437272"/>
    <w:rsid w:val="00440A4A"/>
    <w:rsid w:val="00440E85"/>
    <w:rsid w:val="00441715"/>
    <w:rsid w:val="0045018F"/>
    <w:rsid w:val="00450902"/>
    <w:rsid w:val="00451B29"/>
    <w:rsid w:val="00451BE7"/>
    <w:rsid w:val="004550C5"/>
    <w:rsid w:val="00456E2C"/>
    <w:rsid w:val="004575AF"/>
    <w:rsid w:val="00461B07"/>
    <w:rsid w:val="00470270"/>
    <w:rsid w:val="004704A2"/>
    <w:rsid w:val="00474948"/>
    <w:rsid w:val="004750D1"/>
    <w:rsid w:val="00475B32"/>
    <w:rsid w:val="004809CF"/>
    <w:rsid w:val="00483D6D"/>
    <w:rsid w:val="004845FA"/>
    <w:rsid w:val="00484D1B"/>
    <w:rsid w:val="004906F0"/>
    <w:rsid w:val="00492870"/>
    <w:rsid w:val="00494E15"/>
    <w:rsid w:val="004A0BC9"/>
    <w:rsid w:val="004A1482"/>
    <w:rsid w:val="004A37D1"/>
    <w:rsid w:val="004A418E"/>
    <w:rsid w:val="004A4ACB"/>
    <w:rsid w:val="004A7706"/>
    <w:rsid w:val="004B1959"/>
    <w:rsid w:val="004B21A6"/>
    <w:rsid w:val="004B3A6D"/>
    <w:rsid w:val="004B45AE"/>
    <w:rsid w:val="004B4E1A"/>
    <w:rsid w:val="004B6754"/>
    <w:rsid w:val="004C0D6C"/>
    <w:rsid w:val="004C10F0"/>
    <w:rsid w:val="004C11D0"/>
    <w:rsid w:val="004C25C1"/>
    <w:rsid w:val="004C3DAE"/>
    <w:rsid w:val="004C46AE"/>
    <w:rsid w:val="004C7A33"/>
    <w:rsid w:val="004D2795"/>
    <w:rsid w:val="004E1D6F"/>
    <w:rsid w:val="004E318F"/>
    <w:rsid w:val="004E46F6"/>
    <w:rsid w:val="004E4A8C"/>
    <w:rsid w:val="004F037F"/>
    <w:rsid w:val="004F1525"/>
    <w:rsid w:val="004F1DB7"/>
    <w:rsid w:val="004F22BB"/>
    <w:rsid w:val="004F2984"/>
    <w:rsid w:val="004F2A20"/>
    <w:rsid w:val="004F3945"/>
    <w:rsid w:val="004F6B29"/>
    <w:rsid w:val="004F77AF"/>
    <w:rsid w:val="0050038F"/>
    <w:rsid w:val="00500F2F"/>
    <w:rsid w:val="005019C3"/>
    <w:rsid w:val="00501B99"/>
    <w:rsid w:val="00502559"/>
    <w:rsid w:val="0050300F"/>
    <w:rsid w:val="0050360D"/>
    <w:rsid w:val="00510D2B"/>
    <w:rsid w:val="00515644"/>
    <w:rsid w:val="005166D7"/>
    <w:rsid w:val="005176BB"/>
    <w:rsid w:val="00525114"/>
    <w:rsid w:val="0053160E"/>
    <w:rsid w:val="0053249A"/>
    <w:rsid w:val="00540DC6"/>
    <w:rsid w:val="0054140B"/>
    <w:rsid w:val="00542FBA"/>
    <w:rsid w:val="005452D9"/>
    <w:rsid w:val="00546806"/>
    <w:rsid w:val="00551BD0"/>
    <w:rsid w:val="00551F0B"/>
    <w:rsid w:val="005521D0"/>
    <w:rsid w:val="00552354"/>
    <w:rsid w:val="0055589E"/>
    <w:rsid w:val="00557136"/>
    <w:rsid w:val="00561947"/>
    <w:rsid w:val="00564A6F"/>
    <w:rsid w:val="005669B9"/>
    <w:rsid w:val="00567444"/>
    <w:rsid w:val="00580300"/>
    <w:rsid w:val="0058130A"/>
    <w:rsid w:val="005818F0"/>
    <w:rsid w:val="00582281"/>
    <w:rsid w:val="005878F4"/>
    <w:rsid w:val="00591DBD"/>
    <w:rsid w:val="00592AE9"/>
    <w:rsid w:val="0059457D"/>
    <w:rsid w:val="00594D5E"/>
    <w:rsid w:val="005A0F36"/>
    <w:rsid w:val="005A27E6"/>
    <w:rsid w:val="005B2978"/>
    <w:rsid w:val="005B57E5"/>
    <w:rsid w:val="005B743A"/>
    <w:rsid w:val="005C09B6"/>
    <w:rsid w:val="005C0ABE"/>
    <w:rsid w:val="005C1826"/>
    <w:rsid w:val="005C3DDB"/>
    <w:rsid w:val="005C4916"/>
    <w:rsid w:val="005C6E91"/>
    <w:rsid w:val="005D4BF4"/>
    <w:rsid w:val="005D57F0"/>
    <w:rsid w:val="005D63D6"/>
    <w:rsid w:val="005E2F12"/>
    <w:rsid w:val="005E3D86"/>
    <w:rsid w:val="005E3E2F"/>
    <w:rsid w:val="005E6D3F"/>
    <w:rsid w:val="005E7301"/>
    <w:rsid w:val="005F01CC"/>
    <w:rsid w:val="005F1628"/>
    <w:rsid w:val="005F47D7"/>
    <w:rsid w:val="006009C0"/>
    <w:rsid w:val="00602F42"/>
    <w:rsid w:val="00606846"/>
    <w:rsid w:val="006119FB"/>
    <w:rsid w:val="006130C9"/>
    <w:rsid w:val="00616002"/>
    <w:rsid w:val="006172E0"/>
    <w:rsid w:val="006175FC"/>
    <w:rsid w:val="00621213"/>
    <w:rsid w:val="00621867"/>
    <w:rsid w:val="00622113"/>
    <w:rsid w:val="006223D6"/>
    <w:rsid w:val="00622998"/>
    <w:rsid w:val="00626C16"/>
    <w:rsid w:val="00631B61"/>
    <w:rsid w:val="006331A4"/>
    <w:rsid w:val="006335E7"/>
    <w:rsid w:val="00634177"/>
    <w:rsid w:val="00636C37"/>
    <w:rsid w:val="0064578B"/>
    <w:rsid w:val="006514FF"/>
    <w:rsid w:val="0065153A"/>
    <w:rsid w:val="006519F0"/>
    <w:rsid w:val="00654E33"/>
    <w:rsid w:val="0065570F"/>
    <w:rsid w:val="00655F61"/>
    <w:rsid w:val="00656BD8"/>
    <w:rsid w:val="00656FF2"/>
    <w:rsid w:val="006576CB"/>
    <w:rsid w:val="00661DB7"/>
    <w:rsid w:val="00662101"/>
    <w:rsid w:val="00662DD5"/>
    <w:rsid w:val="006654BB"/>
    <w:rsid w:val="0066593A"/>
    <w:rsid w:val="00665A63"/>
    <w:rsid w:val="00666A00"/>
    <w:rsid w:val="00666D35"/>
    <w:rsid w:val="00667AB5"/>
    <w:rsid w:val="006709D3"/>
    <w:rsid w:val="00671F50"/>
    <w:rsid w:val="00672EBF"/>
    <w:rsid w:val="006751BE"/>
    <w:rsid w:val="00675304"/>
    <w:rsid w:val="00675A92"/>
    <w:rsid w:val="00680D27"/>
    <w:rsid w:val="00681BC7"/>
    <w:rsid w:val="00682055"/>
    <w:rsid w:val="00683D36"/>
    <w:rsid w:val="00685C13"/>
    <w:rsid w:val="00686B8E"/>
    <w:rsid w:val="00691156"/>
    <w:rsid w:val="006916A4"/>
    <w:rsid w:val="006947D5"/>
    <w:rsid w:val="006947F6"/>
    <w:rsid w:val="00695C1B"/>
    <w:rsid w:val="00695DE9"/>
    <w:rsid w:val="006A0EB7"/>
    <w:rsid w:val="006A253A"/>
    <w:rsid w:val="006A2579"/>
    <w:rsid w:val="006A4170"/>
    <w:rsid w:val="006A47D1"/>
    <w:rsid w:val="006A797B"/>
    <w:rsid w:val="006B02F9"/>
    <w:rsid w:val="006B2F6C"/>
    <w:rsid w:val="006B5418"/>
    <w:rsid w:val="006C02E9"/>
    <w:rsid w:val="006C050A"/>
    <w:rsid w:val="006C3C22"/>
    <w:rsid w:val="006C3F0C"/>
    <w:rsid w:val="006C3F2B"/>
    <w:rsid w:val="006C4EE5"/>
    <w:rsid w:val="006C5F16"/>
    <w:rsid w:val="006D0CA5"/>
    <w:rsid w:val="006D11CB"/>
    <w:rsid w:val="006D5DF2"/>
    <w:rsid w:val="006D5F47"/>
    <w:rsid w:val="006E0271"/>
    <w:rsid w:val="006E0C5F"/>
    <w:rsid w:val="006E4C5F"/>
    <w:rsid w:val="006F0004"/>
    <w:rsid w:val="006F0C9B"/>
    <w:rsid w:val="006F1240"/>
    <w:rsid w:val="006F3A09"/>
    <w:rsid w:val="006F4E76"/>
    <w:rsid w:val="006F50BB"/>
    <w:rsid w:val="006F54BB"/>
    <w:rsid w:val="007000DA"/>
    <w:rsid w:val="00700100"/>
    <w:rsid w:val="007003B1"/>
    <w:rsid w:val="007034FA"/>
    <w:rsid w:val="00715586"/>
    <w:rsid w:val="007156A0"/>
    <w:rsid w:val="007158E6"/>
    <w:rsid w:val="00715C23"/>
    <w:rsid w:val="00715C33"/>
    <w:rsid w:val="00717C86"/>
    <w:rsid w:val="00717D2D"/>
    <w:rsid w:val="00720159"/>
    <w:rsid w:val="007257E2"/>
    <w:rsid w:val="00733A9B"/>
    <w:rsid w:val="00737871"/>
    <w:rsid w:val="0073798D"/>
    <w:rsid w:val="00743365"/>
    <w:rsid w:val="00743B15"/>
    <w:rsid w:val="00743B84"/>
    <w:rsid w:val="00746000"/>
    <w:rsid w:val="00746404"/>
    <w:rsid w:val="00746E2F"/>
    <w:rsid w:val="00747FF5"/>
    <w:rsid w:val="00756551"/>
    <w:rsid w:val="00757571"/>
    <w:rsid w:val="00757EE7"/>
    <w:rsid w:val="00765B6B"/>
    <w:rsid w:val="00767695"/>
    <w:rsid w:val="0076795E"/>
    <w:rsid w:val="007735AB"/>
    <w:rsid w:val="0077411B"/>
    <w:rsid w:val="007850F8"/>
    <w:rsid w:val="00785F7E"/>
    <w:rsid w:val="0078670F"/>
    <w:rsid w:val="0079063D"/>
    <w:rsid w:val="00791711"/>
    <w:rsid w:val="00792DED"/>
    <w:rsid w:val="007937DF"/>
    <w:rsid w:val="00793EE9"/>
    <w:rsid w:val="00795A56"/>
    <w:rsid w:val="007A12CC"/>
    <w:rsid w:val="007A372A"/>
    <w:rsid w:val="007A415C"/>
    <w:rsid w:val="007A69C9"/>
    <w:rsid w:val="007A7164"/>
    <w:rsid w:val="007A71BA"/>
    <w:rsid w:val="007B2597"/>
    <w:rsid w:val="007B26B2"/>
    <w:rsid w:val="007C4785"/>
    <w:rsid w:val="007C6B31"/>
    <w:rsid w:val="007C769D"/>
    <w:rsid w:val="007D1B15"/>
    <w:rsid w:val="007D3CA5"/>
    <w:rsid w:val="007D511B"/>
    <w:rsid w:val="007E28CB"/>
    <w:rsid w:val="007E5EBB"/>
    <w:rsid w:val="007E7064"/>
    <w:rsid w:val="007F037B"/>
    <w:rsid w:val="007F3BC1"/>
    <w:rsid w:val="007F447F"/>
    <w:rsid w:val="007F4AEB"/>
    <w:rsid w:val="007F78DC"/>
    <w:rsid w:val="00802A7C"/>
    <w:rsid w:val="00802B78"/>
    <w:rsid w:val="00804C3A"/>
    <w:rsid w:val="00806E67"/>
    <w:rsid w:val="00811981"/>
    <w:rsid w:val="00812D4F"/>
    <w:rsid w:val="00822972"/>
    <w:rsid w:val="00822ECC"/>
    <w:rsid w:val="008244DB"/>
    <w:rsid w:val="00825106"/>
    <w:rsid w:val="00827E74"/>
    <w:rsid w:val="0083295F"/>
    <w:rsid w:val="0083382B"/>
    <w:rsid w:val="00835DD8"/>
    <w:rsid w:val="008419A2"/>
    <w:rsid w:val="008435DE"/>
    <w:rsid w:val="0084456E"/>
    <w:rsid w:val="008450F8"/>
    <w:rsid w:val="00846D11"/>
    <w:rsid w:val="00847D4C"/>
    <w:rsid w:val="00851FFA"/>
    <w:rsid w:val="008539AA"/>
    <w:rsid w:val="008540DD"/>
    <w:rsid w:val="00854476"/>
    <w:rsid w:val="00854DFF"/>
    <w:rsid w:val="00864922"/>
    <w:rsid w:val="00864EE0"/>
    <w:rsid w:val="00865E25"/>
    <w:rsid w:val="00866916"/>
    <w:rsid w:val="008669D3"/>
    <w:rsid w:val="00871E71"/>
    <w:rsid w:val="0087558F"/>
    <w:rsid w:val="008814D5"/>
    <w:rsid w:val="00881F8B"/>
    <w:rsid w:val="00883000"/>
    <w:rsid w:val="0088682F"/>
    <w:rsid w:val="00887A03"/>
    <w:rsid w:val="0089007F"/>
    <w:rsid w:val="00893D1A"/>
    <w:rsid w:val="008943F4"/>
    <w:rsid w:val="008948FC"/>
    <w:rsid w:val="00896E6F"/>
    <w:rsid w:val="00897FBC"/>
    <w:rsid w:val="008A15E2"/>
    <w:rsid w:val="008A7309"/>
    <w:rsid w:val="008A7BC4"/>
    <w:rsid w:val="008B0780"/>
    <w:rsid w:val="008B27D8"/>
    <w:rsid w:val="008B4177"/>
    <w:rsid w:val="008C0D71"/>
    <w:rsid w:val="008C3E1B"/>
    <w:rsid w:val="008C6677"/>
    <w:rsid w:val="008D35BE"/>
    <w:rsid w:val="008D50B1"/>
    <w:rsid w:val="008D54CC"/>
    <w:rsid w:val="008D5796"/>
    <w:rsid w:val="008D5F0B"/>
    <w:rsid w:val="008D6DCC"/>
    <w:rsid w:val="008E0017"/>
    <w:rsid w:val="008E31D2"/>
    <w:rsid w:val="008E47D2"/>
    <w:rsid w:val="008E5986"/>
    <w:rsid w:val="008F02BE"/>
    <w:rsid w:val="008F7DD1"/>
    <w:rsid w:val="0090330E"/>
    <w:rsid w:val="00905967"/>
    <w:rsid w:val="00905DEA"/>
    <w:rsid w:val="0090749B"/>
    <w:rsid w:val="00907702"/>
    <w:rsid w:val="00921E35"/>
    <w:rsid w:val="00923269"/>
    <w:rsid w:val="00932365"/>
    <w:rsid w:val="009329F0"/>
    <w:rsid w:val="00935CF2"/>
    <w:rsid w:val="00936A71"/>
    <w:rsid w:val="009413C4"/>
    <w:rsid w:val="00943497"/>
    <w:rsid w:val="0094359B"/>
    <w:rsid w:val="009438AB"/>
    <w:rsid w:val="00950490"/>
    <w:rsid w:val="00950A4B"/>
    <w:rsid w:val="00951174"/>
    <w:rsid w:val="009515EE"/>
    <w:rsid w:val="00955BB4"/>
    <w:rsid w:val="0095689D"/>
    <w:rsid w:val="009642D8"/>
    <w:rsid w:val="0096651E"/>
    <w:rsid w:val="00966948"/>
    <w:rsid w:val="00967387"/>
    <w:rsid w:val="00971E86"/>
    <w:rsid w:val="00972DB3"/>
    <w:rsid w:val="009825B6"/>
    <w:rsid w:val="00982FDE"/>
    <w:rsid w:val="00985ECC"/>
    <w:rsid w:val="00990BFB"/>
    <w:rsid w:val="00992342"/>
    <w:rsid w:val="00993854"/>
    <w:rsid w:val="009943CD"/>
    <w:rsid w:val="0099670E"/>
    <w:rsid w:val="00997E0E"/>
    <w:rsid w:val="009A0764"/>
    <w:rsid w:val="009A1FF6"/>
    <w:rsid w:val="009A373D"/>
    <w:rsid w:val="009B1A76"/>
    <w:rsid w:val="009B449C"/>
    <w:rsid w:val="009B4FB7"/>
    <w:rsid w:val="009B7556"/>
    <w:rsid w:val="009C20C5"/>
    <w:rsid w:val="009C346D"/>
    <w:rsid w:val="009D00D1"/>
    <w:rsid w:val="009D094E"/>
    <w:rsid w:val="009D1578"/>
    <w:rsid w:val="009D1A4C"/>
    <w:rsid w:val="009D60FB"/>
    <w:rsid w:val="009D77BA"/>
    <w:rsid w:val="009D7BE6"/>
    <w:rsid w:val="009D7E14"/>
    <w:rsid w:val="009E0145"/>
    <w:rsid w:val="009E1DA2"/>
    <w:rsid w:val="009F27E9"/>
    <w:rsid w:val="009F753F"/>
    <w:rsid w:val="00A01503"/>
    <w:rsid w:val="00A02644"/>
    <w:rsid w:val="00A06EC2"/>
    <w:rsid w:val="00A21387"/>
    <w:rsid w:val="00A220B1"/>
    <w:rsid w:val="00A26B16"/>
    <w:rsid w:val="00A27B61"/>
    <w:rsid w:val="00A30C46"/>
    <w:rsid w:val="00A3268C"/>
    <w:rsid w:val="00A334DD"/>
    <w:rsid w:val="00A35E59"/>
    <w:rsid w:val="00A37DF4"/>
    <w:rsid w:val="00A43CA5"/>
    <w:rsid w:val="00A44783"/>
    <w:rsid w:val="00A4483B"/>
    <w:rsid w:val="00A44A93"/>
    <w:rsid w:val="00A44F19"/>
    <w:rsid w:val="00A45EDC"/>
    <w:rsid w:val="00A46005"/>
    <w:rsid w:val="00A4680C"/>
    <w:rsid w:val="00A47BD6"/>
    <w:rsid w:val="00A50921"/>
    <w:rsid w:val="00A51310"/>
    <w:rsid w:val="00A56110"/>
    <w:rsid w:val="00A62BBF"/>
    <w:rsid w:val="00A66D0F"/>
    <w:rsid w:val="00A70596"/>
    <w:rsid w:val="00A80102"/>
    <w:rsid w:val="00A82218"/>
    <w:rsid w:val="00A82CD1"/>
    <w:rsid w:val="00A834E8"/>
    <w:rsid w:val="00A85167"/>
    <w:rsid w:val="00A866E2"/>
    <w:rsid w:val="00A86CC4"/>
    <w:rsid w:val="00A93B76"/>
    <w:rsid w:val="00A95AA1"/>
    <w:rsid w:val="00A96B9C"/>
    <w:rsid w:val="00A97C54"/>
    <w:rsid w:val="00AA32EE"/>
    <w:rsid w:val="00AA6C54"/>
    <w:rsid w:val="00AB029F"/>
    <w:rsid w:val="00AB1184"/>
    <w:rsid w:val="00AB2D48"/>
    <w:rsid w:val="00AB4B80"/>
    <w:rsid w:val="00AB6012"/>
    <w:rsid w:val="00AC087B"/>
    <w:rsid w:val="00AC2803"/>
    <w:rsid w:val="00AC2B14"/>
    <w:rsid w:val="00AC3D1B"/>
    <w:rsid w:val="00AC5BAB"/>
    <w:rsid w:val="00AC7CB3"/>
    <w:rsid w:val="00AD022D"/>
    <w:rsid w:val="00AD1F36"/>
    <w:rsid w:val="00AD230E"/>
    <w:rsid w:val="00AD2CEF"/>
    <w:rsid w:val="00AD3548"/>
    <w:rsid w:val="00AD4937"/>
    <w:rsid w:val="00AD5677"/>
    <w:rsid w:val="00AD7B76"/>
    <w:rsid w:val="00AE02B8"/>
    <w:rsid w:val="00AE02FD"/>
    <w:rsid w:val="00AE15EA"/>
    <w:rsid w:val="00AE284B"/>
    <w:rsid w:val="00AE413D"/>
    <w:rsid w:val="00AE58E8"/>
    <w:rsid w:val="00AE731A"/>
    <w:rsid w:val="00AF2EC1"/>
    <w:rsid w:val="00AF7F7A"/>
    <w:rsid w:val="00B012C4"/>
    <w:rsid w:val="00B0169F"/>
    <w:rsid w:val="00B01D8D"/>
    <w:rsid w:val="00B02427"/>
    <w:rsid w:val="00B03F27"/>
    <w:rsid w:val="00B05344"/>
    <w:rsid w:val="00B05D7A"/>
    <w:rsid w:val="00B06186"/>
    <w:rsid w:val="00B076D3"/>
    <w:rsid w:val="00B1026B"/>
    <w:rsid w:val="00B10E16"/>
    <w:rsid w:val="00B1117A"/>
    <w:rsid w:val="00B11727"/>
    <w:rsid w:val="00B141FB"/>
    <w:rsid w:val="00B1595D"/>
    <w:rsid w:val="00B15BE1"/>
    <w:rsid w:val="00B160DF"/>
    <w:rsid w:val="00B21398"/>
    <w:rsid w:val="00B24379"/>
    <w:rsid w:val="00B259F6"/>
    <w:rsid w:val="00B34101"/>
    <w:rsid w:val="00B34D62"/>
    <w:rsid w:val="00B374F6"/>
    <w:rsid w:val="00B4004B"/>
    <w:rsid w:val="00B40080"/>
    <w:rsid w:val="00B40D46"/>
    <w:rsid w:val="00B43058"/>
    <w:rsid w:val="00B4440C"/>
    <w:rsid w:val="00B44EFD"/>
    <w:rsid w:val="00B47350"/>
    <w:rsid w:val="00B476E2"/>
    <w:rsid w:val="00B50373"/>
    <w:rsid w:val="00B510D4"/>
    <w:rsid w:val="00B51B63"/>
    <w:rsid w:val="00B53600"/>
    <w:rsid w:val="00B60D84"/>
    <w:rsid w:val="00B60EAB"/>
    <w:rsid w:val="00B636FE"/>
    <w:rsid w:val="00B63A80"/>
    <w:rsid w:val="00B6413A"/>
    <w:rsid w:val="00B66AE3"/>
    <w:rsid w:val="00B70FF2"/>
    <w:rsid w:val="00B73B88"/>
    <w:rsid w:val="00B76C4D"/>
    <w:rsid w:val="00B76E7E"/>
    <w:rsid w:val="00B87F2B"/>
    <w:rsid w:val="00B928B9"/>
    <w:rsid w:val="00B94D00"/>
    <w:rsid w:val="00B96F9A"/>
    <w:rsid w:val="00BA2C3E"/>
    <w:rsid w:val="00BA4539"/>
    <w:rsid w:val="00BA49ED"/>
    <w:rsid w:val="00BA4FE5"/>
    <w:rsid w:val="00BA5419"/>
    <w:rsid w:val="00BB1F67"/>
    <w:rsid w:val="00BB2B9B"/>
    <w:rsid w:val="00BB69CC"/>
    <w:rsid w:val="00BC0710"/>
    <w:rsid w:val="00BC2A5F"/>
    <w:rsid w:val="00BD2476"/>
    <w:rsid w:val="00BD28A4"/>
    <w:rsid w:val="00BE2C4C"/>
    <w:rsid w:val="00BF0C27"/>
    <w:rsid w:val="00BF5F98"/>
    <w:rsid w:val="00BF6D1E"/>
    <w:rsid w:val="00C0481B"/>
    <w:rsid w:val="00C052BF"/>
    <w:rsid w:val="00C058DD"/>
    <w:rsid w:val="00C07275"/>
    <w:rsid w:val="00C12E77"/>
    <w:rsid w:val="00C135E8"/>
    <w:rsid w:val="00C14587"/>
    <w:rsid w:val="00C1531E"/>
    <w:rsid w:val="00C2047F"/>
    <w:rsid w:val="00C207EB"/>
    <w:rsid w:val="00C20C96"/>
    <w:rsid w:val="00C2431D"/>
    <w:rsid w:val="00C25E28"/>
    <w:rsid w:val="00C266C5"/>
    <w:rsid w:val="00C31C30"/>
    <w:rsid w:val="00C33B45"/>
    <w:rsid w:val="00C36539"/>
    <w:rsid w:val="00C40F6A"/>
    <w:rsid w:val="00C41F1E"/>
    <w:rsid w:val="00C4459E"/>
    <w:rsid w:val="00C44AE0"/>
    <w:rsid w:val="00C453FD"/>
    <w:rsid w:val="00C46808"/>
    <w:rsid w:val="00C46F67"/>
    <w:rsid w:val="00C47502"/>
    <w:rsid w:val="00C52B84"/>
    <w:rsid w:val="00C54C6C"/>
    <w:rsid w:val="00C54EDF"/>
    <w:rsid w:val="00C62FFB"/>
    <w:rsid w:val="00C6469B"/>
    <w:rsid w:val="00C65AC7"/>
    <w:rsid w:val="00C66910"/>
    <w:rsid w:val="00C71003"/>
    <w:rsid w:val="00C72C2D"/>
    <w:rsid w:val="00C73C9D"/>
    <w:rsid w:val="00C77BFD"/>
    <w:rsid w:val="00C80674"/>
    <w:rsid w:val="00C81DC7"/>
    <w:rsid w:val="00C85FE6"/>
    <w:rsid w:val="00C92B65"/>
    <w:rsid w:val="00C9428F"/>
    <w:rsid w:val="00C950D5"/>
    <w:rsid w:val="00C96428"/>
    <w:rsid w:val="00CA0CB5"/>
    <w:rsid w:val="00CA0D51"/>
    <w:rsid w:val="00CA0F5C"/>
    <w:rsid w:val="00CA3214"/>
    <w:rsid w:val="00CA5A11"/>
    <w:rsid w:val="00CB13E4"/>
    <w:rsid w:val="00CB3273"/>
    <w:rsid w:val="00CB4B40"/>
    <w:rsid w:val="00CB6960"/>
    <w:rsid w:val="00CB7E60"/>
    <w:rsid w:val="00CC01F7"/>
    <w:rsid w:val="00CC2746"/>
    <w:rsid w:val="00CC3E32"/>
    <w:rsid w:val="00CD1E28"/>
    <w:rsid w:val="00CD2E32"/>
    <w:rsid w:val="00CD349F"/>
    <w:rsid w:val="00CD79B0"/>
    <w:rsid w:val="00CE01E8"/>
    <w:rsid w:val="00CE1789"/>
    <w:rsid w:val="00CE1AF6"/>
    <w:rsid w:val="00CE309D"/>
    <w:rsid w:val="00CE4D73"/>
    <w:rsid w:val="00CE6AF1"/>
    <w:rsid w:val="00CE6D2A"/>
    <w:rsid w:val="00CE766D"/>
    <w:rsid w:val="00CF05EB"/>
    <w:rsid w:val="00CF0E77"/>
    <w:rsid w:val="00CF4AF7"/>
    <w:rsid w:val="00CF5937"/>
    <w:rsid w:val="00CF5D23"/>
    <w:rsid w:val="00D00D6A"/>
    <w:rsid w:val="00D0287A"/>
    <w:rsid w:val="00D032DC"/>
    <w:rsid w:val="00D036A6"/>
    <w:rsid w:val="00D039CD"/>
    <w:rsid w:val="00D03B11"/>
    <w:rsid w:val="00D03C95"/>
    <w:rsid w:val="00D05AF6"/>
    <w:rsid w:val="00D06C5B"/>
    <w:rsid w:val="00D11648"/>
    <w:rsid w:val="00D1486E"/>
    <w:rsid w:val="00D15033"/>
    <w:rsid w:val="00D31F3E"/>
    <w:rsid w:val="00D324FB"/>
    <w:rsid w:val="00D336D9"/>
    <w:rsid w:val="00D34AEC"/>
    <w:rsid w:val="00D44EB7"/>
    <w:rsid w:val="00D45F04"/>
    <w:rsid w:val="00D46792"/>
    <w:rsid w:val="00D474A9"/>
    <w:rsid w:val="00D53032"/>
    <w:rsid w:val="00D55249"/>
    <w:rsid w:val="00D55FDC"/>
    <w:rsid w:val="00D56250"/>
    <w:rsid w:val="00D57379"/>
    <w:rsid w:val="00D5743C"/>
    <w:rsid w:val="00D6005E"/>
    <w:rsid w:val="00D63CEE"/>
    <w:rsid w:val="00D64E70"/>
    <w:rsid w:val="00D66778"/>
    <w:rsid w:val="00D668CC"/>
    <w:rsid w:val="00D67863"/>
    <w:rsid w:val="00D7020B"/>
    <w:rsid w:val="00D722A9"/>
    <w:rsid w:val="00D73EC5"/>
    <w:rsid w:val="00D776AB"/>
    <w:rsid w:val="00D800D2"/>
    <w:rsid w:val="00D80274"/>
    <w:rsid w:val="00D80AB0"/>
    <w:rsid w:val="00D81C6D"/>
    <w:rsid w:val="00D845A3"/>
    <w:rsid w:val="00D87A84"/>
    <w:rsid w:val="00D902AC"/>
    <w:rsid w:val="00D9040D"/>
    <w:rsid w:val="00D946C6"/>
    <w:rsid w:val="00D95E6C"/>
    <w:rsid w:val="00DA127D"/>
    <w:rsid w:val="00DA12FE"/>
    <w:rsid w:val="00DA399A"/>
    <w:rsid w:val="00DA5E6E"/>
    <w:rsid w:val="00DA67C5"/>
    <w:rsid w:val="00DA6CF5"/>
    <w:rsid w:val="00DB0A24"/>
    <w:rsid w:val="00DB142C"/>
    <w:rsid w:val="00DB244F"/>
    <w:rsid w:val="00DB2767"/>
    <w:rsid w:val="00DB2A9F"/>
    <w:rsid w:val="00DB4457"/>
    <w:rsid w:val="00DB513E"/>
    <w:rsid w:val="00DC0D61"/>
    <w:rsid w:val="00DC1B7C"/>
    <w:rsid w:val="00DC1C4E"/>
    <w:rsid w:val="00DC3485"/>
    <w:rsid w:val="00DC6BAE"/>
    <w:rsid w:val="00DD4094"/>
    <w:rsid w:val="00DD5500"/>
    <w:rsid w:val="00DD630B"/>
    <w:rsid w:val="00DD6325"/>
    <w:rsid w:val="00DD6B56"/>
    <w:rsid w:val="00DE0465"/>
    <w:rsid w:val="00DE1228"/>
    <w:rsid w:val="00DE1B56"/>
    <w:rsid w:val="00DE3E70"/>
    <w:rsid w:val="00DE6339"/>
    <w:rsid w:val="00DF4255"/>
    <w:rsid w:val="00DF4A49"/>
    <w:rsid w:val="00DF7181"/>
    <w:rsid w:val="00E05CA5"/>
    <w:rsid w:val="00E06D9F"/>
    <w:rsid w:val="00E10F47"/>
    <w:rsid w:val="00E12032"/>
    <w:rsid w:val="00E12324"/>
    <w:rsid w:val="00E13A8D"/>
    <w:rsid w:val="00E13E1D"/>
    <w:rsid w:val="00E15277"/>
    <w:rsid w:val="00E16141"/>
    <w:rsid w:val="00E1675D"/>
    <w:rsid w:val="00E21058"/>
    <w:rsid w:val="00E22C93"/>
    <w:rsid w:val="00E22F0D"/>
    <w:rsid w:val="00E24236"/>
    <w:rsid w:val="00E25B29"/>
    <w:rsid w:val="00E276D7"/>
    <w:rsid w:val="00E27D30"/>
    <w:rsid w:val="00E27EC7"/>
    <w:rsid w:val="00E30A2F"/>
    <w:rsid w:val="00E32501"/>
    <w:rsid w:val="00E34914"/>
    <w:rsid w:val="00E41541"/>
    <w:rsid w:val="00E44EF8"/>
    <w:rsid w:val="00E47018"/>
    <w:rsid w:val="00E47529"/>
    <w:rsid w:val="00E5072D"/>
    <w:rsid w:val="00E51871"/>
    <w:rsid w:val="00E54FA4"/>
    <w:rsid w:val="00E55FAB"/>
    <w:rsid w:val="00E56E29"/>
    <w:rsid w:val="00E56F7C"/>
    <w:rsid w:val="00E5781D"/>
    <w:rsid w:val="00E615D7"/>
    <w:rsid w:val="00E65369"/>
    <w:rsid w:val="00E65AE6"/>
    <w:rsid w:val="00E70D18"/>
    <w:rsid w:val="00E715AD"/>
    <w:rsid w:val="00E72147"/>
    <w:rsid w:val="00E72615"/>
    <w:rsid w:val="00E72EC6"/>
    <w:rsid w:val="00E746CF"/>
    <w:rsid w:val="00E76754"/>
    <w:rsid w:val="00E772F7"/>
    <w:rsid w:val="00E820F4"/>
    <w:rsid w:val="00E8370E"/>
    <w:rsid w:val="00E854F8"/>
    <w:rsid w:val="00E8653F"/>
    <w:rsid w:val="00E86A3B"/>
    <w:rsid w:val="00E90CF4"/>
    <w:rsid w:val="00E936EC"/>
    <w:rsid w:val="00EA10D6"/>
    <w:rsid w:val="00EA39AE"/>
    <w:rsid w:val="00EA3A3E"/>
    <w:rsid w:val="00EA4527"/>
    <w:rsid w:val="00EA5475"/>
    <w:rsid w:val="00EB1237"/>
    <w:rsid w:val="00EB230B"/>
    <w:rsid w:val="00EB2B6C"/>
    <w:rsid w:val="00EB2C3C"/>
    <w:rsid w:val="00EB4AE5"/>
    <w:rsid w:val="00EB62D6"/>
    <w:rsid w:val="00EC0956"/>
    <w:rsid w:val="00EC40B0"/>
    <w:rsid w:val="00EC65A1"/>
    <w:rsid w:val="00EC6795"/>
    <w:rsid w:val="00EC7845"/>
    <w:rsid w:val="00ED102A"/>
    <w:rsid w:val="00ED21DE"/>
    <w:rsid w:val="00ED35DC"/>
    <w:rsid w:val="00ED7435"/>
    <w:rsid w:val="00EE002D"/>
    <w:rsid w:val="00EE12E8"/>
    <w:rsid w:val="00EE389E"/>
    <w:rsid w:val="00EE39E8"/>
    <w:rsid w:val="00EE6732"/>
    <w:rsid w:val="00EE792C"/>
    <w:rsid w:val="00EF1F7C"/>
    <w:rsid w:val="00EF2E7F"/>
    <w:rsid w:val="00EF3BCD"/>
    <w:rsid w:val="00EF4D6A"/>
    <w:rsid w:val="00F03A80"/>
    <w:rsid w:val="00F044AB"/>
    <w:rsid w:val="00F0459A"/>
    <w:rsid w:val="00F04C4E"/>
    <w:rsid w:val="00F05165"/>
    <w:rsid w:val="00F05A80"/>
    <w:rsid w:val="00F070F9"/>
    <w:rsid w:val="00F11FD1"/>
    <w:rsid w:val="00F17B50"/>
    <w:rsid w:val="00F25DA5"/>
    <w:rsid w:val="00F306F1"/>
    <w:rsid w:val="00F32089"/>
    <w:rsid w:val="00F34F2A"/>
    <w:rsid w:val="00F353D6"/>
    <w:rsid w:val="00F35C12"/>
    <w:rsid w:val="00F36006"/>
    <w:rsid w:val="00F3706F"/>
    <w:rsid w:val="00F40F39"/>
    <w:rsid w:val="00F41A7D"/>
    <w:rsid w:val="00F4293E"/>
    <w:rsid w:val="00F47208"/>
    <w:rsid w:val="00F50F92"/>
    <w:rsid w:val="00F53077"/>
    <w:rsid w:val="00F5587C"/>
    <w:rsid w:val="00F5663C"/>
    <w:rsid w:val="00F6093D"/>
    <w:rsid w:val="00F7084E"/>
    <w:rsid w:val="00F71D0D"/>
    <w:rsid w:val="00F733E0"/>
    <w:rsid w:val="00F76B6F"/>
    <w:rsid w:val="00F771A5"/>
    <w:rsid w:val="00F814ED"/>
    <w:rsid w:val="00F81DCA"/>
    <w:rsid w:val="00F8735E"/>
    <w:rsid w:val="00F951E2"/>
    <w:rsid w:val="00F9666D"/>
    <w:rsid w:val="00F9687A"/>
    <w:rsid w:val="00F96DFA"/>
    <w:rsid w:val="00FA01E0"/>
    <w:rsid w:val="00FA2C8C"/>
    <w:rsid w:val="00FA3056"/>
    <w:rsid w:val="00FB5A6A"/>
    <w:rsid w:val="00FC19E1"/>
    <w:rsid w:val="00FC3398"/>
    <w:rsid w:val="00FC3BDF"/>
    <w:rsid w:val="00FC3CFA"/>
    <w:rsid w:val="00FC4028"/>
    <w:rsid w:val="00FC40ED"/>
    <w:rsid w:val="00FC6AD4"/>
    <w:rsid w:val="00FC7FD2"/>
    <w:rsid w:val="00FD0CC9"/>
    <w:rsid w:val="00FD12D6"/>
    <w:rsid w:val="00FD4FFB"/>
    <w:rsid w:val="00FD54BC"/>
    <w:rsid w:val="00FE0B9C"/>
    <w:rsid w:val="00FE180A"/>
    <w:rsid w:val="00FF4CFD"/>
    <w:rsid w:val="00FF60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4577"/>
    <o:shapelayout v:ext="edit">
      <o:idmap v:ext="edit" data="1"/>
    </o:shapelayout>
  </w:shapeDefaults>
  <w:decimalSymbol w:val="."/>
  <w:listSeparator w:val=","/>
  <w14:docId w14:val="3150C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0956"/>
    <w:pPr>
      <w:spacing w:line="48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0956"/>
    <w:pPr>
      <w:spacing w:line="48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401833">
      <w:bodyDiv w:val="1"/>
      <w:marLeft w:val="0"/>
      <w:marRight w:val="0"/>
      <w:marTop w:val="0"/>
      <w:marBottom w:val="0"/>
      <w:divBdr>
        <w:top w:val="none" w:sz="0" w:space="0" w:color="auto"/>
        <w:left w:val="none" w:sz="0" w:space="0" w:color="auto"/>
        <w:bottom w:val="none" w:sz="0" w:space="0" w:color="auto"/>
        <w:right w:val="none" w:sz="0" w:space="0" w:color="auto"/>
      </w:divBdr>
    </w:div>
    <w:div w:id="267544677">
      <w:bodyDiv w:val="1"/>
      <w:marLeft w:val="0"/>
      <w:marRight w:val="0"/>
      <w:marTop w:val="0"/>
      <w:marBottom w:val="0"/>
      <w:divBdr>
        <w:top w:val="none" w:sz="0" w:space="0" w:color="auto"/>
        <w:left w:val="none" w:sz="0" w:space="0" w:color="auto"/>
        <w:bottom w:val="none" w:sz="0" w:space="0" w:color="auto"/>
        <w:right w:val="none" w:sz="0" w:space="0" w:color="auto"/>
      </w:divBdr>
    </w:div>
    <w:div w:id="316343915">
      <w:bodyDiv w:val="1"/>
      <w:marLeft w:val="0"/>
      <w:marRight w:val="0"/>
      <w:marTop w:val="0"/>
      <w:marBottom w:val="0"/>
      <w:divBdr>
        <w:top w:val="none" w:sz="0" w:space="0" w:color="auto"/>
        <w:left w:val="none" w:sz="0" w:space="0" w:color="auto"/>
        <w:bottom w:val="none" w:sz="0" w:space="0" w:color="auto"/>
        <w:right w:val="none" w:sz="0" w:space="0" w:color="auto"/>
      </w:divBdr>
    </w:div>
    <w:div w:id="317810122">
      <w:bodyDiv w:val="1"/>
      <w:marLeft w:val="0"/>
      <w:marRight w:val="0"/>
      <w:marTop w:val="0"/>
      <w:marBottom w:val="0"/>
      <w:divBdr>
        <w:top w:val="none" w:sz="0" w:space="0" w:color="auto"/>
        <w:left w:val="none" w:sz="0" w:space="0" w:color="auto"/>
        <w:bottom w:val="none" w:sz="0" w:space="0" w:color="auto"/>
        <w:right w:val="none" w:sz="0" w:space="0" w:color="auto"/>
      </w:divBdr>
    </w:div>
    <w:div w:id="367687629">
      <w:bodyDiv w:val="1"/>
      <w:marLeft w:val="0"/>
      <w:marRight w:val="0"/>
      <w:marTop w:val="0"/>
      <w:marBottom w:val="0"/>
      <w:divBdr>
        <w:top w:val="none" w:sz="0" w:space="0" w:color="auto"/>
        <w:left w:val="none" w:sz="0" w:space="0" w:color="auto"/>
        <w:bottom w:val="none" w:sz="0" w:space="0" w:color="auto"/>
        <w:right w:val="none" w:sz="0" w:space="0" w:color="auto"/>
      </w:divBdr>
    </w:div>
    <w:div w:id="450439677">
      <w:bodyDiv w:val="1"/>
      <w:marLeft w:val="0"/>
      <w:marRight w:val="0"/>
      <w:marTop w:val="0"/>
      <w:marBottom w:val="0"/>
      <w:divBdr>
        <w:top w:val="none" w:sz="0" w:space="0" w:color="auto"/>
        <w:left w:val="none" w:sz="0" w:space="0" w:color="auto"/>
        <w:bottom w:val="none" w:sz="0" w:space="0" w:color="auto"/>
        <w:right w:val="none" w:sz="0" w:space="0" w:color="auto"/>
      </w:divBdr>
    </w:div>
    <w:div w:id="489834145">
      <w:bodyDiv w:val="1"/>
      <w:marLeft w:val="0"/>
      <w:marRight w:val="0"/>
      <w:marTop w:val="0"/>
      <w:marBottom w:val="0"/>
      <w:divBdr>
        <w:top w:val="none" w:sz="0" w:space="0" w:color="auto"/>
        <w:left w:val="none" w:sz="0" w:space="0" w:color="auto"/>
        <w:bottom w:val="none" w:sz="0" w:space="0" w:color="auto"/>
        <w:right w:val="none" w:sz="0" w:space="0" w:color="auto"/>
      </w:divBdr>
    </w:div>
    <w:div w:id="515004150">
      <w:bodyDiv w:val="1"/>
      <w:marLeft w:val="0"/>
      <w:marRight w:val="0"/>
      <w:marTop w:val="0"/>
      <w:marBottom w:val="0"/>
      <w:divBdr>
        <w:top w:val="none" w:sz="0" w:space="0" w:color="auto"/>
        <w:left w:val="none" w:sz="0" w:space="0" w:color="auto"/>
        <w:bottom w:val="none" w:sz="0" w:space="0" w:color="auto"/>
        <w:right w:val="none" w:sz="0" w:space="0" w:color="auto"/>
      </w:divBdr>
    </w:div>
    <w:div w:id="558439580">
      <w:bodyDiv w:val="1"/>
      <w:marLeft w:val="0"/>
      <w:marRight w:val="0"/>
      <w:marTop w:val="0"/>
      <w:marBottom w:val="0"/>
      <w:divBdr>
        <w:top w:val="none" w:sz="0" w:space="0" w:color="auto"/>
        <w:left w:val="none" w:sz="0" w:space="0" w:color="auto"/>
        <w:bottom w:val="none" w:sz="0" w:space="0" w:color="auto"/>
        <w:right w:val="none" w:sz="0" w:space="0" w:color="auto"/>
      </w:divBdr>
    </w:div>
    <w:div w:id="585385756">
      <w:bodyDiv w:val="1"/>
      <w:marLeft w:val="0"/>
      <w:marRight w:val="0"/>
      <w:marTop w:val="0"/>
      <w:marBottom w:val="0"/>
      <w:divBdr>
        <w:top w:val="none" w:sz="0" w:space="0" w:color="auto"/>
        <w:left w:val="none" w:sz="0" w:space="0" w:color="auto"/>
        <w:bottom w:val="none" w:sz="0" w:space="0" w:color="auto"/>
        <w:right w:val="none" w:sz="0" w:space="0" w:color="auto"/>
      </w:divBdr>
    </w:div>
    <w:div w:id="597448958">
      <w:bodyDiv w:val="1"/>
      <w:marLeft w:val="0"/>
      <w:marRight w:val="0"/>
      <w:marTop w:val="0"/>
      <w:marBottom w:val="0"/>
      <w:divBdr>
        <w:top w:val="none" w:sz="0" w:space="0" w:color="auto"/>
        <w:left w:val="none" w:sz="0" w:space="0" w:color="auto"/>
        <w:bottom w:val="none" w:sz="0" w:space="0" w:color="auto"/>
        <w:right w:val="none" w:sz="0" w:space="0" w:color="auto"/>
      </w:divBdr>
    </w:div>
    <w:div w:id="600727460">
      <w:bodyDiv w:val="1"/>
      <w:marLeft w:val="0"/>
      <w:marRight w:val="0"/>
      <w:marTop w:val="0"/>
      <w:marBottom w:val="0"/>
      <w:divBdr>
        <w:top w:val="none" w:sz="0" w:space="0" w:color="auto"/>
        <w:left w:val="none" w:sz="0" w:space="0" w:color="auto"/>
        <w:bottom w:val="none" w:sz="0" w:space="0" w:color="auto"/>
        <w:right w:val="none" w:sz="0" w:space="0" w:color="auto"/>
      </w:divBdr>
    </w:div>
    <w:div w:id="746800860">
      <w:bodyDiv w:val="1"/>
      <w:marLeft w:val="0"/>
      <w:marRight w:val="0"/>
      <w:marTop w:val="0"/>
      <w:marBottom w:val="0"/>
      <w:divBdr>
        <w:top w:val="none" w:sz="0" w:space="0" w:color="auto"/>
        <w:left w:val="none" w:sz="0" w:space="0" w:color="auto"/>
        <w:bottom w:val="none" w:sz="0" w:space="0" w:color="auto"/>
        <w:right w:val="none" w:sz="0" w:space="0" w:color="auto"/>
      </w:divBdr>
    </w:div>
    <w:div w:id="773088563">
      <w:bodyDiv w:val="1"/>
      <w:marLeft w:val="0"/>
      <w:marRight w:val="0"/>
      <w:marTop w:val="0"/>
      <w:marBottom w:val="0"/>
      <w:divBdr>
        <w:top w:val="none" w:sz="0" w:space="0" w:color="auto"/>
        <w:left w:val="none" w:sz="0" w:space="0" w:color="auto"/>
        <w:bottom w:val="none" w:sz="0" w:space="0" w:color="auto"/>
        <w:right w:val="none" w:sz="0" w:space="0" w:color="auto"/>
      </w:divBdr>
    </w:div>
    <w:div w:id="875393726">
      <w:bodyDiv w:val="1"/>
      <w:marLeft w:val="0"/>
      <w:marRight w:val="0"/>
      <w:marTop w:val="0"/>
      <w:marBottom w:val="0"/>
      <w:divBdr>
        <w:top w:val="none" w:sz="0" w:space="0" w:color="auto"/>
        <w:left w:val="none" w:sz="0" w:space="0" w:color="auto"/>
        <w:bottom w:val="none" w:sz="0" w:space="0" w:color="auto"/>
        <w:right w:val="none" w:sz="0" w:space="0" w:color="auto"/>
      </w:divBdr>
    </w:div>
    <w:div w:id="962350788">
      <w:bodyDiv w:val="1"/>
      <w:marLeft w:val="0"/>
      <w:marRight w:val="0"/>
      <w:marTop w:val="0"/>
      <w:marBottom w:val="0"/>
      <w:divBdr>
        <w:top w:val="none" w:sz="0" w:space="0" w:color="auto"/>
        <w:left w:val="none" w:sz="0" w:space="0" w:color="auto"/>
        <w:bottom w:val="none" w:sz="0" w:space="0" w:color="auto"/>
        <w:right w:val="none" w:sz="0" w:space="0" w:color="auto"/>
      </w:divBdr>
    </w:div>
    <w:div w:id="962882461">
      <w:bodyDiv w:val="1"/>
      <w:marLeft w:val="0"/>
      <w:marRight w:val="0"/>
      <w:marTop w:val="0"/>
      <w:marBottom w:val="0"/>
      <w:divBdr>
        <w:top w:val="none" w:sz="0" w:space="0" w:color="auto"/>
        <w:left w:val="none" w:sz="0" w:space="0" w:color="auto"/>
        <w:bottom w:val="none" w:sz="0" w:space="0" w:color="auto"/>
        <w:right w:val="none" w:sz="0" w:space="0" w:color="auto"/>
      </w:divBdr>
    </w:div>
    <w:div w:id="1024601254">
      <w:bodyDiv w:val="1"/>
      <w:marLeft w:val="0"/>
      <w:marRight w:val="0"/>
      <w:marTop w:val="0"/>
      <w:marBottom w:val="0"/>
      <w:divBdr>
        <w:top w:val="none" w:sz="0" w:space="0" w:color="auto"/>
        <w:left w:val="none" w:sz="0" w:space="0" w:color="auto"/>
        <w:bottom w:val="none" w:sz="0" w:space="0" w:color="auto"/>
        <w:right w:val="none" w:sz="0" w:space="0" w:color="auto"/>
      </w:divBdr>
    </w:div>
    <w:div w:id="1250116557">
      <w:bodyDiv w:val="1"/>
      <w:marLeft w:val="0"/>
      <w:marRight w:val="0"/>
      <w:marTop w:val="0"/>
      <w:marBottom w:val="0"/>
      <w:divBdr>
        <w:top w:val="none" w:sz="0" w:space="0" w:color="auto"/>
        <w:left w:val="none" w:sz="0" w:space="0" w:color="auto"/>
        <w:bottom w:val="none" w:sz="0" w:space="0" w:color="auto"/>
        <w:right w:val="none" w:sz="0" w:space="0" w:color="auto"/>
      </w:divBdr>
    </w:div>
    <w:div w:id="1347707721">
      <w:bodyDiv w:val="1"/>
      <w:marLeft w:val="0"/>
      <w:marRight w:val="0"/>
      <w:marTop w:val="0"/>
      <w:marBottom w:val="0"/>
      <w:divBdr>
        <w:top w:val="none" w:sz="0" w:space="0" w:color="auto"/>
        <w:left w:val="none" w:sz="0" w:space="0" w:color="auto"/>
        <w:bottom w:val="none" w:sz="0" w:space="0" w:color="auto"/>
        <w:right w:val="none" w:sz="0" w:space="0" w:color="auto"/>
      </w:divBdr>
    </w:div>
    <w:div w:id="1401750580">
      <w:bodyDiv w:val="1"/>
      <w:marLeft w:val="0"/>
      <w:marRight w:val="0"/>
      <w:marTop w:val="0"/>
      <w:marBottom w:val="0"/>
      <w:divBdr>
        <w:top w:val="none" w:sz="0" w:space="0" w:color="auto"/>
        <w:left w:val="none" w:sz="0" w:space="0" w:color="auto"/>
        <w:bottom w:val="none" w:sz="0" w:space="0" w:color="auto"/>
        <w:right w:val="none" w:sz="0" w:space="0" w:color="auto"/>
      </w:divBdr>
    </w:div>
    <w:div w:id="1410078803">
      <w:bodyDiv w:val="1"/>
      <w:marLeft w:val="0"/>
      <w:marRight w:val="0"/>
      <w:marTop w:val="0"/>
      <w:marBottom w:val="0"/>
      <w:divBdr>
        <w:top w:val="none" w:sz="0" w:space="0" w:color="auto"/>
        <w:left w:val="none" w:sz="0" w:space="0" w:color="auto"/>
        <w:bottom w:val="none" w:sz="0" w:space="0" w:color="auto"/>
        <w:right w:val="none" w:sz="0" w:space="0" w:color="auto"/>
      </w:divBdr>
    </w:div>
    <w:div w:id="1492714125">
      <w:bodyDiv w:val="1"/>
      <w:marLeft w:val="0"/>
      <w:marRight w:val="0"/>
      <w:marTop w:val="0"/>
      <w:marBottom w:val="0"/>
      <w:divBdr>
        <w:top w:val="none" w:sz="0" w:space="0" w:color="auto"/>
        <w:left w:val="none" w:sz="0" w:space="0" w:color="auto"/>
        <w:bottom w:val="none" w:sz="0" w:space="0" w:color="auto"/>
        <w:right w:val="none" w:sz="0" w:space="0" w:color="auto"/>
      </w:divBdr>
    </w:div>
    <w:div w:id="1539471736">
      <w:bodyDiv w:val="1"/>
      <w:marLeft w:val="0"/>
      <w:marRight w:val="0"/>
      <w:marTop w:val="0"/>
      <w:marBottom w:val="0"/>
      <w:divBdr>
        <w:top w:val="none" w:sz="0" w:space="0" w:color="auto"/>
        <w:left w:val="none" w:sz="0" w:space="0" w:color="auto"/>
        <w:bottom w:val="none" w:sz="0" w:space="0" w:color="auto"/>
        <w:right w:val="none" w:sz="0" w:space="0" w:color="auto"/>
      </w:divBdr>
    </w:div>
    <w:div w:id="1656571680">
      <w:bodyDiv w:val="1"/>
      <w:marLeft w:val="0"/>
      <w:marRight w:val="0"/>
      <w:marTop w:val="0"/>
      <w:marBottom w:val="0"/>
      <w:divBdr>
        <w:top w:val="none" w:sz="0" w:space="0" w:color="auto"/>
        <w:left w:val="none" w:sz="0" w:space="0" w:color="auto"/>
        <w:bottom w:val="none" w:sz="0" w:space="0" w:color="auto"/>
        <w:right w:val="none" w:sz="0" w:space="0" w:color="auto"/>
      </w:divBdr>
    </w:div>
    <w:div w:id="1680816228">
      <w:bodyDiv w:val="1"/>
      <w:marLeft w:val="0"/>
      <w:marRight w:val="0"/>
      <w:marTop w:val="0"/>
      <w:marBottom w:val="0"/>
      <w:divBdr>
        <w:top w:val="none" w:sz="0" w:space="0" w:color="auto"/>
        <w:left w:val="none" w:sz="0" w:space="0" w:color="auto"/>
        <w:bottom w:val="none" w:sz="0" w:space="0" w:color="auto"/>
        <w:right w:val="none" w:sz="0" w:space="0" w:color="auto"/>
      </w:divBdr>
    </w:div>
    <w:div w:id="1761947786">
      <w:bodyDiv w:val="1"/>
      <w:marLeft w:val="0"/>
      <w:marRight w:val="0"/>
      <w:marTop w:val="0"/>
      <w:marBottom w:val="0"/>
      <w:divBdr>
        <w:top w:val="none" w:sz="0" w:space="0" w:color="auto"/>
        <w:left w:val="none" w:sz="0" w:space="0" w:color="auto"/>
        <w:bottom w:val="none" w:sz="0" w:space="0" w:color="auto"/>
        <w:right w:val="none" w:sz="0" w:space="0" w:color="auto"/>
      </w:divBdr>
    </w:div>
    <w:div w:id="1820150832">
      <w:bodyDiv w:val="1"/>
      <w:marLeft w:val="0"/>
      <w:marRight w:val="0"/>
      <w:marTop w:val="0"/>
      <w:marBottom w:val="0"/>
      <w:divBdr>
        <w:top w:val="none" w:sz="0" w:space="0" w:color="auto"/>
        <w:left w:val="none" w:sz="0" w:space="0" w:color="auto"/>
        <w:bottom w:val="none" w:sz="0" w:space="0" w:color="auto"/>
        <w:right w:val="none" w:sz="0" w:space="0" w:color="auto"/>
      </w:divBdr>
    </w:div>
    <w:div w:id="1820221718">
      <w:bodyDiv w:val="1"/>
      <w:marLeft w:val="0"/>
      <w:marRight w:val="0"/>
      <w:marTop w:val="0"/>
      <w:marBottom w:val="0"/>
      <w:divBdr>
        <w:top w:val="none" w:sz="0" w:space="0" w:color="auto"/>
        <w:left w:val="none" w:sz="0" w:space="0" w:color="auto"/>
        <w:bottom w:val="none" w:sz="0" w:space="0" w:color="auto"/>
        <w:right w:val="none" w:sz="0" w:space="0" w:color="auto"/>
      </w:divBdr>
    </w:div>
    <w:div w:id="1853491661">
      <w:bodyDiv w:val="1"/>
      <w:marLeft w:val="0"/>
      <w:marRight w:val="0"/>
      <w:marTop w:val="0"/>
      <w:marBottom w:val="0"/>
      <w:divBdr>
        <w:top w:val="none" w:sz="0" w:space="0" w:color="auto"/>
        <w:left w:val="none" w:sz="0" w:space="0" w:color="auto"/>
        <w:bottom w:val="none" w:sz="0" w:space="0" w:color="auto"/>
        <w:right w:val="none" w:sz="0" w:space="0" w:color="auto"/>
      </w:divBdr>
    </w:div>
    <w:div w:id="2091466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mailto:warwick.wainwright@sruc.ac.uk" TargetMode="External"/><Relationship Id="rId14" Type="http://schemas.openxmlformats.org/officeDocument/2006/relationships/image" Target="media/image4.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126819712"/>
        <c:axId val="126825984"/>
        <c:axId val="0"/>
      </c:bar3DChart>
      <c:catAx>
        <c:axId val="126819712"/>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126825984"/>
        <c:crosses val="autoZero"/>
        <c:auto val="0"/>
        <c:lblAlgn val="ctr"/>
        <c:lblOffset val="100"/>
        <c:noMultiLvlLbl val="0"/>
      </c:catAx>
      <c:valAx>
        <c:axId val="126825984"/>
        <c:scaling>
          <c:orientation val="minMax"/>
        </c:scaling>
        <c:delete val="0"/>
        <c:axPos val="l"/>
        <c:majorGridlines>
          <c:spPr>
            <a:ln>
              <a:noFill/>
            </a:ln>
          </c:spPr>
        </c:majorGridlines>
        <c:title>
          <c:tx>
            <c:rich>
              <a:bodyPr rot="-5400000" vert="horz"/>
              <a:lstStyle/>
              <a:p>
                <a:pPr>
                  <a:defRPr/>
                </a:pPr>
                <a:r>
                  <a:rPr lang="en-GB"/>
                  <a:t>Percentage of sample</a:t>
                </a:r>
              </a:p>
            </c:rich>
          </c:tx>
          <c:layout/>
          <c:overlay val="0"/>
        </c:title>
        <c:numFmt formatCode="General" sourceLinked="1"/>
        <c:majorTickMark val="out"/>
        <c:minorTickMark val="none"/>
        <c:tickLblPos val="nextTo"/>
        <c:crossAx val="126819712"/>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7A503A-756A-4E3D-8B09-6C4EB33FB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37</TotalTime>
  <Pages>36</Pages>
  <Words>9387</Words>
  <Characters>173068</Characters>
  <Application>Microsoft Office Word</Application>
  <DocSecurity>0</DocSecurity>
  <Lines>1442</Lines>
  <Paragraphs>364</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182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11</cp:revision>
  <cp:lastPrinted>2018-07-27T12:32:00Z</cp:lastPrinted>
  <dcterms:created xsi:type="dcterms:W3CDTF">2018-07-31T08:52:00Z</dcterms:created>
  <dcterms:modified xsi:type="dcterms:W3CDTF">2018-07-31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Recent Style Id 0_1">
    <vt:lpwstr>http://www.zotero.org/styles/ecosystem-services</vt:lpwstr>
  </property>
  <property fmtid="{D5CDD505-2E9C-101B-9397-08002B2CF9AE}" pid="5" name="Mendeley Recent Style Name 0_1">
    <vt:lpwstr>Ecosystem Services</vt:lpwstr>
  </property>
  <property fmtid="{D5CDD505-2E9C-101B-9397-08002B2CF9AE}" pid="6" name="Mendeley Recent Style Id 1_1">
    <vt:lpwstr>http://www.zotero.org/styles/ecosystems</vt:lpwstr>
  </property>
  <property fmtid="{D5CDD505-2E9C-101B-9397-08002B2CF9AE}" pid="7" name="Mendeley Recent Style Name 1_1">
    <vt:lpwstr>Ecosystems</vt:lpwstr>
  </property>
  <property fmtid="{D5CDD505-2E9C-101B-9397-08002B2CF9AE}" pid="8" name="Mendeley Recent Style Id 2_1">
    <vt:lpwstr>http://csl.mendeley.com/styles/193037751/elsevier-harvard</vt:lpwstr>
  </property>
  <property fmtid="{D5CDD505-2E9C-101B-9397-08002B2CF9AE}" pid="9" name="Mendeley Recent Style Name 2_1">
    <vt:lpwstr>Elsevier - Harvard (with titles) - Warwick Wainwright</vt:lpwstr>
  </property>
  <property fmtid="{D5CDD505-2E9C-101B-9397-08002B2CF9AE}" pid="10" name="Mendeley Recent Style Id 3_1">
    <vt:lpwstr>http://www.zotero.org/styles/land-use-policy</vt:lpwstr>
  </property>
  <property fmtid="{D5CDD505-2E9C-101B-9397-08002B2CF9AE}" pid="11" name="Mendeley Recent Style Name 3_1">
    <vt:lpwstr>Land Use Policy</vt:lpwstr>
  </property>
  <property fmtid="{D5CDD505-2E9C-101B-9397-08002B2CF9AE}" pid="12" name="Mendeley Recent Style Id 4_1">
    <vt:lpwstr>http://www.zotero.org/styles/livestock-science</vt:lpwstr>
  </property>
  <property fmtid="{D5CDD505-2E9C-101B-9397-08002B2CF9AE}" pid="13" name="Mendeley Recent Style Name 4_1">
    <vt:lpwstr>Livestock Scienc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oxford-art-journal</vt:lpwstr>
  </property>
  <property fmtid="{D5CDD505-2E9C-101B-9397-08002B2CF9AE}" pid="21" name="Mendeley Recent Style Name 8_1">
    <vt:lpwstr>Oxford Art Journal</vt:lpwstr>
  </property>
  <property fmtid="{D5CDD505-2E9C-101B-9397-08002B2CF9AE}" pid="22" name="Mendeley Recent Style Id 9_1">
    <vt:lpwstr>http://www.zotero.org/styles/plos-one</vt:lpwstr>
  </property>
  <property fmtid="{D5CDD505-2E9C-101B-9397-08002B2CF9AE}" pid="23" name="Mendeley Recent Style Name 9_1">
    <vt:lpwstr>PLOS ONE</vt:lpwstr>
  </property>
  <property fmtid="{D5CDD505-2E9C-101B-9397-08002B2CF9AE}" pid="24" name="Mendeley Citation Style_1">
    <vt:lpwstr>http://csl.mendeley.com/styles/193037751/elsevier-harvard</vt:lpwstr>
  </property>
</Properties>
</file>